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6A77B" w14:textId="77777777" w:rsidR="00D06AB5" w:rsidRDefault="00D06AB5"/>
    <w:p w14:paraId="05E3F3BF" w14:textId="77777777" w:rsidR="00D651E2" w:rsidRDefault="00D651E2"/>
    <w:p w14:paraId="150A937F" w14:textId="77777777" w:rsidR="00D651E2" w:rsidRDefault="00D651E2"/>
    <w:p w14:paraId="51C92FF3" w14:textId="77777777" w:rsidR="00D651E2" w:rsidRDefault="00D651E2"/>
    <w:p w14:paraId="2E415BB0" w14:textId="00C5A422" w:rsidR="00D651E2" w:rsidRDefault="00D651E2" w:rsidP="005200D9">
      <w:pPr>
        <w:tabs>
          <w:tab w:val="left" w:pos="5800"/>
        </w:tabs>
      </w:pPr>
    </w:p>
    <w:p w14:paraId="393664D9" w14:textId="77777777" w:rsidR="00564F7D" w:rsidRDefault="00564F7D" w:rsidP="005200D9">
      <w:pPr>
        <w:tabs>
          <w:tab w:val="left" w:pos="5800"/>
        </w:tabs>
      </w:pPr>
    </w:p>
    <w:p w14:paraId="1C6743AF" w14:textId="4B5DE939" w:rsidR="00D651E2" w:rsidRDefault="00DC1B49" w:rsidP="00D651E2">
      <w:pPr>
        <w:jc w:val="center"/>
      </w:pPr>
      <w:r>
        <w:t xml:space="preserve">Integrated </w:t>
      </w:r>
      <w:r w:rsidR="00F875FE">
        <w:t>I</w:t>
      </w:r>
      <w:r>
        <w:t xml:space="preserve">nformation </w:t>
      </w:r>
      <w:r w:rsidR="00587A93">
        <w:rPr>
          <w:rFonts w:cs="Times New Roman"/>
        </w:rPr>
        <w:t>Φ</w:t>
      </w:r>
      <w:r w:rsidR="00587A93">
        <w:t xml:space="preserve"> </w:t>
      </w:r>
      <w:r w:rsidR="00371CD3">
        <w:t>in F</w:t>
      </w:r>
      <w:r w:rsidR="00624980">
        <w:t>lies</w:t>
      </w:r>
      <w:r w:rsidR="00371CD3">
        <w:t xml:space="preserve"> Is</w:t>
      </w:r>
      <w:r w:rsidR="00A4569E">
        <w:t xml:space="preserve"> </w:t>
      </w:r>
      <w:r w:rsidR="00371CD3">
        <w:t>Reduced Under A</w:t>
      </w:r>
      <w:r w:rsidR="0069647D">
        <w:t>naesthe</w:t>
      </w:r>
      <w:r w:rsidR="00624980">
        <w:t>sia</w:t>
      </w:r>
    </w:p>
    <w:p w14:paraId="409C54C2" w14:textId="77777777" w:rsidR="00D651E2" w:rsidRDefault="00D651E2" w:rsidP="00D651E2">
      <w:pPr>
        <w:jc w:val="center"/>
      </w:pPr>
    </w:p>
    <w:p w14:paraId="486C7B8E" w14:textId="77777777" w:rsidR="00D651E2" w:rsidRDefault="00D651E2" w:rsidP="00D651E2">
      <w:pPr>
        <w:jc w:val="center"/>
      </w:pPr>
    </w:p>
    <w:p w14:paraId="04CCD1B4" w14:textId="77777777" w:rsidR="00D651E2" w:rsidRDefault="005200D9" w:rsidP="00D651E2">
      <w:pPr>
        <w:jc w:val="center"/>
      </w:pPr>
      <w:r>
        <w:t>Angus Leung</w:t>
      </w:r>
    </w:p>
    <w:p w14:paraId="40959512" w14:textId="77777777" w:rsidR="00D651E2" w:rsidRDefault="00D651E2" w:rsidP="00D651E2">
      <w:pPr>
        <w:jc w:val="center"/>
      </w:pPr>
    </w:p>
    <w:p w14:paraId="4584B399" w14:textId="77777777" w:rsidR="00D651E2" w:rsidRDefault="00D651E2" w:rsidP="00D651E2">
      <w:pPr>
        <w:jc w:val="center"/>
      </w:pPr>
    </w:p>
    <w:p w14:paraId="0EEAC92E" w14:textId="7EA93B58" w:rsidR="00D651E2" w:rsidRDefault="00D651E2" w:rsidP="00D651E2">
      <w:pPr>
        <w:jc w:val="center"/>
      </w:pPr>
      <w:r>
        <w:t xml:space="preserve">Word Count: </w:t>
      </w:r>
      <w:r w:rsidR="00C43A90">
        <w:t>XXXX</w:t>
      </w:r>
    </w:p>
    <w:p w14:paraId="3F54F07A" w14:textId="5A92DDFB" w:rsidR="00557E94" w:rsidRDefault="00557E94" w:rsidP="00D651E2">
      <w:pPr>
        <w:jc w:val="center"/>
      </w:pPr>
    </w:p>
    <w:p w14:paraId="4F5ADC0C" w14:textId="1A577F03" w:rsidR="00557E94" w:rsidRDefault="00557E94" w:rsidP="00D651E2">
      <w:pPr>
        <w:jc w:val="center"/>
      </w:pPr>
    </w:p>
    <w:p w14:paraId="29B05003" w14:textId="2B8062E6" w:rsidR="00557E94" w:rsidRDefault="00557E94" w:rsidP="00D651E2">
      <w:pPr>
        <w:jc w:val="center"/>
      </w:pPr>
    </w:p>
    <w:p w14:paraId="775EDAE8" w14:textId="48FAA947" w:rsidR="00557E94" w:rsidRDefault="00557E94" w:rsidP="00D651E2">
      <w:pPr>
        <w:jc w:val="center"/>
      </w:pPr>
    </w:p>
    <w:p w14:paraId="533CF3CA" w14:textId="38F6796F" w:rsidR="00557E94" w:rsidRDefault="00557E94" w:rsidP="00D651E2">
      <w:pPr>
        <w:jc w:val="center"/>
      </w:pPr>
    </w:p>
    <w:p w14:paraId="629D5F2E" w14:textId="7CE5D757" w:rsidR="00564F7D" w:rsidRDefault="00564F7D" w:rsidP="00D651E2">
      <w:pPr>
        <w:jc w:val="center"/>
      </w:pPr>
    </w:p>
    <w:p w14:paraId="1883106E" w14:textId="3DA9B479" w:rsidR="00564F7D" w:rsidRDefault="00564F7D" w:rsidP="00D651E2">
      <w:pPr>
        <w:jc w:val="center"/>
      </w:pPr>
    </w:p>
    <w:p w14:paraId="327D63B2" w14:textId="1BA8153F" w:rsidR="00564F7D" w:rsidRDefault="00564F7D" w:rsidP="00D651E2">
      <w:pPr>
        <w:jc w:val="center"/>
      </w:pPr>
    </w:p>
    <w:p w14:paraId="1A43D374" w14:textId="45F3994D" w:rsidR="00564F7D" w:rsidRDefault="00564F7D" w:rsidP="00D651E2">
      <w:pPr>
        <w:jc w:val="center"/>
      </w:pPr>
    </w:p>
    <w:p w14:paraId="60349FF5" w14:textId="484B4C64" w:rsidR="00B76F5F" w:rsidRDefault="00D651E2" w:rsidP="00D651E2">
      <w:pPr>
        <w:jc w:val="center"/>
      </w:pPr>
      <w:r>
        <w:t>A pa</w:t>
      </w:r>
      <w:r w:rsidR="0025795B">
        <w:t>per submitted in partial fulfil</w:t>
      </w:r>
      <w:r>
        <w:t>ment of th</w:t>
      </w:r>
      <w:r w:rsidR="00B76F5F">
        <w:t>e requirements of the degree of</w:t>
      </w:r>
    </w:p>
    <w:p w14:paraId="5DE96753" w14:textId="77777777" w:rsidR="00D651E2" w:rsidRDefault="00D651E2" w:rsidP="00D651E2">
      <w:pPr>
        <w:jc w:val="center"/>
        <w:rPr>
          <w:i/>
        </w:rPr>
      </w:pPr>
      <w:r>
        <w:rPr>
          <w:i/>
        </w:rPr>
        <w:t>Bachelor of Science (Honours)</w:t>
      </w:r>
    </w:p>
    <w:p w14:paraId="5E2DB584" w14:textId="77777777" w:rsidR="00D651E2" w:rsidRDefault="00D651E2" w:rsidP="00D651E2">
      <w:pPr>
        <w:jc w:val="center"/>
        <w:rPr>
          <w:i/>
        </w:rPr>
      </w:pPr>
      <w:r>
        <w:rPr>
          <w:i/>
        </w:rPr>
        <w:t>School of Psychological Sciences, Monash University</w:t>
      </w:r>
    </w:p>
    <w:p w14:paraId="09C6138B" w14:textId="3E38C5F3" w:rsidR="00D651E2" w:rsidRDefault="00564F7D" w:rsidP="000E3C4A">
      <w:pPr>
        <w:jc w:val="center"/>
      </w:pPr>
      <w:r>
        <w:rPr>
          <w:i/>
        </w:rPr>
        <w:t>October 2017</w:t>
      </w:r>
      <w:r w:rsidR="007B7F31">
        <w:rPr>
          <w:i/>
        </w:rPr>
        <w:br w:type="page"/>
      </w:r>
      <w:r w:rsidR="000E3C4A">
        <w:lastRenderedPageBreak/>
        <w:t>Table of Contents</w:t>
      </w:r>
    </w:p>
    <w:p w14:paraId="35468D9C" w14:textId="0BDF0F27" w:rsidR="00475C7C" w:rsidRDefault="00FB1C86">
      <w:pPr>
        <w:pStyle w:val="TOC1"/>
        <w:rPr>
          <w:rFonts w:asciiTheme="minorHAnsi" w:hAnsiTheme="minorHAnsi"/>
          <w:noProof/>
          <w:sz w:val="22"/>
          <w:lang w:eastAsia="zh-CN"/>
        </w:rPr>
      </w:pPr>
      <w:r>
        <w:fldChar w:fldCharType="begin"/>
      </w:r>
      <w:r>
        <w:instrText xml:space="preserve"> TOC \o "1-4" \h \z \u </w:instrText>
      </w:r>
      <w:r>
        <w:fldChar w:fldCharType="separate"/>
      </w:r>
      <w:hyperlink w:anchor="_Toc495663289" w:history="1">
        <w:r w:rsidR="00475C7C" w:rsidRPr="00D700B0">
          <w:rPr>
            <w:rStyle w:val="Hyperlink"/>
            <w:noProof/>
          </w:rPr>
          <w:t>Abstract</w:t>
        </w:r>
        <w:r w:rsidR="00475C7C">
          <w:rPr>
            <w:noProof/>
            <w:webHidden/>
          </w:rPr>
          <w:tab/>
        </w:r>
        <w:r w:rsidR="00475C7C">
          <w:rPr>
            <w:noProof/>
            <w:webHidden/>
          </w:rPr>
          <w:fldChar w:fldCharType="begin"/>
        </w:r>
        <w:r w:rsidR="00475C7C">
          <w:rPr>
            <w:noProof/>
            <w:webHidden/>
          </w:rPr>
          <w:instrText xml:space="preserve"> PAGEREF _Toc495663289 \h </w:instrText>
        </w:r>
        <w:r w:rsidR="00475C7C">
          <w:rPr>
            <w:noProof/>
            <w:webHidden/>
          </w:rPr>
        </w:r>
        <w:r w:rsidR="00475C7C">
          <w:rPr>
            <w:noProof/>
            <w:webHidden/>
          </w:rPr>
          <w:fldChar w:fldCharType="separate"/>
        </w:r>
        <w:r w:rsidR="00475C7C">
          <w:rPr>
            <w:noProof/>
            <w:webHidden/>
          </w:rPr>
          <w:t>5</w:t>
        </w:r>
        <w:r w:rsidR="00475C7C">
          <w:rPr>
            <w:noProof/>
            <w:webHidden/>
          </w:rPr>
          <w:fldChar w:fldCharType="end"/>
        </w:r>
      </w:hyperlink>
    </w:p>
    <w:p w14:paraId="6EB367BF" w14:textId="6F0A3830" w:rsidR="00475C7C" w:rsidRDefault="00475C7C">
      <w:pPr>
        <w:pStyle w:val="TOC1"/>
        <w:rPr>
          <w:rFonts w:asciiTheme="minorHAnsi" w:hAnsiTheme="minorHAnsi"/>
          <w:noProof/>
          <w:sz w:val="22"/>
          <w:lang w:eastAsia="zh-CN"/>
        </w:rPr>
      </w:pPr>
      <w:hyperlink w:anchor="_Toc495663290" w:history="1">
        <w:r w:rsidRPr="00D700B0">
          <w:rPr>
            <w:rStyle w:val="Hyperlink"/>
            <w:noProof/>
          </w:rPr>
          <w:t>Statement of Contribution</w:t>
        </w:r>
        <w:r>
          <w:rPr>
            <w:noProof/>
            <w:webHidden/>
          </w:rPr>
          <w:tab/>
        </w:r>
        <w:r>
          <w:rPr>
            <w:noProof/>
            <w:webHidden/>
          </w:rPr>
          <w:fldChar w:fldCharType="begin"/>
        </w:r>
        <w:r>
          <w:rPr>
            <w:noProof/>
            <w:webHidden/>
          </w:rPr>
          <w:instrText xml:space="preserve"> PAGEREF _Toc495663290 \h </w:instrText>
        </w:r>
        <w:r>
          <w:rPr>
            <w:noProof/>
            <w:webHidden/>
          </w:rPr>
        </w:r>
        <w:r>
          <w:rPr>
            <w:noProof/>
            <w:webHidden/>
          </w:rPr>
          <w:fldChar w:fldCharType="separate"/>
        </w:r>
        <w:r>
          <w:rPr>
            <w:noProof/>
            <w:webHidden/>
          </w:rPr>
          <w:t>6</w:t>
        </w:r>
        <w:r>
          <w:rPr>
            <w:noProof/>
            <w:webHidden/>
          </w:rPr>
          <w:fldChar w:fldCharType="end"/>
        </w:r>
      </w:hyperlink>
    </w:p>
    <w:p w14:paraId="739FEE90" w14:textId="3DBFF380" w:rsidR="00475C7C" w:rsidRDefault="00475C7C">
      <w:pPr>
        <w:pStyle w:val="TOC1"/>
        <w:rPr>
          <w:rFonts w:asciiTheme="minorHAnsi" w:hAnsiTheme="minorHAnsi"/>
          <w:noProof/>
          <w:sz w:val="22"/>
          <w:lang w:eastAsia="zh-CN"/>
        </w:rPr>
      </w:pPr>
      <w:hyperlink w:anchor="_Toc495663291" w:history="1">
        <w:r w:rsidRPr="00D700B0">
          <w:rPr>
            <w:rStyle w:val="Hyperlink"/>
            <w:noProof/>
          </w:rPr>
          <w:t>CHAPTER 1: INTRODUCTION</w:t>
        </w:r>
        <w:r>
          <w:rPr>
            <w:noProof/>
            <w:webHidden/>
          </w:rPr>
          <w:tab/>
        </w:r>
        <w:r>
          <w:rPr>
            <w:noProof/>
            <w:webHidden/>
          </w:rPr>
          <w:fldChar w:fldCharType="begin"/>
        </w:r>
        <w:r>
          <w:rPr>
            <w:noProof/>
            <w:webHidden/>
          </w:rPr>
          <w:instrText xml:space="preserve"> PAGEREF _Toc495663291 \h </w:instrText>
        </w:r>
        <w:r>
          <w:rPr>
            <w:noProof/>
            <w:webHidden/>
          </w:rPr>
        </w:r>
        <w:r>
          <w:rPr>
            <w:noProof/>
            <w:webHidden/>
          </w:rPr>
          <w:fldChar w:fldCharType="separate"/>
        </w:r>
        <w:r>
          <w:rPr>
            <w:noProof/>
            <w:webHidden/>
          </w:rPr>
          <w:t>7</w:t>
        </w:r>
        <w:r>
          <w:rPr>
            <w:noProof/>
            <w:webHidden/>
          </w:rPr>
          <w:fldChar w:fldCharType="end"/>
        </w:r>
      </w:hyperlink>
    </w:p>
    <w:p w14:paraId="599004F8" w14:textId="1C04F892" w:rsidR="00475C7C" w:rsidRDefault="00475C7C">
      <w:pPr>
        <w:pStyle w:val="TOC2"/>
        <w:tabs>
          <w:tab w:val="right" w:leader="dot" w:pos="8777"/>
        </w:tabs>
        <w:rPr>
          <w:rFonts w:asciiTheme="minorHAnsi" w:hAnsiTheme="minorHAnsi"/>
          <w:noProof/>
          <w:sz w:val="22"/>
          <w:lang w:eastAsia="zh-CN"/>
        </w:rPr>
      </w:pPr>
      <w:hyperlink w:anchor="_Toc495663292" w:history="1">
        <w:r w:rsidRPr="00D700B0">
          <w:rPr>
            <w:rStyle w:val="Hyperlink"/>
            <w:noProof/>
          </w:rPr>
          <w:t>The Search for the Neural Substrate of Consciousness</w:t>
        </w:r>
        <w:r>
          <w:rPr>
            <w:noProof/>
            <w:webHidden/>
          </w:rPr>
          <w:tab/>
        </w:r>
        <w:r>
          <w:rPr>
            <w:noProof/>
            <w:webHidden/>
          </w:rPr>
          <w:fldChar w:fldCharType="begin"/>
        </w:r>
        <w:r>
          <w:rPr>
            <w:noProof/>
            <w:webHidden/>
          </w:rPr>
          <w:instrText xml:space="preserve"> PAGEREF _Toc495663292 \h </w:instrText>
        </w:r>
        <w:r>
          <w:rPr>
            <w:noProof/>
            <w:webHidden/>
          </w:rPr>
        </w:r>
        <w:r>
          <w:rPr>
            <w:noProof/>
            <w:webHidden/>
          </w:rPr>
          <w:fldChar w:fldCharType="separate"/>
        </w:r>
        <w:r>
          <w:rPr>
            <w:noProof/>
            <w:webHidden/>
          </w:rPr>
          <w:t>7</w:t>
        </w:r>
        <w:r>
          <w:rPr>
            <w:noProof/>
            <w:webHidden/>
          </w:rPr>
          <w:fldChar w:fldCharType="end"/>
        </w:r>
      </w:hyperlink>
    </w:p>
    <w:p w14:paraId="051B8546" w14:textId="3ED35BB5" w:rsidR="00475C7C" w:rsidRDefault="00475C7C">
      <w:pPr>
        <w:pStyle w:val="TOC2"/>
        <w:tabs>
          <w:tab w:val="right" w:leader="dot" w:pos="8777"/>
        </w:tabs>
        <w:rPr>
          <w:rFonts w:asciiTheme="minorHAnsi" w:hAnsiTheme="minorHAnsi"/>
          <w:noProof/>
          <w:sz w:val="22"/>
          <w:lang w:eastAsia="zh-CN"/>
        </w:rPr>
      </w:pPr>
      <w:hyperlink w:anchor="_Toc495663293" w:history="1">
        <w:r w:rsidRPr="00D700B0">
          <w:rPr>
            <w:rStyle w:val="Hyperlink"/>
            <w:noProof/>
          </w:rPr>
          <w:t>The Integrated Information Theory of Consciousness</w:t>
        </w:r>
        <w:r>
          <w:rPr>
            <w:noProof/>
            <w:webHidden/>
          </w:rPr>
          <w:tab/>
        </w:r>
        <w:r>
          <w:rPr>
            <w:noProof/>
            <w:webHidden/>
          </w:rPr>
          <w:fldChar w:fldCharType="begin"/>
        </w:r>
        <w:r>
          <w:rPr>
            <w:noProof/>
            <w:webHidden/>
          </w:rPr>
          <w:instrText xml:space="preserve"> PAGEREF _Toc495663293 \h </w:instrText>
        </w:r>
        <w:r>
          <w:rPr>
            <w:noProof/>
            <w:webHidden/>
          </w:rPr>
        </w:r>
        <w:r>
          <w:rPr>
            <w:noProof/>
            <w:webHidden/>
          </w:rPr>
          <w:fldChar w:fldCharType="separate"/>
        </w:r>
        <w:r>
          <w:rPr>
            <w:noProof/>
            <w:webHidden/>
          </w:rPr>
          <w:t>9</w:t>
        </w:r>
        <w:r>
          <w:rPr>
            <w:noProof/>
            <w:webHidden/>
          </w:rPr>
          <w:fldChar w:fldCharType="end"/>
        </w:r>
      </w:hyperlink>
    </w:p>
    <w:p w14:paraId="0BD4867B" w14:textId="0AE796F7" w:rsidR="00475C7C" w:rsidRDefault="00475C7C">
      <w:pPr>
        <w:pStyle w:val="TOC3"/>
        <w:tabs>
          <w:tab w:val="right" w:leader="dot" w:pos="8777"/>
        </w:tabs>
        <w:rPr>
          <w:rFonts w:asciiTheme="minorHAnsi" w:hAnsiTheme="minorHAnsi"/>
          <w:noProof/>
          <w:sz w:val="22"/>
          <w:lang w:eastAsia="zh-CN"/>
        </w:rPr>
      </w:pPr>
      <w:hyperlink w:anchor="_Toc495663294" w:history="1">
        <w:r w:rsidRPr="00D700B0">
          <w:rPr>
            <w:rStyle w:val="Hyperlink"/>
            <w:noProof/>
          </w:rPr>
          <w:t>Integration, Information, and Conscious Level</w:t>
        </w:r>
        <w:r>
          <w:rPr>
            <w:noProof/>
            <w:webHidden/>
          </w:rPr>
          <w:tab/>
        </w:r>
        <w:r>
          <w:rPr>
            <w:noProof/>
            <w:webHidden/>
          </w:rPr>
          <w:fldChar w:fldCharType="begin"/>
        </w:r>
        <w:r>
          <w:rPr>
            <w:noProof/>
            <w:webHidden/>
          </w:rPr>
          <w:instrText xml:space="preserve"> PAGEREF _Toc495663294 \h </w:instrText>
        </w:r>
        <w:r>
          <w:rPr>
            <w:noProof/>
            <w:webHidden/>
          </w:rPr>
        </w:r>
        <w:r>
          <w:rPr>
            <w:noProof/>
            <w:webHidden/>
          </w:rPr>
          <w:fldChar w:fldCharType="separate"/>
        </w:r>
        <w:r>
          <w:rPr>
            <w:noProof/>
            <w:webHidden/>
          </w:rPr>
          <w:t>14</w:t>
        </w:r>
        <w:r>
          <w:rPr>
            <w:noProof/>
            <w:webHidden/>
          </w:rPr>
          <w:fldChar w:fldCharType="end"/>
        </w:r>
      </w:hyperlink>
    </w:p>
    <w:p w14:paraId="7337CB10" w14:textId="7C9B4781" w:rsidR="00475C7C" w:rsidRDefault="00475C7C">
      <w:pPr>
        <w:pStyle w:val="TOC3"/>
        <w:tabs>
          <w:tab w:val="right" w:leader="dot" w:pos="8777"/>
        </w:tabs>
        <w:rPr>
          <w:rFonts w:asciiTheme="minorHAnsi" w:hAnsiTheme="minorHAnsi"/>
          <w:noProof/>
          <w:sz w:val="22"/>
          <w:lang w:eastAsia="zh-CN"/>
        </w:rPr>
      </w:pPr>
      <w:hyperlink w:anchor="_Toc495663295" w:history="1">
        <w:r w:rsidRPr="00D700B0">
          <w:rPr>
            <w:rStyle w:val="Hyperlink"/>
            <w:noProof/>
          </w:rPr>
          <w:t xml:space="preserve">Practicality of </w:t>
        </w:r>
        <w:r w:rsidRPr="00D700B0">
          <w:rPr>
            <w:rStyle w:val="Hyperlink"/>
            <w:rFonts w:cs="Times New Roman"/>
            <w:noProof/>
          </w:rPr>
          <w:t>Φ</w:t>
        </w:r>
        <w:r w:rsidRPr="00D700B0">
          <w:rPr>
            <w:rStyle w:val="Hyperlink"/>
            <w:noProof/>
          </w:rPr>
          <w:t xml:space="preserve"> as a Measure of Conscious Level</w:t>
        </w:r>
        <w:r>
          <w:rPr>
            <w:noProof/>
            <w:webHidden/>
          </w:rPr>
          <w:tab/>
        </w:r>
        <w:r>
          <w:rPr>
            <w:noProof/>
            <w:webHidden/>
          </w:rPr>
          <w:fldChar w:fldCharType="begin"/>
        </w:r>
        <w:r>
          <w:rPr>
            <w:noProof/>
            <w:webHidden/>
          </w:rPr>
          <w:instrText xml:space="preserve"> PAGEREF _Toc495663295 \h </w:instrText>
        </w:r>
        <w:r>
          <w:rPr>
            <w:noProof/>
            <w:webHidden/>
          </w:rPr>
        </w:r>
        <w:r>
          <w:rPr>
            <w:noProof/>
            <w:webHidden/>
          </w:rPr>
          <w:fldChar w:fldCharType="separate"/>
        </w:r>
        <w:r>
          <w:rPr>
            <w:noProof/>
            <w:webHidden/>
          </w:rPr>
          <w:t>15</w:t>
        </w:r>
        <w:r>
          <w:rPr>
            <w:noProof/>
            <w:webHidden/>
          </w:rPr>
          <w:fldChar w:fldCharType="end"/>
        </w:r>
      </w:hyperlink>
    </w:p>
    <w:p w14:paraId="3E760F5C" w14:textId="0CFA1A88" w:rsidR="00475C7C" w:rsidRDefault="00475C7C">
      <w:pPr>
        <w:pStyle w:val="TOC3"/>
        <w:tabs>
          <w:tab w:val="right" w:leader="dot" w:pos="8777"/>
        </w:tabs>
        <w:rPr>
          <w:rFonts w:asciiTheme="minorHAnsi" w:hAnsiTheme="minorHAnsi"/>
          <w:noProof/>
          <w:sz w:val="22"/>
          <w:lang w:eastAsia="zh-CN"/>
        </w:rPr>
      </w:pPr>
      <w:hyperlink w:anchor="_Toc495663296" w:history="1">
        <w:r w:rsidRPr="00D700B0">
          <w:rPr>
            <w:rStyle w:val="Hyperlink"/>
            <w:noProof/>
          </w:rPr>
          <w:t>Testing the IIT in the Fly Model</w:t>
        </w:r>
        <w:r>
          <w:rPr>
            <w:noProof/>
            <w:webHidden/>
          </w:rPr>
          <w:tab/>
        </w:r>
        <w:r>
          <w:rPr>
            <w:noProof/>
            <w:webHidden/>
          </w:rPr>
          <w:fldChar w:fldCharType="begin"/>
        </w:r>
        <w:r>
          <w:rPr>
            <w:noProof/>
            <w:webHidden/>
          </w:rPr>
          <w:instrText xml:space="preserve"> PAGEREF _Toc495663296 \h </w:instrText>
        </w:r>
        <w:r>
          <w:rPr>
            <w:noProof/>
            <w:webHidden/>
          </w:rPr>
        </w:r>
        <w:r>
          <w:rPr>
            <w:noProof/>
            <w:webHidden/>
          </w:rPr>
          <w:fldChar w:fldCharType="separate"/>
        </w:r>
        <w:r>
          <w:rPr>
            <w:noProof/>
            <w:webHidden/>
          </w:rPr>
          <w:t>17</w:t>
        </w:r>
        <w:r>
          <w:rPr>
            <w:noProof/>
            <w:webHidden/>
          </w:rPr>
          <w:fldChar w:fldCharType="end"/>
        </w:r>
      </w:hyperlink>
    </w:p>
    <w:p w14:paraId="523821A6" w14:textId="64CF0627" w:rsidR="00475C7C" w:rsidRDefault="00475C7C">
      <w:pPr>
        <w:pStyle w:val="TOC2"/>
        <w:tabs>
          <w:tab w:val="right" w:leader="dot" w:pos="8777"/>
        </w:tabs>
        <w:rPr>
          <w:rFonts w:asciiTheme="minorHAnsi" w:hAnsiTheme="minorHAnsi"/>
          <w:noProof/>
          <w:sz w:val="22"/>
          <w:lang w:eastAsia="zh-CN"/>
        </w:rPr>
      </w:pPr>
      <w:hyperlink w:anchor="_Toc495663297" w:history="1">
        <w:r w:rsidRPr="00D700B0">
          <w:rPr>
            <w:rStyle w:val="Hyperlink"/>
            <w:noProof/>
          </w:rPr>
          <w:t>Aims and Hypotheses</w:t>
        </w:r>
        <w:r>
          <w:rPr>
            <w:noProof/>
            <w:webHidden/>
          </w:rPr>
          <w:tab/>
        </w:r>
        <w:r>
          <w:rPr>
            <w:noProof/>
            <w:webHidden/>
          </w:rPr>
          <w:fldChar w:fldCharType="begin"/>
        </w:r>
        <w:r>
          <w:rPr>
            <w:noProof/>
            <w:webHidden/>
          </w:rPr>
          <w:instrText xml:space="preserve"> PAGEREF _Toc495663297 \h </w:instrText>
        </w:r>
        <w:r>
          <w:rPr>
            <w:noProof/>
            <w:webHidden/>
          </w:rPr>
        </w:r>
        <w:r>
          <w:rPr>
            <w:noProof/>
            <w:webHidden/>
          </w:rPr>
          <w:fldChar w:fldCharType="separate"/>
        </w:r>
        <w:r>
          <w:rPr>
            <w:noProof/>
            <w:webHidden/>
          </w:rPr>
          <w:t>18</w:t>
        </w:r>
        <w:r>
          <w:rPr>
            <w:noProof/>
            <w:webHidden/>
          </w:rPr>
          <w:fldChar w:fldCharType="end"/>
        </w:r>
      </w:hyperlink>
    </w:p>
    <w:p w14:paraId="4E6FC65B" w14:textId="5FEC4112" w:rsidR="00475C7C" w:rsidRDefault="00475C7C">
      <w:pPr>
        <w:pStyle w:val="TOC1"/>
        <w:rPr>
          <w:rFonts w:asciiTheme="minorHAnsi" w:hAnsiTheme="minorHAnsi"/>
          <w:noProof/>
          <w:sz w:val="22"/>
          <w:lang w:eastAsia="zh-CN"/>
        </w:rPr>
      </w:pPr>
      <w:hyperlink w:anchor="_Toc495663298" w:history="1">
        <w:r w:rsidRPr="00D700B0">
          <w:rPr>
            <w:rStyle w:val="Hyperlink"/>
            <w:noProof/>
          </w:rPr>
          <w:t>CHAPTER 2: EXPERIMENTAL METHODS AND RESULTS</w:t>
        </w:r>
        <w:r>
          <w:rPr>
            <w:noProof/>
            <w:webHidden/>
          </w:rPr>
          <w:tab/>
        </w:r>
        <w:r>
          <w:rPr>
            <w:noProof/>
            <w:webHidden/>
          </w:rPr>
          <w:fldChar w:fldCharType="begin"/>
        </w:r>
        <w:r>
          <w:rPr>
            <w:noProof/>
            <w:webHidden/>
          </w:rPr>
          <w:instrText xml:space="preserve"> PAGEREF _Toc495663298 \h </w:instrText>
        </w:r>
        <w:r>
          <w:rPr>
            <w:noProof/>
            <w:webHidden/>
          </w:rPr>
        </w:r>
        <w:r>
          <w:rPr>
            <w:noProof/>
            <w:webHidden/>
          </w:rPr>
          <w:fldChar w:fldCharType="separate"/>
        </w:r>
        <w:r>
          <w:rPr>
            <w:noProof/>
            <w:webHidden/>
          </w:rPr>
          <w:t>20</w:t>
        </w:r>
        <w:r>
          <w:rPr>
            <w:noProof/>
            <w:webHidden/>
          </w:rPr>
          <w:fldChar w:fldCharType="end"/>
        </w:r>
      </w:hyperlink>
    </w:p>
    <w:p w14:paraId="31195DDD" w14:textId="5B2058E0" w:rsidR="00475C7C" w:rsidRDefault="00475C7C">
      <w:pPr>
        <w:pStyle w:val="TOC2"/>
        <w:tabs>
          <w:tab w:val="right" w:leader="dot" w:pos="8777"/>
        </w:tabs>
        <w:rPr>
          <w:rFonts w:asciiTheme="minorHAnsi" w:hAnsiTheme="minorHAnsi"/>
          <w:noProof/>
          <w:sz w:val="22"/>
          <w:lang w:eastAsia="zh-CN"/>
        </w:rPr>
      </w:pPr>
      <w:hyperlink w:anchor="_Toc495663299" w:history="1">
        <w:r w:rsidRPr="00D700B0">
          <w:rPr>
            <w:rStyle w:val="Hyperlink"/>
            <w:noProof/>
          </w:rPr>
          <w:t>Method</w:t>
        </w:r>
        <w:r>
          <w:rPr>
            <w:noProof/>
            <w:webHidden/>
          </w:rPr>
          <w:tab/>
        </w:r>
        <w:r>
          <w:rPr>
            <w:noProof/>
            <w:webHidden/>
          </w:rPr>
          <w:fldChar w:fldCharType="begin"/>
        </w:r>
        <w:r>
          <w:rPr>
            <w:noProof/>
            <w:webHidden/>
          </w:rPr>
          <w:instrText xml:space="preserve"> PAGEREF _Toc495663299 \h </w:instrText>
        </w:r>
        <w:r>
          <w:rPr>
            <w:noProof/>
            <w:webHidden/>
          </w:rPr>
        </w:r>
        <w:r>
          <w:rPr>
            <w:noProof/>
            <w:webHidden/>
          </w:rPr>
          <w:fldChar w:fldCharType="separate"/>
        </w:r>
        <w:r>
          <w:rPr>
            <w:noProof/>
            <w:webHidden/>
          </w:rPr>
          <w:t>20</w:t>
        </w:r>
        <w:r>
          <w:rPr>
            <w:noProof/>
            <w:webHidden/>
          </w:rPr>
          <w:fldChar w:fldCharType="end"/>
        </w:r>
      </w:hyperlink>
    </w:p>
    <w:p w14:paraId="3532A1BB" w14:textId="776E45DD" w:rsidR="00475C7C" w:rsidRDefault="00475C7C">
      <w:pPr>
        <w:pStyle w:val="TOC3"/>
        <w:tabs>
          <w:tab w:val="right" w:leader="dot" w:pos="8777"/>
        </w:tabs>
        <w:rPr>
          <w:rFonts w:asciiTheme="minorHAnsi" w:hAnsiTheme="minorHAnsi"/>
          <w:noProof/>
          <w:sz w:val="22"/>
          <w:lang w:eastAsia="zh-CN"/>
        </w:rPr>
      </w:pPr>
      <w:hyperlink w:anchor="_Toc495663300" w:history="1">
        <w:r w:rsidRPr="00D700B0">
          <w:rPr>
            <w:rStyle w:val="Hyperlink"/>
            <w:noProof/>
          </w:rPr>
          <w:t>Experimental Procedure</w:t>
        </w:r>
        <w:r>
          <w:rPr>
            <w:noProof/>
            <w:webHidden/>
          </w:rPr>
          <w:tab/>
        </w:r>
        <w:r>
          <w:rPr>
            <w:noProof/>
            <w:webHidden/>
          </w:rPr>
          <w:fldChar w:fldCharType="begin"/>
        </w:r>
        <w:r>
          <w:rPr>
            <w:noProof/>
            <w:webHidden/>
          </w:rPr>
          <w:instrText xml:space="preserve"> PAGEREF _Toc495663300 \h </w:instrText>
        </w:r>
        <w:r>
          <w:rPr>
            <w:noProof/>
            <w:webHidden/>
          </w:rPr>
        </w:r>
        <w:r>
          <w:rPr>
            <w:noProof/>
            <w:webHidden/>
          </w:rPr>
          <w:fldChar w:fldCharType="separate"/>
        </w:r>
        <w:r>
          <w:rPr>
            <w:noProof/>
            <w:webHidden/>
          </w:rPr>
          <w:t>20</w:t>
        </w:r>
        <w:r>
          <w:rPr>
            <w:noProof/>
            <w:webHidden/>
          </w:rPr>
          <w:fldChar w:fldCharType="end"/>
        </w:r>
      </w:hyperlink>
    </w:p>
    <w:p w14:paraId="7273507B" w14:textId="6DACC3B2" w:rsidR="00475C7C" w:rsidRDefault="00475C7C">
      <w:pPr>
        <w:pStyle w:val="TOC4"/>
        <w:tabs>
          <w:tab w:val="right" w:leader="dot" w:pos="8777"/>
        </w:tabs>
        <w:rPr>
          <w:rFonts w:asciiTheme="minorHAnsi" w:hAnsiTheme="minorHAnsi"/>
          <w:noProof/>
          <w:sz w:val="22"/>
          <w:lang w:eastAsia="zh-CN"/>
        </w:rPr>
      </w:pPr>
      <w:hyperlink w:anchor="_Toc495663301" w:history="1">
        <w:r w:rsidRPr="00D700B0">
          <w:rPr>
            <w:rStyle w:val="Hyperlink"/>
            <w:noProof/>
          </w:rPr>
          <w:t>Animal preparation.</w:t>
        </w:r>
        <w:r>
          <w:rPr>
            <w:noProof/>
            <w:webHidden/>
          </w:rPr>
          <w:tab/>
        </w:r>
        <w:r>
          <w:rPr>
            <w:noProof/>
            <w:webHidden/>
          </w:rPr>
          <w:fldChar w:fldCharType="begin"/>
        </w:r>
        <w:r>
          <w:rPr>
            <w:noProof/>
            <w:webHidden/>
          </w:rPr>
          <w:instrText xml:space="preserve"> PAGEREF _Toc495663301 \h </w:instrText>
        </w:r>
        <w:r>
          <w:rPr>
            <w:noProof/>
            <w:webHidden/>
          </w:rPr>
        </w:r>
        <w:r>
          <w:rPr>
            <w:noProof/>
            <w:webHidden/>
          </w:rPr>
          <w:fldChar w:fldCharType="separate"/>
        </w:r>
        <w:r>
          <w:rPr>
            <w:noProof/>
            <w:webHidden/>
          </w:rPr>
          <w:t>20</w:t>
        </w:r>
        <w:r>
          <w:rPr>
            <w:noProof/>
            <w:webHidden/>
          </w:rPr>
          <w:fldChar w:fldCharType="end"/>
        </w:r>
      </w:hyperlink>
    </w:p>
    <w:p w14:paraId="4CE37ECF" w14:textId="45495B16" w:rsidR="00475C7C" w:rsidRDefault="00475C7C">
      <w:pPr>
        <w:pStyle w:val="TOC4"/>
        <w:tabs>
          <w:tab w:val="right" w:leader="dot" w:pos="8777"/>
        </w:tabs>
        <w:rPr>
          <w:rFonts w:asciiTheme="minorHAnsi" w:hAnsiTheme="minorHAnsi"/>
          <w:noProof/>
          <w:sz w:val="22"/>
          <w:lang w:eastAsia="zh-CN"/>
        </w:rPr>
      </w:pPr>
      <w:hyperlink w:anchor="_Toc495663302" w:history="1">
        <w:r w:rsidRPr="00D700B0">
          <w:rPr>
            <w:rStyle w:val="Hyperlink"/>
            <w:noProof/>
          </w:rPr>
          <w:t>Electrode probe insertion.</w:t>
        </w:r>
        <w:r>
          <w:rPr>
            <w:noProof/>
            <w:webHidden/>
          </w:rPr>
          <w:tab/>
        </w:r>
        <w:r>
          <w:rPr>
            <w:noProof/>
            <w:webHidden/>
          </w:rPr>
          <w:fldChar w:fldCharType="begin"/>
        </w:r>
        <w:r>
          <w:rPr>
            <w:noProof/>
            <w:webHidden/>
          </w:rPr>
          <w:instrText xml:space="preserve"> PAGEREF _Toc495663302 \h </w:instrText>
        </w:r>
        <w:r>
          <w:rPr>
            <w:noProof/>
            <w:webHidden/>
          </w:rPr>
        </w:r>
        <w:r>
          <w:rPr>
            <w:noProof/>
            <w:webHidden/>
          </w:rPr>
          <w:fldChar w:fldCharType="separate"/>
        </w:r>
        <w:r>
          <w:rPr>
            <w:noProof/>
            <w:webHidden/>
          </w:rPr>
          <w:t>20</w:t>
        </w:r>
        <w:r>
          <w:rPr>
            <w:noProof/>
            <w:webHidden/>
          </w:rPr>
          <w:fldChar w:fldCharType="end"/>
        </w:r>
      </w:hyperlink>
    </w:p>
    <w:p w14:paraId="4E84BC6A" w14:textId="679FDE8B" w:rsidR="00475C7C" w:rsidRDefault="00475C7C">
      <w:pPr>
        <w:pStyle w:val="TOC4"/>
        <w:tabs>
          <w:tab w:val="right" w:leader="dot" w:pos="8777"/>
        </w:tabs>
        <w:rPr>
          <w:rFonts w:asciiTheme="minorHAnsi" w:hAnsiTheme="minorHAnsi"/>
          <w:noProof/>
          <w:sz w:val="22"/>
          <w:lang w:eastAsia="zh-CN"/>
        </w:rPr>
      </w:pPr>
      <w:hyperlink w:anchor="_Toc495663303" w:history="1">
        <w:r w:rsidRPr="00D700B0">
          <w:rPr>
            <w:rStyle w:val="Hyperlink"/>
            <w:noProof/>
          </w:rPr>
          <w:t>Isoflurane delivery.</w:t>
        </w:r>
        <w:r>
          <w:rPr>
            <w:noProof/>
            <w:webHidden/>
          </w:rPr>
          <w:tab/>
        </w:r>
        <w:r>
          <w:rPr>
            <w:noProof/>
            <w:webHidden/>
          </w:rPr>
          <w:fldChar w:fldCharType="begin"/>
        </w:r>
        <w:r>
          <w:rPr>
            <w:noProof/>
            <w:webHidden/>
          </w:rPr>
          <w:instrText xml:space="preserve"> PAGEREF _Toc495663303 \h </w:instrText>
        </w:r>
        <w:r>
          <w:rPr>
            <w:noProof/>
            <w:webHidden/>
          </w:rPr>
        </w:r>
        <w:r>
          <w:rPr>
            <w:noProof/>
            <w:webHidden/>
          </w:rPr>
          <w:fldChar w:fldCharType="separate"/>
        </w:r>
        <w:r>
          <w:rPr>
            <w:noProof/>
            <w:webHidden/>
          </w:rPr>
          <w:t>20</w:t>
        </w:r>
        <w:r>
          <w:rPr>
            <w:noProof/>
            <w:webHidden/>
          </w:rPr>
          <w:fldChar w:fldCharType="end"/>
        </w:r>
      </w:hyperlink>
    </w:p>
    <w:p w14:paraId="553D19F4" w14:textId="5381D764" w:rsidR="00475C7C" w:rsidRDefault="00475C7C">
      <w:pPr>
        <w:pStyle w:val="TOC4"/>
        <w:tabs>
          <w:tab w:val="right" w:leader="dot" w:pos="8777"/>
        </w:tabs>
        <w:rPr>
          <w:rFonts w:asciiTheme="minorHAnsi" w:hAnsiTheme="minorHAnsi"/>
          <w:noProof/>
          <w:sz w:val="22"/>
          <w:lang w:eastAsia="zh-CN"/>
        </w:rPr>
      </w:pPr>
      <w:hyperlink w:anchor="_Toc495663304" w:history="1">
        <w:r w:rsidRPr="00D700B0">
          <w:rPr>
            <w:rStyle w:val="Hyperlink"/>
            <w:noProof/>
          </w:rPr>
          <w:t>Experimental protocol.</w:t>
        </w:r>
        <w:r>
          <w:rPr>
            <w:noProof/>
            <w:webHidden/>
          </w:rPr>
          <w:tab/>
        </w:r>
        <w:r>
          <w:rPr>
            <w:noProof/>
            <w:webHidden/>
          </w:rPr>
          <w:fldChar w:fldCharType="begin"/>
        </w:r>
        <w:r>
          <w:rPr>
            <w:noProof/>
            <w:webHidden/>
          </w:rPr>
          <w:instrText xml:space="preserve"> PAGEREF _Toc495663304 \h </w:instrText>
        </w:r>
        <w:r>
          <w:rPr>
            <w:noProof/>
            <w:webHidden/>
          </w:rPr>
        </w:r>
        <w:r>
          <w:rPr>
            <w:noProof/>
            <w:webHidden/>
          </w:rPr>
          <w:fldChar w:fldCharType="separate"/>
        </w:r>
        <w:r>
          <w:rPr>
            <w:noProof/>
            <w:webHidden/>
          </w:rPr>
          <w:t>21</w:t>
        </w:r>
        <w:r>
          <w:rPr>
            <w:noProof/>
            <w:webHidden/>
          </w:rPr>
          <w:fldChar w:fldCharType="end"/>
        </w:r>
      </w:hyperlink>
    </w:p>
    <w:p w14:paraId="2419919D" w14:textId="1406A1F9" w:rsidR="00475C7C" w:rsidRDefault="00475C7C">
      <w:pPr>
        <w:pStyle w:val="TOC4"/>
        <w:tabs>
          <w:tab w:val="right" w:leader="dot" w:pos="8777"/>
        </w:tabs>
        <w:rPr>
          <w:rFonts w:asciiTheme="minorHAnsi" w:hAnsiTheme="minorHAnsi"/>
          <w:noProof/>
          <w:sz w:val="22"/>
          <w:lang w:eastAsia="zh-CN"/>
        </w:rPr>
      </w:pPr>
      <w:hyperlink w:anchor="_Toc495663305" w:history="1">
        <w:r w:rsidRPr="00D700B0">
          <w:rPr>
            <w:rStyle w:val="Hyperlink"/>
            <w:noProof/>
          </w:rPr>
          <w:t>Local field potential preprocessing.</w:t>
        </w:r>
        <w:r>
          <w:rPr>
            <w:noProof/>
            <w:webHidden/>
          </w:rPr>
          <w:tab/>
        </w:r>
        <w:r>
          <w:rPr>
            <w:noProof/>
            <w:webHidden/>
          </w:rPr>
          <w:fldChar w:fldCharType="begin"/>
        </w:r>
        <w:r>
          <w:rPr>
            <w:noProof/>
            <w:webHidden/>
          </w:rPr>
          <w:instrText xml:space="preserve"> PAGEREF _Toc495663305 \h </w:instrText>
        </w:r>
        <w:r>
          <w:rPr>
            <w:noProof/>
            <w:webHidden/>
          </w:rPr>
        </w:r>
        <w:r>
          <w:rPr>
            <w:noProof/>
            <w:webHidden/>
          </w:rPr>
          <w:fldChar w:fldCharType="separate"/>
        </w:r>
        <w:r>
          <w:rPr>
            <w:noProof/>
            <w:webHidden/>
          </w:rPr>
          <w:t>21</w:t>
        </w:r>
        <w:r>
          <w:rPr>
            <w:noProof/>
            <w:webHidden/>
          </w:rPr>
          <w:fldChar w:fldCharType="end"/>
        </w:r>
      </w:hyperlink>
    </w:p>
    <w:p w14:paraId="03F40410" w14:textId="6797B001" w:rsidR="00475C7C" w:rsidRDefault="00475C7C">
      <w:pPr>
        <w:pStyle w:val="TOC3"/>
        <w:tabs>
          <w:tab w:val="right" w:leader="dot" w:pos="8777"/>
        </w:tabs>
        <w:rPr>
          <w:rFonts w:asciiTheme="minorHAnsi" w:hAnsiTheme="minorHAnsi"/>
          <w:noProof/>
          <w:sz w:val="22"/>
          <w:lang w:eastAsia="zh-CN"/>
        </w:rPr>
      </w:pPr>
      <w:hyperlink w:anchor="_Toc495663306" w:history="1">
        <w:r w:rsidRPr="00D700B0">
          <w:rPr>
            <w:rStyle w:val="Hyperlink"/>
            <w:rFonts w:cs="Times New Roman"/>
            <w:noProof/>
          </w:rPr>
          <w:t>Φ</w:t>
        </w:r>
        <w:r w:rsidRPr="00D700B0">
          <w:rPr>
            <w:rStyle w:val="Hyperlink"/>
            <w:noProof/>
          </w:rPr>
          <w:t xml:space="preserve"> Computation</w:t>
        </w:r>
        <w:r>
          <w:rPr>
            <w:noProof/>
            <w:webHidden/>
          </w:rPr>
          <w:tab/>
        </w:r>
        <w:r>
          <w:rPr>
            <w:noProof/>
            <w:webHidden/>
          </w:rPr>
          <w:fldChar w:fldCharType="begin"/>
        </w:r>
        <w:r>
          <w:rPr>
            <w:noProof/>
            <w:webHidden/>
          </w:rPr>
          <w:instrText xml:space="preserve"> PAGEREF _Toc495663306 \h </w:instrText>
        </w:r>
        <w:r>
          <w:rPr>
            <w:noProof/>
            <w:webHidden/>
          </w:rPr>
        </w:r>
        <w:r>
          <w:rPr>
            <w:noProof/>
            <w:webHidden/>
          </w:rPr>
          <w:fldChar w:fldCharType="separate"/>
        </w:r>
        <w:r>
          <w:rPr>
            <w:noProof/>
            <w:webHidden/>
          </w:rPr>
          <w:t>21</w:t>
        </w:r>
        <w:r>
          <w:rPr>
            <w:noProof/>
            <w:webHidden/>
          </w:rPr>
          <w:fldChar w:fldCharType="end"/>
        </w:r>
      </w:hyperlink>
    </w:p>
    <w:p w14:paraId="434C8CFD" w14:textId="52B5EB04" w:rsidR="00475C7C" w:rsidRDefault="00475C7C">
      <w:pPr>
        <w:pStyle w:val="TOC4"/>
        <w:tabs>
          <w:tab w:val="right" w:leader="dot" w:pos="8777"/>
        </w:tabs>
        <w:rPr>
          <w:rFonts w:asciiTheme="minorHAnsi" w:hAnsiTheme="minorHAnsi"/>
          <w:noProof/>
          <w:sz w:val="22"/>
          <w:lang w:eastAsia="zh-CN"/>
        </w:rPr>
      </w:pPr>
      <w:hyperlink w:anchor="_Toc495663307" w:history="1">
        <w:r w:rsidRPr="00D700B0">
          <w:rPr>
            <w:rStyle w:val="Hyperlink"/>
            <w:noProof/>
          </w:rPr>
          <w:t>Discretisation.</w:t>
        </w:r>
        <w:r>
          <w:rPr>
            <w:noProof/>
            <w:webHidden/>
          </w:rPr>
          <w:tab/>
        </w:r>
        <w:r>
          <w:rPr>
            <w:noProof/>
            <w:webHidden/>
          </w:rPr>
          <w:fldChar w:fldCharType="begin"/>
        </w:r>
        <w:r>
          <w:rPr>
            <w:noProof/>
            <w:webHidden/>
          </w:rPr>
          <w:instrText xml:space="preserve"> PAGEREF _Toc495663307 \h </w:instrText>
        </w:r>
        <w:r>
          <w:rPr>
            <w:noProof/>
            <w:webHidden/>
          </w:rPr>
        </w:r>
        <w:r>
          <w:rPr>
            <w:noProof/>
            <w:webHidden/>
          </w:rPr>
          <w:fldChar w:fldCharType="separate"/>
        </w:r>
        <w:r>
          <w:rPr>
            <w:noProof/>
            <w:webHidden/>
          </w:rPr>
          <w:t>23</w:t>
        </w:r>
        <w:r>
          <w:rPr>
            <w:noProof/>
            <w:webHidden/>
          </w:rPr>
          <w:fldChar w:fldCharType="end"/>
        </w:r>
      </w:hyperlink>
    </w:p>
    <w:p w14:paraId="6AC9A212" w14:textId="7670E31F" w:rsidR="00475C7C" w:rsidRDefault="00475C7C">
      <w:pPr>
        <w:pStyle w:val="TOC4"/>
        <w:tabs>
          <w:tab w:val="right" w:leader="dot" w:pos="8777"/>
        </w:tabs>
        <w:rPr>
          <w:rFonts w:asciiTheme="minorHAnsi" w:hAnsiTheme="minorHAnsi"/>
          <w:noProof/>
          <w:sz w:val="22"/>
          <w:lang w:eastAsia="zh-CN"/>
        </w:rPr>
      </w:pPr>
      <w:hyperlink w:anchor="_Toc495663308" w:history="1">
        <w:r w:rsidRPr="00D700B0">
          <w:rPr>
            <w:rStyle w:val="Hyperlink"/>
            <w:noProof/>
          </w:rPr>
          <w:t>Network Selection.</w:t>
        </w:r>
        <w:r>
          <w:rPr>
            <w:noProof/>
            <w:webHidden/>
          </w:rPr>
          <w:tab/>
        </w:r>
        <w:r>
          <w:rPr>
            <w:noProof/>
            <w:webHidden/>
          </w:rPr>
          <w:fldChar w:fldCharType="begin"/>
        </w:r>
        <w:r>
          <w:rPr>
            <w:noProof/>
            <w:webHidden/>
          </w:rPr>
          <w:instrText xml:space="preserve"> PAGEREF _Toc495663308 \h </w:instrText>
        </w:r>
        <w:r>
          <w:rPr>
            <w:noProof/>
            <w:webHidden/>
          </w:rPr>
        </w:r>
        <w:r>
          <w:rPr>
            <w:noProof/>
            <w:webHidden/>
          </w:rPr>
          <w:fldChar w:fldCharType="separate"/>
        </w:r>
        <w:r>
          <w:rPr>
            <w:noProof/>
            <w:webHidden/>
          </w:rPr>
          <w:t>23</w:t>
        </w:r>
        <w:r>
          <w:rPr>
            <w:noProof/>
            <w:webHidden/>
          </w:rPr>
          <w:fldChar w:fldCharType="end"/>
        </w:r>
      </w:hyperlink>
    </w:p>
    <w:p w14:paraId="545B7669" w14:textId="09EEB5E4" w:rsidR="00475C7C" w:rsidRDefault="00475C7C">
      <w:pPr>
        <w:pStyle w:val="TOC4"/>
        <w:tabs>
          <w:tab w:val="right" w:leader="dot" w:pos="8777"/>
        </w:tabs>
        <w:rPr>
          <w:rFonts w:asciiTheme="minorHAnsi" w:hAnsiTheme="minorHAnsi"/>
          <w:noProof/>
          <w:sz w:val="22"/>
          <w:lang w:eastAsia="zh-CN"/>
        </w:rPr>
      </w:pPr>
      <w:hyperlink w:anchor="_Toc495663309" w:history="1">
        <w:r w:rsidRPr="00D700B0">
          <w:rPr>
            <w:rStyle w:val="Hyperlink"/>
            <w:noProof/>
          </w:rPr>
          <w:t>Transition Probability Matrix Construction.</w:t>
        </w:r>
        <w:r>
          <w:rPr>
            <w:noProof/>
            <w:webHidden/>
          </w:rPr>
          <w:tab/>
        </w:r>
        <w:r>
          <w:rPr>
            <w:noProof/>
            <w:webHidden/>
          </w:rPr>
          <w:fldChar w:fldCharType="begin"/>
        </w:r>
        <w:r>
          <w:rPr>
            <w:noProof/>
            <w:webHidden/>
          </w:rPr>
          <w:instrText xml:space="preserve"> PAGEREF _Toc495663309 \h </w:instrText>
        </w:r>
        <w:r>
          <w:rPr>
            <w:noProof/>
            <w:webHidden/>
          </w:rPr>
        </w:r>
        <w:r>
          <w:rPr>
            <w:noProof/>
            <w:webHidden/>
          </w:rPr>
          <w:fldChar w:fldCharType="separate"/>
        </w:r>
        <w:r>
          <w:rPr>
            <w:noProof/>
            <w:webHidden/>
          </w:rPr>
          <w:t>23</w:t>
        </w:r>
        <w:r>
          <w:rPr>
            <w:noProof/>
            <w:webHidden/>
          </w:rPr>
          <w:fldChar w:fldCharType="end"/>
        </w:r>
      </w:hyperlink>
    </w:p>
    <w:p w14:paraId="53DA8D4F" w14:textId="4FEF51F2" w:rsidR="00475C7C" w:rsidRDefault="00475C7C">
      <w:pPr>
        <w:pStyle w:val="TOC4"/>
        <w:tabs>
          <w:tab w:val="right" w:leader="dot" w:pos="8777"/>
        </w:tabs>
        <w:rPr>
          <w:rFonts w:asciiTheme="minorHAnsi" w:hAnsiTheme="minorHAnsi"/>
          <w:noProof/>
          <w:sz w:val="22"/>
          <w:lang w:eastAsia="zh-CN"/>
        </w:rPr>
      </w:pPr>
      <w:hyperlink w:anchor="_Toc495663310" w:history="1">
        <w:r w:rsidRPr="00D700B0">
          <w:rPr>
            <w:rStyle w:val="Hyperlink"/>
            <w:noProof/>
          </w:rPr>
          <w:t>Collapsing across samples.</w:t>
        </w:r>
        <w:r>
          <w:rPr>
            <w:noProof/>
            <w:webHidden/>
          </w:rPr>
          <w:tab/>
        </w:r>
        <w:r>
          <w:rPr>
            <w:noProof/>
            <w:webHidden/>
          </w:rPr>
          <w:fldChar w:fldCharType="begin"/>
        </w:r>
        <w:r>
          <w:rPr>
            <w:noProof/>
            <w:webHidden/>
          </w:rPr>
          <w:instrText xml:space="preserve"> PAGEREF _Toc495663310 \h </w:instrText>
        </w:r>
        <w:r>
          <w:rPr>
            <w:noProof/>
            <w:webHidden/>
          </w:rPr>
        </w:r>
        <w:r>
          <w:rPr>
            <w:noProof/>
            <w:webHidden/>
          </w:rPr>
          <w:fldChar w:fldCharType="separate"/>
        </w:r>
        <w:r>
          <w:rPr>
            <w:noProof/>
            <w:webHidden/>
          </w:rPr>
          <w:t>25</w:t>
        </w:r>
        <w:r>
          <w:rPr>
            <w:noProof/>
            <w:webHidden/>
          </w:rPr>
          <w:fldChar w:fldCharType="end"/>
        </w:r>
      </w:hyperlink>
    </w:p>
    <w:p w14:paraId="026BF083" w14:textId="2461EFFE" w:rsidR="00475C7C" w:rsidRDefault="00475C7C">
      <w:pPr>
        <w:pStyle w:val="TOC3"/>
        <w:tabs>
          <w:tab w:val="right" w:leader="dot" w:pos="8777"/>
        </w:tabs>
        <w:rPr>
          <w:rFonts w:asciiTheme="minorHAnsi" w:hAnsiTheme="minorHAnsi"/>
          <w:noProof/>
          <w:sz w:val="22"/>
          <w:lang w:eastAsia="zh-CN"/>
        </w:rPr>
      </w:pPr>
      <w:hyperlink w:anchor="_Toc495663311" w:history="1">
        <w:r w:rsidRPr="00D700B0">
          <w:rPr>
            <w:rStyle w:val="Hyperlink"/>
            <w:rFonts w:cs="Times New Roman"/>
            <w:noProof/>
          </w:rPr>
          <w:t>Φ* Computation</w:t>
        </w:r>
        <w:r>
          <w:rPr>
            <w:noProof/>
            <w:webHidden/>
          </w:rPr>
          <w:tab/>
        </w:r>
        <w:r>
          <w:rPr>
            <w:noProof/>
            <w:webHidden/>
          </w:rPr>
          <w:fldChar w:fldCharType="begin"/>
        </w:r>
        <w:r>
          <w:rPr>
            <w:noProof/>
            <w:webHidden/>
          </w:rPr>
          <w:instrText xml:space="preserve"> PAGEREF _Toc495663311 \h </w:instrText>
        </w:r>
        <w:r>
          <w:rPr>
            <w:noProof/>
            <w:webHidden/>
          </w:rPr>
        </w:r>
        <w:r>
          <w:rPr>
            <w:noProof/>
            <w:webHidden/>
          </w:rPr>
          <w:fldChar w:fldCharType="separate"/>
        </w:r>
        <w:r>
          <w:rPr>
            <w:noProof/>
            <w:webHidden/>
          </w:rPr>
          <w:t>25</w:t>
        </w:r>
        <w:r>
          <w:rPr>
            <w:noProof/>
            <w:webHidden/>
          </w:rPr>
          <w:fldChar w:fldCharType="end"/>
        </w:r>
      </w:hyperlink>
    </w:p>
    <w:p w14:paraId="01F678C8" w14:textId="594218D5" w:rsidR="00475C7C" w:rsidRDefault="00475C7C">
      <w:pPr>
        <w:pStyle w:val="TOC4"/>
        <w:tabs>
          <w:tab w:val="right" w:leader="dot" w:pos="8777"/>
        </w:tabs>
        <w:rPr>
          <w:rFonts w:asciiTheme="minorHAnsi" w:hAnsiTheme="minorHAnsi"/>
          <w:noProof/>
          <w:sz w:val="22"/>
          <w:lang w:eastAsia="zh-CN"/>
        </w:rPr>
      </w:pPr>
      <w:hyperlink w:anchor="_Toc495663312" w:history="1">
        <w:r w:rsidRPr="00D700B0">
          <w:rPr>
            <w:rStyle w:val="Hyperlink"/>
            <w:noProof/>
          </w:rPr>
          <w:t>Covariances.</w:t>
        </w:r>
        <w:r>
          <w:rPr>
            <w:noProof/>
            <w:webHidden/>
          </w:rPr>
          <w:tab/>
        </w:r>
        <w:r>
          <w:rPr>
            <w:noProof/>
            <w:webHidden/>
          </w:rPr>
          <w:fldChar w:fldCharType="begin"/>
        </w:r>
        <w:r>
          <w:rPr>
            <w:noProof/>
            <w:webHidden/>
          </w:rPr>
          <w:instrText xml:space="preserve"> PAGEREF _Toc495663312 \h </w:instrText>
        </w:r>
        <w:r>
          <w:rPr>
            <w:noProof/>
            <w:webHidden/>
          </w:rPr>
        </w:r>
        <w:r>
          <w:rPr>
            <w:noProof/>
            <w:webHidden/>
          </w:rPr>
          <w:fldChar w:fldCharType="separate"/>
        </w:r>
        <w:r>
          <w:rPr>
            <w:noProof/>
            <w:webHidden/>
          </w:rPr>
          <w:t>26</w:t>
        </w:r>
        <w:r>
          <w:rPr>
            <w:noProof/>
            <w:webHidden/>
          </w:rPr>
          <w:fldChar w:fldCharType="end"/>
        </w:r>
      </w:hyperlink>
    </w:p>
    <w:p w14:paraId="6784440F" w14:textId="14537B42" w:rsidR="00475C7C" w:rsidRDefault="00475C7C">
      <w:pPr>
        <w:pStyle w:val="TOC4"/>
        <w:tabs>
          <w:tab w:val="right" w:leader="dot" w:pos="8777"/>
        </w:tabs>
        <w:rPr>
          <w:rFonts w:asciiTheme="minorHAnsi" w:hAnsiTheme="minorHAnsi"/>
          <w:noProof/>
          <w:sz w:val="22"/>
          <w:lang w:eastAsia="zh-CN"/>
        </w:rPr>
      </w:pPr>
      <w:hyperlink w:anchor="_Toc495663313" w:history="1">
        <w:r w:rsidRPr="00D700B0">
          <w:rPr>
            <w:rStyle w:val="Hyperlink"/>
            <w:noProof/>
          </w:rPr>
          <w:t>MIP search.</w:t>
        </w:r>
        <w:r>
          <w:rPr>
            <w:noProof/>
            <w:webHidden/>
          </w:rPr>
          <w:tab/>
        </w:r>
        <w:r>
          <w:rPr>
            <w:noProof/>
            <w:webHidden/>
          </w:rPr>
          <w:fldChar w:fldCharType="begin"/>
        </w:r>
        <w:r>
          <w:rPr>
            <w:noProof/>
            <w:webHidden/>
          </w:rPr>
          <w:instrText xml:space="preserve"> PAGEREF _Toc495663313 \h </w:instrText>
        </w:r>
        <w:r>
          <w:rPr>
            <w:noProof/>
            <w:webHidden/>
          </w:rPr>
        </w:r>
        <w:r>
          <w:rPr>
            <w:noProof/>
            <w:webHidden/>
          </w:rPr>
          <w:fldChar w:fldCharType="separate"/>
        </w:r>
        <w:r>
          <w:rPr>
            <w:noProof/>
            <w:webHidden/>
          </w:rPr>
          <w:t>27</w:t>
        </w:r>
        <w:r>
          <w:rPr>
            <w:noProof/>
            <w:webHidden/>
          </w:rPr>
          <w:fldChar w:fldCharType="end"/>
        </w:r>
      </w:hyperlink>
    </w:p>
    <w:p w14:paraId="5833D526" w14:textId="73C23B95" w:rsidR="00475C7C" w:rsidRDefault="00475C7C">
      <w:pPr>
        <w:pStyle w:val="TOC3"/>
        <w:tabs>
          <w:tab w:val="right" w:leader="dot" w:pos="8777"/>
        </w:tabs>
        <w:rPr>
          <w:rFonts w:asciiTheme="minorHAnsi" w:hAnsiTheme="minorHAnsi"/>
          <w:noProof/>
          <w:sz w:val="22"/>
          <w:lang w:eastAsia="zh-CN"/>
        </w:rPr>
      </w:pPr>
      <w:hyperlink w:anchor="_Toc495663314" w:history="1">
        <w:r w:rsidRPr="00D700B0">
          <w:rPr>
            <w:rStyle w:val="Hyperlink"/>
            <w:noProof/>
          </w:rPr>
          <w:t>Data Analysis</w:t>
        </w:r>
        <w:r>
          <w:rPr>
            <w:noProof/>
            <w:webHidden/>
          </w:rPr>
          <w:tab/>
        </w:r>
        <w:r>
          <w:rPr>
            <w:noProof/>
            <w:webHidden/>
          </w:rPr>
          <w:fldChar w:fldCharType="begin"/>
        </w:r>
        <w:r>
          <w:rPr>
            <w:noProof/>
            <w:webHidden/>
          </w:rPr>
          <w:instrText xml:space="preserve"> PAGEREF _Toc495663314 \h </w:instrText>
        </w:r>
        <w:r>
          <w:rPr>
            <w:noProof/>
            <w:webHidden/>
          </w:rPr>
        </w:r>
        <w:r>
          <w:rPr>
            <w:noProof/>
            <w:webHidden/>
          </w:rPr>
          <w:fldChar w:fldCharType="separate"/>
        </w:r>
        <w:r>
          <w:rPr>
            <w:noProof/>
            <w:webHidden/>
          </w:rPr>
          <w:t>27</w:t>
        </w:r>
        <w:r>
          <w:rPr>
            <w:noProof/>
            <w:webHidden/>
          </w:rPr>
          <w:fldChar w:fldCharType="end"/>
        </w:r>
      </w:hyperlink>
    </w:p>
    <w:p w14:paraId="578505F8" w14:textId="06DB9233" w:rsidR="00475C7C" w:rsidRDefault="00475C7C">
      <w:pPr>
        <w:pStyle w:val="TOC4"/>
        <w:tabs>
          <w:tab w:val="right" w:leader="dot" w:pos="8777"/>
        </w:tabs>
        <w:rPr>
          <w:rFonts w:asciiTheme="minorHAnsi" w:hAnsiTheme="minorHAnsi"/>
          <w:noProof/>
          <w:sz w:val="22"/>
          <w:lang w:eastAsia="zh-CN"/>
        </w:rPr>
      </w:pPr>
      <w:hyperlink w:anchor="_Toc495663315" w:history="1">
        <w:r w:rsidRPr="00D700B0">
          <w:rPr>
            <w:rStyle w:val="Hyperlink"/>
            <w:rFonts w:cs="Times New Roman"/>
            <w:noProof/>
          </w:rPr>
          <w:t>Air versus isoflurane</w:t>
        </w:r>
        <w:r w:rsidRPr="00D700B0">
          <w:rPr>
            <w:rStyle w:val="Hyperlink"/>
            <w:noProof/>
          </w:rPr>
          <w:t>.</w:t>
        </w:r>
        <w:r>
          <w:rPr>
            <w:noProof/>
            <w:webHidden/>
          </w:rPr>
          <w:tab/>
        </w:r>
        <w:r>
          <w:rPr>
            <w:noProof/>
            <w:webHidden/>
          </w:rPr>
          <w:fldChar w:fldCharType="begin"/>
        </w:r>
        <w:r>
          <w:rPr>
            <w:noProof/>
            <w:webHidden/>
          </w:rPr>
          <w:instrText xml:space="preserve"> PAGEREF _Toc495663315 \h </w:instrText>
        </w:r>
        <w:r>
          <w:rPr>
            <w:noProof/>
            <w:webHidden/>
          </w:rPr>
        </w:r>
        <w:r>
          <w:rPr>
            <w:noProof/>
            <w:webHidden/>
          </w:rPr>
          <w:fldChar w:fldCharType="separate"/>
        </w:r>
        <w:r>
          <w:rPr>
            <w:noProof/>
            <w:webHidden/>
          </w:rPr>
          <w:t>27</w:t>
        </w:r>
        <w:r>
          <w:rPr>
            <w:noProof/>
            <w:webHidden/>
          </w:rPr>
          <w:fldChar w:fldCharType="end"/>
        </w:r>
      </w:hyperlink>
    </w:p>
    <w:p w14:paraId="2542DBE7" w14:textId="0DCA49DA" w:rsidR="00475C7C" w:rsidRDefault="00475C7C">
      <w:pPr>
        <w:pStyle w:val="TOC4"/>
        <w:tabs>
          <w:tab w:val="right" w:leader="dot" w:pos="8777"/>
        </w:tabs>
        <w:rPr>
          <w:rFonts w:asciiTheme="minorHAnsi" w:hAnsiTheme="minorHAnsi"/>
          <w:noProof/>
          <w:sz w:val="22"/>
          <w:lang w:eastAsia="zh-CN"/>
        </w:rPr>
      </w:pPr>
      <w:hyperlink w:anchor="_Toc495663316" w:history="1">
        <w:r w:rsidRPr="00D700B0">
          <w:rPr>
            <w:rStyle w:val="Hyperlink"/>
            <w:rFonts w:cs="Times New Roman"/>
            <w:noProof/>
          </w:rPr>
          <w:t>Φ*</w:t>
        </w:r>
        <w:r w:rsidRPr="00D700B0">
          <w:rPr>
            <w:rStyle w:val="Hyperlink"/>
            <w:noProof/>
          </w:rPr>
          <w:t xml:space="preserve"> versus </w:t>
        </w:r>
        <w:r w:rsidRPr="00D700B0">
          <w:rPr>
            <w:rStyle w:val="Hyperlink"/>
            <w:rFonts w:cs="Times New Roman"/>
            <w:noProof/>
          </w:rPr>
          <w:t>Φ</w:t>
        </w:r>
        <w:r w:rsidRPr="00D700B0">
          <w:rPr>
            <w:rStyle w:val="Hyperlink"/>
            <w:noProof/>
          </w:rPr>
          <w:t>.</w:t>
        </w:r>
        <w:r>
          <w:rPr>
            <w:noProof/>
            <w:webHidden/>
          </w:rPr>
          <w:tab/>
        </w:r>
        <w:r>
          <w:rPr>
            <w:noProof/>
            <w:webHidden/>
          </w:rPr>
          <w:fldChar w:fldCharType="begin"/>
        </w:r>
        <w:r>
          <w:rPr>
            <w:noProof/>
            <w:webHidden/>
          </w:rPr>
          <w:instrText xml:space="preserve"> PAGEREF _Toc495663316 \h </w:instrText>
        </w:r>
        <w:r>
          <w:rPr>
            <w:noProof/>
            <w:webHidden/>
          </w:rPr>
        </w:r>
        <w:r>
          <w:rPr>
            <w:noProof/>
            <w:webHidden/>
          </w:rPr>
          <w:fldChar w:fldCharType="separate"/>
        </w:r>
        <w:r>
          <w:rPr>
            <w:noProof/>
            <w:webHidden/>
          </w:rPr>
          <w:t>28</w:t>
        </w:r>
        <w:r>
          <w:rPr>
            <w:noProof/>
            <w:webHidden/>
          </w:rPr>
          <w:fldChar w:fldCharType="end"/>
        </w:r>
      </w:hyperlink>
    </w:p>
    <w:p w14:paraId="10FAFA79" w14:textId="5F1AAFA3" w:rsidR="00475C7C" w:rsidRDefault="00475C7C">
      <w:pPr>
        <w:pStyle w:val="TOC2"/>
        <w:tabs>
          <w:tab w:val="right" w:leader="dot" w:pos="8777"/>
        </w:tabs>
        <w:rPr>
          <w:rFonts w:asciiTheme="minorHAnsi" w:hAnsiTheme="minorHAnsi"/>
          <w:noProof/>
          <w:sz w:val="22"/>
          <w:lang w:eastAsia="zh-CN"/>
        </w:rPr>
      </w:pPr>
      <w:hyperlink w:anchor="_Toc495663317" w:history="1">
        <w:r w:rsidRPr="00D700B0">
          <w:rPr>
            <w:rStyle w:val="Hyperlink"/>
            <w:noProof/>
          </w:rPr>
          <w:t>Results</w:t>
        </w:r>
        <w:r>
          <w:rPr>
            <w:noProof/>
            <w:webHidden/>
          </w:rPr>
          <w:tab/>
        </w:r>
        <w:r>
          <w:rPr>
            <w:noProof/>
            <w:webHidden/>
          </w:rPr>
          <w:fldChar w:fldCharType="begin"/>
        </w:r>
        <w:r>
          <w:rPr>
            <w:noProof/>
            <w:webHidden/>
          </w:rPr>
          <w:instrText xml:space="preserve"> PAGEREF _Toc495663317 \h </w:instrText>
        </w:r>
        <w:r>
          <w:rPr>
            <w:noProof/>
            <w:webHidden/>
          </w:rPr>
        </w:r>
        <w:r>
          <w:rPr>
            <w:noProof/>
            <w:webHidden/>
          </w:rPr>
          <w:fldChar w:fldCharType="separate"/>
        </w:r>
        <w:r>
          <w:rPr>
            <w:noProof/>
            <w:webHidden/>
          </w:rPr>
          <w:t>30</w:t>
        </w:r>
        <w:r>
          <w:rPr>
            <w:noProof/>
            <w:webHidden/>
          </w:rPr>
          <w:fldChar w:fldCharType="end"/>
        </w:r>
      </w:hyperlink>
    </w:p>
    <w:p w14:paraId="0767A75D" w14:textId="79D285B1" w:rsidR="00475C7C" w:rsidRDefault="00475C7C">
      <w:pPr>
        <w:pStyle w:val="TOC3"/>
        <w:tabs>
          <w:tab w:val="right" w:leader="dot" w:pos="8777"/>
        </w:tabs>
        <w:rPr>
          <w:rFonts w:asciiTheme="minorHAnsi" w:hAnsiTheme="minorHAnsi"/>
          <w:noProof/>
          <w:sz w:val="22"/>
          <w:lang w:eastAsia="zh-CN"/>
        </w:rPr>
      </w:pPr>
      <w:hyperlink w:anchor="_Toc495663318" w:history="1">
        <w:r w:rsidRPr="00D700B0">
          <w:rPr>
            <w:rStyle w:val="Hyperlink"/>
            <w:rFonts w:cs="Times New Roman"/>
            <w:noProof/>
          </w:rPr>
          <w:t>Φ During Wakefulness and Anaesthesia</w:t>
        </w:r>
        <w:r>
          <w:rPr>
            <w:noProof/>
            <w:webHidden/>
          </w:rPr>
          <w:tab/>
        </w:r>
        <w:r>
          <w:rPr>
            <w:noProof/>
            <w:webHidden/>
          </w:rPr>
          <w:fldChar w:fldCharType="begin"/>
        </w:r>
        <w:r>
          <w:rPr>
            <w:noProof/>
            <w:webHidden/>
          </w:rPr>
          <w:instrText xml:space="preserve"> PAGEREF _Toc495663318 \h </w:instrText>
        </w:r>
        <w:r>
          <w:rPr>
            <w:noProof/>
            <w:webHidden/>
          </w:rPr>
        </w:r>
        <w:r>
          <w:rPr>
            <w:noProof/>
            <w:webHidden/>
          </w:rPr>
          <w:fldChar w:fldCharType="separate"/>
        </w:r>
        <w:r>
          <w:rPr>
            <w:noProof/>
            <w:webHidden/>
          </w:rPr>
          <w:t>30</w:t>
        </w:r>
        <w:r>
          <w:rPr>
            <w:noProof/>
            <w:webHidden/>
          </w:rPr>
          <w:fldChar w:fldCharType="end"/>
        </w:r>
      </w:hyperlink>
    </w:p>
    <w:p w14:paraId="2E8C3F20" w14:textId="547664C8" w:rsidR="00475C7C" w:rsidRDefault="00475C7C">
      <w:pPr>
        <w:pStyle w:val="TOC3"/>
        <w:tabs>
          <w:tab w:val="right" w:leader="dot" w:pos="8777"/>
        </w:tabs>
        <w:rPr>
          <w:rFonts w:asciiTheme="minorHAnsi" w:hAnsiTheme="minorHAnsi"/>
          <w:noProof/>
          <w:sz w:val="22"/>
          <w:lang w:eastAsia="zh-CN"/>
        </w:rPr>
      </w:pPr>
      <w:hyperlink w:anchor="_Toc495663319" w:history="1">
        <w:r w:rsidRPr="00D700B0">
          <w:rPr>
            <w:rStyle w:val="Hyperlink"/>
            <w:rFonts w:cs="Times New Roman"/>
            <w:noProof/>
          </w:rPr>
          <w:t>Φ MIP Feedback</w:t>
        </w:r>
        <w:r>
          <w:rPr>
            <w:noProof/>
            <w:webHidden/>
          </w:rPr>
          <w:tab/>
        </w:r>
        <w:r>
          <w:rPr>
            <w:noProof/>
            <w:webHidden/>
          </w:rPr>
          <w:fldChar w:fldCharType="begin"/>
        </w:r>
        <w:r>
          <w:rPr>
            <w:noProof/>
            <w:webHidden/>
          </w:rPr>
          <w:instrText xml:space="preserve"> PAGEREF _Toc495663319 \h </w:instrText>
        </w:r>
        <w:r>
          <w:rPr>
            <w:noProof/>
            <w:webHidden/>
          </w:rPr>
        </w:r>
        <w:r>
          <w:rPr>
            <w:noProof/>
            <w:webHidden/>
          </w:rPr>
          <w:fldChar w:fldCharType="separate"/>
        </w:r>
        <w:r>
          <w:rPr>
            <w:noProof/>
            <w:webHidden/>
          </w:rPr>
          <w:t>31</w:t>
        </w:r>
        <w:r>
          <w:rPr>
            <w:noProof/>
            <w:webHidden/>
          </w:rPr>
          <w:fldChar w:fldCharType="end"/>
        </w:r>
      </w:hyperlink>
    </w:p>
    <w:p w14:paraId="555E8C22" w14:textId="657D83A0" w:rsidR="00475C7C" w:rsidRDefault="00475C7C">
      <w:pPr>
        <w:pStyle w:val="TOC3"/>
        <w:tabs>
          <w:tab w:val="right" w:leader="dot" w:pos="8777"/>
        </w:tabs>
        <w:rPr>
          <w:rFonts w:asciiTheme="minorHAnsi" w:hAnsiTheme="minorHAnsi"/>
          <w:noProof/>
          <w:sz w:val="22"/>
          <w:lang w:eastAsia="zh-CN"/>
        </w:rPr>
      </w:pPr>
      <w:hyperlink w:anchor="_Toc495663320" w:history="1">
        <w:r w:rsidRPr="00D700B0">
          <w:rPr>
            <w:rStyle w:val="Hyperlink"/>
            <w:rFonts w:cs="Times New Roman"/>
            <w:noProof/>
          </w:rPr>
          <w:t>Φ</w:t>
        </w:r>
        <w:r w:rsidRPr="00D700B0">
          <w:rPr>
            <w:rStyle w:val="Hyperlink"/>
            <w:noProof/>
          </w:rPr>
          <w:t>* During Wakefulness and Anaesthesia</w:t>
        </w:r>
        <w:r>
          <w:rPr>
            <w:noProof/>
            <w:webHidden/>
          </w:rPr>
          <w:tab/>
        </w:r>
        <w:r>
          <w:rPr>
            <w:noProof/>
            <w:webHidden/>
          </w:rPr>
          <w:fldChar w:fldCharType="begin"/>
        </w:r>
        <w:r>
          <w:rPr>
            <w:noProof/>
            <w:webHidden/>
          </w:rPr>
          <w:instrText xml:space="preserve"> PAGEREF _Toc495663320 \h </w:instrText>
        </w:r>
        <w:r>
          <w:rPr>
            <w:noProof/>
            <w:webHidden/>
          </w:rPr>
        </w:r>
        <w:r>
          <w:rPr>
            <w:noProof/>
            <w:webHidden/>
          </w:rPr>
          <w:fldChar w:fldCharType="separate"/>
        </w:r>
        <w:r>
          <w:rPr>
            <w:noProof/>
            <w:webHidden/>
          </w:rPr>
          <w:t>32</w:t>
        </w:r>
        <w:r>
          <w:rPr>
            <w:noProof/>
            <w:webHidden/>
          </w:rPr>
          <w:fldChar w:fldCharType="end"/>
        </w:r>
      </w:hyperlink>
    </w:p>
    <w:p w14:paraId="2732E891" w14:textId="17BB7DBD" w:rsidR="00475C7C" w:rsidRDefault="00475C7C">
      <w:pPr>
        <w:pStyle w:val="TOC3"/>
        <w:tabs>
          <w:tab w:val="right" w:leader="dot" w:pos="8777"/>
        </w:tabs>
        <w:rPr>
          <w:rFonts w:asciiTheme="minorHAnsi" w:hAnsiTheme="minorHAnsi"/>
          <w:noProof/>
          <w:sz w:val="22"/>
          <w:lang w:eastAsia="zh-CN"/>
        </w:rPr>
      </w:pPr>
      <w:hyperlink w:anchor="_Toc495663321" w:history="1">
        <w:r w:rsidRPr="00D700B0">
          <w:rPr>
            <w:rStyle w:val="Hyperlink"/>
            <w:rFonts w:cs="Times New Roman"/>
            <w:noProof/>
          </w:rPr>
          <w:t>Φ* Versus Φ</w:t>
        </w:r>
        <w:r>
          <w:rPr>
            <w:noProof/>
            <w:webHidden/>
          </w:rPr>
          <w:tab/>
        </w:r>
        <w:r>
          <w:rPr>
            <w:noProof/>
            <w:webHidden/>
          </w:rPr>
          <w:fldChar w:fldCharType="begin"/>
        </w:r>
        <w:r>
          <w:rPr>
            <w:noProof/>
            <w:webHidden/>
          </w:rPr>
          <w:instrText xml:space="preserve"> PAGEREF _Toc495663321 \h </w:instrText>
        </w:r>
        <w:r>
          <w:rPr>
            <w:noProof/>
            <w:webHidden/>
          </w:rPr>
        </w:r>
        <w:r>
          <w:rPr>
            <w:noProof/>
            <w:webHidden/>
          </w:rPr>
          <w:fldChar w:fldCharType="separate"/>
        </w:r>
        <w:r>
          <w:rPr>
            <w:noProof/>
            <w:webHidden/>
          </w:rPr>
          <w:t>33</w:t>
        </w:r>
        <w:r>
          <w:rPr>
            <w:noProof/>
            <w:webHidden/>
          </w:rPr>
          <w:fldChar w:fldCharType="end"/>
        </w:r>
      </w:hyperlink>
    </w:p>
    <w:p w14:paraId="6710D1F3" w14:textId="274075C2" w:rsidR="00475C7C" w:rsidRDefault="00475C7C">
      <w:pPr>
        <w:pStyle w:val="TOC3"/>
        <w:tabs>
          <w:tab w:val="right" w:leader="dot" w:pos="8777"/>
        </w:tabs>
        <w:rPr>
          <w:rFonts w:asciiTheme="minorHAnsi" w:hAnsiTheme="minorHAnsi"/>
          <w:noProof/>
          <w:sz w:val="22"/>
          <w:lang w:eastAsia="zh-CN"/>
        </w:rPr>
      </w:pPr>
      <w:hyperlink w:anchor="_Toc495663322" w:history="1">
        <w:r w:rsidRPr="00D700B0">
          <w:rPr>
            <w:rStyle w:val="Hyperlink"/>
            <w:rFonts w:cs="Times New Roman"/>
            <w:noProof/>
          </w:rPr>
          <w:t>Φ* MIPs Versus Φ MIPs</w:t>
        </w:r>
        <w:r>
          <w:rPr>
            <w:noProof/>
            <w:webHidden/>
          </w:rPr>
          <w:tab/>
        </w:r>
        <w:r>
          <w:rPr>
            <w:noProof/>
            <w:webHidden/>
          </w:rPr>
          <w:fldChar w:fldCharType="begin"/>
        </w:r>
        <w:r>
          <w:rPr>
            <w:noProof/>
            <w:webHidden/>
          </w:rPr>
          <w:instrText xml:space="preserve"> PAGEREF _Toc495663322 \h </w:instrText>
        </w:r>
        <w:r>
          <w:rPr>
            <w:noProof/>
            <w:webHidden/>
          </w:rPr>
        </w:r>
        <w:r>
          <w:rPr>
            <w:noProof/>
            <w:webHidden/>
          </w:rPr>
          <w:fldChar w:fldCharType="separate"/>
        </w:r>
        <w:r>
          <w:rPr>
            <w:noProof/>
            <w:webHidden/>
          </w:rPr>
          <w:t>34</w:t>
        </w:r>
        <w:r>
          <w:rPr>
            <w:noProof/>
            <w:webHidden/>
          </w:rPr>
          <w:fldChar w:fldCharType="end"/>
        </w:r>
      </w:hyperlink>
    </w:p>
    <w:p w14:paraId="0B5337DD" w14:textId="7DCC9E6C" w:rsidR="00475C7C" w:rsidRDefault="00475C7C">
      <w:pPr>
        <w:pStyle w:val="TOC1"/>
        <w:rPr>
          <w:rFonts w:asciiTheme="minorHAnsi" w:hAnsiTheme="minorHAnsi"/>
          <w:noProof/>
          <w:sz w:val="22"/>
          <w:lang w:eastAsia="zh-CN"/>
        </w:rPr>
      </w:pPr>
      <w:hyperlink w:anchor="_Toc495663323" w:history="1">
        <w:r w:rsidRPr="00D700B0">
          <w:rPr>
            <w:rStyle w:val="Hyperlink"/>
            <w:noProof/>
          </w:rPr>
          <w:t>CHAPTER 3: DISCUSSION AND CONCLUSION</w:t>
        </w:r>
        <w:r>
          <w:rPr>
            <w:noProof/>
            <w:webHidden/>
          </w:rPr>
          <w:tab/>
        </w:r>
        <w:r>
          <w:rPr>
            <w:noProof/>
            <w:webHidden/>
          </w:rPr>
          <w:fldChar w:fldCharType="begin"/>
        </w:r>
        <w:r>
          <w:rPr>
            <w:noProof/>
            <w:webHidden/>
          </w:rPr>
          <w:instrText xml:space="preserve"> PAGEREF _Toc495663323 \h </w:instrText>
        </w:r>
        <w:r>
          <w:rPr>
            <w:noProof/>
            <w:webHidden/>
          </w:rPr>
        </w:r>
        <w:r>
          <w:rPr>
            <w:noProof/>
            <w:webHidden/>
          </w:rPr>
          <w:fldChar w:fldCharType="separate"/>
        </w:r>
        <w:r>
          <w:rPr>
            <w:noProof/>
            <w:webHidden/>
          </w:rPr>
          <w:t>36</w:t>
        </w:r>
        <w:r>
          <w:rPr>
            <w:noProof/>
            <w:webHidden/>
          </w:rPr>
          <w:fldChar w:fldCharType="end"/>
        </w:r>
      </w:hyperlink>
    </w:p>
    <w:p w14:paraId="1292D1EF" w14:textId="5240B35E" w:rsidR="00475C7C" w:rsidRDefault="00475C7C">
      <w:pPr>
        <w:pStyle w:val="TOC2"/>
        <w:tabs>
          <w:tab w:val="right" w:leader="dot" w:pos="8777"/>
        </w:tabs>
        <w:rPr>
          <w:rFonts w:asciiTheme="minorHAnsi" w:hAnsiTheme="minorHAnsi"/>
          <w:noProof/>
          <w:sz w:val="22"/>
          <w:lang w:eastAsia="zh-CN"/>
        </w:rPr>
      </w:pPr>
      <w:hyperlink w:anchor="_Toc495663324" w:history="1">
        <w:r w:rsidRPr="00D700B0">
          <w:rPr>
            <w:rStyle w:val="Hyperlink"/>
            <w:noProof/>
          </w:rPr>
          <w:t>Discussion</w:t>
        </w:r>
        <w:r>
          <w:rPr>
            <w:noProof/>
            <w:webHidden/>
          </w:rPr>
          <w:tab/>
        </w:r>
        <w:r>
          <w:rPr>
            <w:noProof/>
            <w:webHidden/>
          </w:rPr>
          <w:fldChar w:fldCharType="begin"/>
        </w:r>
        <w:r>
          <w:rPr>
            <w:noProof/>
            <w:webHidden/>
          </w:rPr>
          <w:instrText xml:space="preserve"> PAGEREF _Toc495663324 \h </w:instrText>
        </w:r>
        <w:r>
          <w:rPr>
            <w:noProof/>
            <w:webHidden/>
          </w:rPr>
        </w:r>
        <w:r>
          <w:rPr>
            <w:noProof/>
            <w:webHidden/>
          </w:rPr>
          <w:fldChar w:fldCharType="separate"/>
        </w:r>
        <w:r>
          <w:rPr>
            <w:noProof/>
            <w:webHidden/>
          </w:rPr>
          <w:t>36</w:t>
        </w:r>
        <w:r>
          <w:rPr>
            <w:noProof/>
            <w:webHidden/>
          </w:rPr>
          <w:fldChar w:fldCharType="end"/>
        </w:r>
      </w:hyperlink>
    </w:p>
    <w:p w14:paraId="258C7D97" w14:textId="5E54B2C6" w:rsidR="00475C7C" w:rsidRDefault="00475C7C">
      <w:pPr>
        <w:pStyle w:val="TOC3"/>
        <w:tabs>
          <w:tab w:val="right" w:leader="dot" w:pos="8777"/>
        </w:tabs>
        <w:rPr>
          <w:rFonts w:asciiTheme="minorHAnsi" w:hAnsiTheme="minorHAnsi"/>
          <w:noProof/>
          <w:sz w:val="22"/>
          <w:lang w:eastAsia="zh-CN"/>
        </w:rPr>
      </w:pPr>
      <w:hyperlink w:anchor="_Toc495663325" w:history="1">
        <w:r w:rsidRPr="00D700B0">
          <w:rPr>
            <w:rStyle w:val="Hyperlink"/>
            <w:noProof/>
          </w:rPr>
          <w:t>Φ Decreases During Anaesthesia</w:t>
        </w:r>
        <w:r>
          <w:rPr>
            <w:noProof/>
            <w:webHidden/>
          </w:rPr>
          <w:tab/>
        </w:r>
        <w:r>
          <w:rPr>
            <w:noProof/>
            <w:webHidden/>
          </w:rPr>
          <w:fldChar w:fldCharType="begin"/>
        </w:r>
        <w:r>
          <w:rPr>
            <w:noProof/>
            <w:webHidden/>
          </w:rPr>
          <w:instrText xml:space="preserve"> PAGEREF _Toc495663325 \h </w:instrText>
        </w:r>
        <w:r>
          <w:rPr>
            <w:noProof/>
            <w:webHidden/>
          </w:rPr>
        </w:r>
        <w:r>
          <w:rPr>
            <w:noProof/>
            <w:webHidden/>
          </w:rPr>
          <w:fldChar w:fldCharType="separate"/>
        </w:r>
        <w:r>
          <w:rPr>
            <w:noProof/>
            <w:webHidden/>
          </w:rPr>
          <w:t>36</w:t>
        </w:r>
        <w:r>
          <w:rPr>
            <w:noProof/>
            <w:webHidden/>
          </w:rPr>
          <w:fldChar w:fldCharType="end"/>
        </w:r>
      </w:hyperlink>
    </w:p>
    <w:p w14:paraId="19BAD370" w14:textId="05C2D3E2" w:rsidR="00475C7C" w:rsidRDefault="00475C7C">
      <w:pPr>
        <w:pStyle w:val="TOC4"/>
        <w:tabs>
          <w:tab w:val="right" w:leader="dot" w:pos="8777"/>
        </w:tabs>
        <w:rPr>
          <w:rFonts w:asciiTheme="minorHAnsi" w:hAnsiTheme="minorHAnsi"/>
          <w:noProof/>
          <w:sz w:val="22"/>
          <w:lang w:eastAsia="zh-CN"/>
        </w:rPr>
      </w:pPr>
      <w:hyperlink w:anchor="_Toc495663326" w:history="1">
        <w:r w:rsidRPr="00D700B0">
          <w:rPr>
            <w:rStyle w:val="Hyperlink"/>
            <w:noProof/>
          </w:rPr>
          <w:t>Φ Increases with Network Size.</w:t>
        </w:r>
        <w:r>
          <w:rPr>
            <w:noProof/>
            <w:webHidden/>
          </w:rPr>
          <w:tab/>
        </w:r>
        <w:r>
          <w:rPr>
            <w:noProof/>
            <w:webHidden/>
          </w:rPr>
          <w:fldChar w:fldCharType="begin"/>
        </w:r>
        <w:r>
          <w:rPr>
            <w:noProof/>
            <w:webHidden/>
          </w:rPr>
          <w:instrText xml:space="preserve"> PAGEREF _Toc495663326 \h </w:instrText>
        </w:r>
        <w:r>
          <w:rPr>
            <w:noProof/>
            <w:webHidden/>
          </w:rPr>
        </w:r>
        <w:r>
          <w:rPr>
            <w:noProof/>
            <w:webHidden/>
          </w:rPr>
          <w:fldChar w:fldCharType="separate"/>
        </w:r>
        <w:r>
          <w:rPr>
            <w:noProof/>
            <w:webHidden/>
          </w:rPr>
          <w:t>37</w:t>
        </w:r>
        <w:r>
          <w:rPr>
            <w:noProof/>
            <w:webHidden/>
          </w:rPr>
          <w:fldChar w:fldCharType="end"/>
        </w:r>
      </w:hyperlink>
    </w:p>
    <w:p w14:paraId="2F4E3167" w14:textId="44B0451A" w:rsidR="00475C7C" w:rsidRDefault="00475C7C">
      <w:pPr>
        <w:pStyle w:val="TOC4"/>
        <w:tabs>
          <w:tab w:val="right" w:leader="dot" w:pos="8777"/>
        </w:tabs>
        <w:rPr>
          <w:rFonts w:asciiTheme="minorHAnsi" w:hAnsiTheme="minorHAnsi"/>
          <w:noProof/>
          <w:sz w:val="22"/>
          <w:lang w:eastAsia="zh-CN"/>
        </w:rPr>
      </w:pPr>
      <w:hyperlink w:anchor="_Toc495663327" w:history="1">
        <w:r w:rsidRPr="00D700B0">
          <w:rPr>
            <w:rStyle w:val="Hyperlink"/>
            <w:noProof/>
          </w:rPr>
          <w:t>Φ Decreases at Longer Timescales.</w:t>
        </w:r>
        <w:r>
          <w:rPr>
            <w:noProof/>
            <w:webHidden/>
          </w:rPr>
          <w:tab/>
        </w:r>
        <w:r>
          <w:rPr>
            <w:noProof/>
            <w:webHidden/>
          </w:rPr>
          <w:fldChar w:fldCharType="begin"/>
        </w:r>
        <w:r>
          <w:rPr>
            <w:noProof/>
            <w:webHidden/>
          </w:rPr>
          <w:instrText xml:space="preserve"> PAGEREF _Toc495663327 \h </w:instrText>
        </w:r>
        <w:r>
          <w:rPr>
            <w:noProof/>
            <w:webHidden/>
          </w:rPr>
        </w:r>
        <w:r>
          <w:rPr>
            <w:noProof/>
            <w:webHidden/>
          </w:rPr>
          <w:fldChar w:fldCharType="separate"/>
        </w:r>
        <w:r>
          <w:rPr>
            <w:noProof/>
            <w:webHidden/>
          </w:rPr>
          <w:t>37</w:t>
        </w:r>
        <w:r>
          <w:rPr>
            <w:noProof/>
            <w:webHidden/>
          </w:rPr>
          <w:fldChar w:fldCharType="end"/>
        </w:r>
      </w:hyperlink>
    </w:p>
    <w:p w14:paraId="65C9FB5B" w14:textId="151C7C03" w:rsidR="00475C7C" w:rsidRDefault="00475C7C">
      <w:pPr>
        <w:pStyle w:val="TOC3"/>
        <w:tabs>
          <w:tab w:val="right" w:leader="dot" w:pos="8777"/>
        </w:tabs>
        <w:rPr>
          <w:rFonts w:asciiTheme="minorHAnsi" w:hAnsiTheme="minorHAnsi"/>
          <w:noProof/>
          <w:sz w:val="22"/>
          <w:lang w:eastAsia="zh-CN"/>
        </w:rPr>
      </w:pPr>
      <w:hyperlink w:anchor="_Toc495663328" w:history="1">
        <w:r w:rsidRPr="00D700B0">
          <w:rPr>
            <w:rStyle w:val="Hyperlink"/>
            <w:rFonts w:cs="Times New Roman"/>
            <w:noProof/>
          </w:rPr>
          <w:t>Φ MIPs Do Not Indicate Reduced Feedback</w:t>
        </w:r>
        <w:r>
          <w:rPr>
            <w:noProof/>
            <w:webHidden/>
          </w:rPr>
          <w:tab/>
        </w:r>
        <w:r>
          <w:rPr>
            <w:noProof/>
            <w:webHidden/>
          </w:rPr>
          <w:fldChar w:fldCharType="begin"/>
        </w:r>
        <w:r>
          <w:rPr>
            <w:noProof/>
            <w:webHidden/>
          </w:rPr>
          <w:instrText xml:space="preserve"> PAGEREF _Toc495663328 \h </w:instrText>
        </w:r>
        <w:r>
          <w:rPr>
            <w:noProof/>
            <w:webHidden/>
          </w:rPr>
        </w:r>
        <w:r>
          <w:rPr>
            <w:noProof/>
            <w:webHidden/>
          </w:rPr>
          <w:fldChar w:fldCharType="separate"/>
        </w:r>
        <w:r>
          <w:rPr>
            <w:noProof/>
            <w:webHidden/>
          </w:rPr>
          <w:t>38</w:t>
        </w:r>
        <w:r>
          <w:rPr>
            <w:noProof/>
            <w:webHidden/>
          </w:rPr>
          <w:fldChar w:fldCharType="end"/>
        </w:r>
      </w:hyperlink>
    </w:p>
    <w:p w14:paraId="10BCC214" w14:textId="3B17E719" w:rsidR="00475C7C" w:rsidRDefault="00475C7C">
      <w:pPr>
        <w:pStyle w:val="TOC3"/>
        <w:tabs>
          <w:tab w:val="right" w:leader="dot" w:pos="8777"/>
        </w:tabs>
        <w:rPr>
          <w:rFonts w:asciiTheme="minorHAnsi" w:hAnsiTheme="minorHAnsi"/>
          <w:noProof/>
          <w:sz w:val="22"/>
          <w:lang w:eastAsia="zh-CN"/>
        </w:rPr>
      </w:pPr>
      <w:hyperlink w:anchor="_Toc495663329" w:history="1">
        <w:r w:rsidRPr="00D700B0">
          <w:rPr>
            <w:rStyle w:val="Hyperlink"/>
            <w:noProof/>
          </w:rPr>
          <w:t>Φ* Versus Φ</w:t>
        </w:r>
        <w:r>
          <w:rPr>
            <w:noProof/>
            <w:webHidden/>
          </w:rPr>
          <w:tab/>
        </w:r>
        <w:r>
          <w:rPr>
            <w:noProof/>
            <w:webHidden/>
          </w:rPr>
          <w:fldChar w:fldCharType="begin"/>
        </w:r>
        <w:r>
          <w:rPr>
            <w:noProof/>
            <w:webHidden/>
          </w:rPr>
          <w:instrText xml:space="preserve"> PAGEREF _Toc495663329 \h </w:instrText>
        </w:r>
        <w:r>
          <w:rPr>
            <w:noProof/>
            <w:webHidden/>
          </w:rPr>
        </w:r>
        <w:r>
          <w:rPr>
            <w:noProof/>
            <w:webHidden/>
          </w:rPr>
          <w:fldChar w:fldCharType="separate"/>
        </w:r>
        <w:r>
          <w:rPr>
            <w:noProof/>
            <w:webHidden/>
          </w:rPr>
          <w:t>39</w:t>
        </w:r>
        <w:r>
          <w:rPr>
            <w:noProof/>
            <w:webHidden/>
          </w:rPr>
          <w:fldChar w:fldCharType="end"/>
        </w:r>
      </w:hyperlink>
    </w:p>
    <w:p w14:paraId="346E41F2" w14:textId="4D274AA2" w:rsidR="00475C7C" w:rsidRDefault="00475C7C">
      <w:pPr>
        <w:pStyle w:val="TOC3"/>
        <w:tabs>
          <w:tab w:val="right" w:leader="dot" w:pos="8777"/>
        </w:tabs>
        <w:rPr>
          <w:rFonts w:asciiTheme="minorHAnsi" w:hAnsiTheme="minorHAnsi"/>
          <w:noProof/>
          <w:sz w:val="22"/>
          <w:lang w:eastAsia="zh-CN"/>
        </w:rPr>
      </w:pPr>
      <w:hyperlink w:anchor="_Toc495663330" w:history="1">
        <w:r w:rsidRPr="00D700B0">
          <w:rPr>
            <w:rStyle w:val="Hyperlink"/>
            <w:noProof/>
          </w:rPr>
          <w:t>Limitations and Future Directions</w:t>
        </w:r>
        <w:r>
          <w:rPr>
            <w:noProof/>
            <w:webHidden/>
          </w:rPr>
          <w:tab/>
        </w:r>
        <w:r>
          <w:rPr>
            <w:noProof/>
            <w:webHidden/>
          </w:rPr>
          <w:fldChar w:fldCharType="begin"/>
        </w:r>
        <w:r>
          <w:rPr>
            <w:noProof/>
            <w:webHidden/>
          </w:rPr>
          <w:instrText xml:space="preserve"> PAGEREF _Toc495663330 \h </w:instrText>
        </w:r>
        <w:r>
          <w:rPr>
            <w:noProof/>
            <w:webHidden/>
          </w:rPr>
        </w:r>
        <w:r>
          <w:rPr>
            <w:noProof/>
            <w:webHidden/>
          </w:rPr>
          <w:fldChar w:fldCharType="separate"/>
        </w:r>
        <w:r>
          <w:rPr>
            <w:noProof/>
            <w:webHidden/>
          </w:rPr>
          <w:t>41</w:t>
        </w:r>
        <w:r>
          <w:rPr>
            <w:noProof/>
            <w:webHidden/>
          </w:rPr>
          <w:fldChar w:fldCharType="end"/>
        </w:r>
      </w:hyperlink>
    </w:p>
    <w:p w14:paraId="04E4C21A" w14:textId="66D6D11F" w:rsidR="00475C7C" w:rsidRDefault="00475C7C">
      <w:pPr>
        <w:pStyle w:val="TOC2"/>
        <w:tabs>
          <w:tab w:val="right" w:leader="dot" w:pos="8777"/>
        </w:tabs>
        <w:rPr>
          <w:rFonts w:asciiTheme="minorHAnsi" w:hAnsiTheme="minorHAnsi"/>
          <w:noProof/>
          <w:sz w:val="22"/>
          <w:lang w:eastAsia="zh-CN"/>
        </w:rPr>
      </w:pPr>
      <w:hyperlink w:anchor="_Toc495663331" w:history="1">
        <w:r w:rsidRPr="00D700B0">
          <w:rPr>
            <w:rStyle w:val="Hyperlink"/>
            <w:noProof/>
          </w:rPr>
          <w:t>Conclusion</w:t>
        </w:r>
        <w:r>
          <w:rPr>
            <w:noProof/>
            <w:webHidden/>
          </w:rPr>
          <w:tab/>
        </w:r>
        <w:r>
          <w:rPr>
            <w:noProof/>
            <w:webHidden/>
          </w:rPr>
          <w:fldChar w:fldCharType="begin"/>
        </w:r>
        <w:r>
          <w:rPr>
            <w:noProof/>
            <w:webHidden/>
          </w:rPr>
          <w:instrText xml:space="preserve"> PAGEREF _Toc495663331 \h </w:instrText>
        </w:r>
        <w:r>
          <w:rPr>
            <w:noProof/>
            <w:webHidden/>
          </w:rPr>
        </w:r>
        <w:r>
          <w:rPr>
            <w:noProof/>
            <w:webHidden/>
          </w:rPr>
          <w:fldChar w:fldCharType="separate"/>
        </w:r>
        <w:r>
          <w:rPr>
            <w:noProof/>
            <w:webHidden/>
          </w:rPr>
          <w:t>42</w:t>
        </w:r>
        <w:r>
          <w:rPr>
            <w:noProof/>
            <w:webHidden/>
          </w:rPr>
          <w:fldChar w:fldCharType="end"/>
        </w:r>
      </w:hyperlink>
    </w:p>
    <w:p w14:paraId="56F7031C" w14:textId="0B7BCE15" w:rsidR="00475C7C" w:rsidRDefault="00475C7C">
      <w:pPr>
        <w:pStyle w:val="TOC2"/>
        <w:tabs>
          <w:tab w:val="right" w:leader="dot" w:pos="8777"/>
        </w:tabs>
        <w:rPr>
          <w:rFonts w:asciiTheme="minorHAnsi" w:hAnsiTheme="minorHAnsi"/>
          <w:noProof/>
          <w:sz w:val="22"/>
          <w:lang w:eastAsia="zh-CN"/>
        </w:rPr>
      </w:pPr>
      <w:hyperlink w:anchor="_Toc495663332" w:history="1">
        <w:r w:rsidRPr="00D700B0">
          <w:rPr>
            <w:rStyle w:val="Hyperlink"/>
            <w:noProof/>
          </w:rPr>
          <w:t>CHAPTER 4: REFERENCES</w:t>
        </w:r>
        <w:r>
          <w:rPr>
            <w:noProof/>
            <w:webHidden/>
          </w:rPr>
          <w:tab/>
        </w:r>
        <w:r>
          <w:rPr>
            <w:noProof/>
            <w:webHidden/>
          </w:rPr>
          <w:fldChar w:fldCharType="begin"/>
        </w:r>
        <w:r>
          <w:rPr>
            <w:noProof/>
            <w:webHidden/>
          </w:rPr>
          <w:instrText xml:space="preserve"> PAGEREF _Toc495663332 \h </w:instrText>
        </w:r>
        <w:r>
          <w:rPr>
            <w:noProof/>
            <w:webHidden/>
          </w:rPr>
        </w:r>
        <w:r>
          <w:rPr>
            <w:noProof/>
            <w:webHidden/>
          </w:rPr>
          <w:fldChar w:fldCharType="separate"/>
        </w:r>
        <w:r>
          <w:rPr>
            <w:noProof/>
            <w:webHidden/>
          </w:rPr>
          <w:t>44</w:t>
        </w:r>
        <w:r>
          <w:rPr>
            <w:noProof/>
            <w:webHidden/>
          </w:rPr>
          <w:fldChar w:fldCharType="end"/>
        </w:r>
      </w:hyperlink>
    </w:p>
    <w:p w14:paraId="0AA64EDD" w14:textId="30B1EFBA" w:rsidR="00FB1C86" w:rsidRDefault="00FB1C86" w:rsidP="00FB1C86">
      <w:r>
        <w:lastRenderedPageBreak/>
        <w:fldChar w:fldCharType="end"/>
      </w:r>
      <w:r>
        <w:br w:type="page"/>
      </w:r>
    </w:p>
    <w:p w14:paraId="60BD2979" w14:textId="05630D56" w:rsidR="0085179D" w:rsidRDefault="00DD3108" w:rsidP="007B7F31">
      <w:pPr>
        <w:pStyle w:val="Heading1"/>
      </w:pPr>
      <w:bookmarkStart w:id="0" w:name="_Toc487633709"/>
      <w:bookmarkStart w:id="1" w:name="_Toc495663289"/>
      <w:r>
        <w:lastRenderedPageBreak/>
        <w:t>Abstract</w:t>
      </w:r>
      <w:bookmarkEnd w:id="0"/>
      <w:bookmarkEnd w:id="1"/>
    </w:p>
    <w:p w14:paraId="7A1D17BA" w14:textId="6E99427C" w:rsidR="004967AD" w:rsidRDefault="004B4F34" w:rsidP="003F3F2B">
      <w:pPr>
        <w:rPr>
          <w:rFonts w:cs="Times New Roman"/>
        </w:rPr>
      </w:pPr>
      <w:r>
        <w:tab/>
        <w:t>The integrated information theory of consciousness</w:t>
      </w:r>
      <w:r w:rsidR="00B57733">
        <w:t xml:space="preserve"> (IIT)</w:t>
      </w:r>
      <w:r>
        <w:t xml:space="preserve"> proposes a potential measure of conscious level, integrated information </w:t>
      </w:r>
      <w:r w:rsidR="00B57733">
        <w:t>(</w:t>
      </w:r>
      <w:r w:rsidR="00A82307">
        <w:rPr>
          <w:rFonts w:cs="Times New Roman"/>
        </w:rPr>
        <w:t>Φ</w:t>
      </w:r>
      <w:r w:rsidR="00B57733">
        <w:rPr>
          <w:rFonts w:cs="Times New Roman"/>
        </w:rPr>
        <w:t>)</w:t>
      </w:r>
      <w:r w:rsidR="00A82307">
        <w:rPr>
          <w:rFonts w:cs="Times New Roman"/>
        </w:rPr>
        <w:t xml:space="preserve">, which is predicted by the theory to be high during consciousness and low </w:t>
      </w:r>
      <w:r w:rsidR="00750BAB">
        <w:rPr>
          <w:rFonts w:cs="Times New Roman"/>
        </w:rPr>
        <w:t xml:space="preserve">during loss of conscious level. The latest derivation of the quantity however </w:t>
      </w:r>
      <w:r w:rsidR="004E20DC">
        <w:rPr>
          <w:rFonts w:cs="Times New Roman"/>
        </w:rPr>
        <w:t xml:space="preserve">has issues regarding practical applicability to large systems, and </w:t>
      </w:r>
      <w:r w:rsidR="001C30CB">
        <w:rPr>
          <w:rFonts w:cs="Times New Roman"/>
        </w:rPr>
        <w:t>has only been utilised in simulation studies</w:t>
      </w:r>
      <w:r w:rsidR="00750BAB">
        <w:rPr>
          <w:rFonts w:cs="Times New Roman"/>
        </w:rPr>
        <w:t>.</w:t>
      </w:r>
      <w:r w:rsidR="00723C43">
        <w:rPr>
          <w:rFonts w:cs="Times New Roman"/>
        </w:rPr>
        <w:t xml:space="preserve"> Thus, this project aimed to (a) assess the construct validity </w:t>
      </w:r>
      <w:r w:rsidR="00EB3268">
        <w:rPr>
          <w:rFonts w:cs="Times New Roman"/>
        </w:rPr>
        <w:t xml:space="preserve">and behaviour </w:t>
      </w:r>
      <w:r w:rsidR="00723C43">
        <w:rPr>
          <w:rFonts w:cs="Times New Roman"/>
        </w:rPr>
        <w:t>of Φ as a measure of conscious level in a real biological system, a</w:t>
      </w:r>
      <w:r w:rsidR="005A23B6">
        <w:rPr>
          <w:rFonts w:cs="Times New Roman"/>
        </w:rPr>
        <w:t>nd</w:t>
      </w:r>
      <w:r w:rsidR="00723C43">
        <w:rPr>
          <w:rFonts w:cs="Times New Roman"/>
        </w:rPr>
        <w:t xml:space="preserve"> (b) compare it to a</w:t>
      </w:r>
      <w:r w:rsidR="002D4DD6">
        <w:rPr>
          <w:rFonts w:cs="Times New Roman"/>
        </w:rPr>
        <w:t xml:space="preserve"> potentially more practical derivation of integrated information, Φ*. </w:t>
      </w:r>
      <w:r w:rsidR="004967AD">
        <w:rPr>
          <w:rFonts w:cs="Times New Roman"/>
        </w:rPr>
        <w:t xml:space="preserve">To achieve these aims, recordings from the fly brain were obtained during and without administration of isoflurane anaesthesia. I calculated both Φ and Φ* </w:t>
      </w:r>
      <w:r w:rsidR="002437A1">
        <w:rPr>
          <w:rFonts w:cs="Times New Roman"/>
        </w:rPr>
        <w:t xml:space="preserve">across </w:t>
      </w:r>
      <w:r w:rsidR="009E4948">
        <w:rPr>
          <w:rFonts w:cs="Times New Roman"/>
        </w:rPr>
        <w:t>two, three, and four channels</w:t>
      </w:r>
      <w:r w:rsidR="002437A1">
        <w:rPr>
          <w:rFonts w:cs="Times New Roman"/>
        </w:rPr>
        <w:t xml:space="preserve">, </w:t>
      </w:r>
      <w:r w:rsidR="004967AD">
        <w:rPr>
          <w:rFonts w:cs="Times New Roman"/>
        </w:rPr>
        <w:t>at varying timescales</w:t>
      </w:r>
      <w:r w:rsidR="002437A1">
        <w:rPr>
          <w:rFonts w:cs="Times New Roman"/>
        </w:rPr>
        <w:t>.</w:t>
      </w:r>
      <w:r w:rsidR="00B464D1">
        <w:rPr>
          <w:rFonts w:cs="Times New Roman"/>
        </w:rPr>
        <w:t xml:space="preserve"> Both Φ and Φ* were significantly reduced during anaesthesia, increased with number of </w:t>
      </w:r>
      <w:r w:rsidR="00AE53FF">
        <w:rPr>
          <w:rFonts w:cs="Times New Roman"/>
        </w:rPr>
        <w:t>channels</w:t>
      </w:r>
      <w:r w:rsidR="00B464D1">
        <w:rPr>
          <w:rFonts w:cs="Times New Roman"/>
        </w:rPr>
        <w:t>, and decreased with larger timescales.</w:t>
      </w:r>
      <w:r w:rsidR="00450C39">
        <w:rPr>
          <w:rFonts w:cs="Times New Roman"/>
        </w:rPr>
        <w:t xml:space="preserve"> Overall, the two quantities were moderately c</w:t>
      </w:r>
      <w:r w:rsidR="00C94F55">
        <w:rPr>
          <w:rFonts w:cs="Times New Roman"/>
        </w:rPr>
        <w:t xml:space="preserve">orrelated. </w:t>
      </w:r>
      <w:r w:rsidR="00983D31">
        <w:rPr>
          <w:rFonts w:cs="Times New Roman"/>
        </w:rPr>
        <w:t xml:space="preserve">These results support IIT’s prediction of reduced Φ with reduced conscious level, </w:t>
      </w:r>
      <w:r w:rsidR="00C94F55">
        <w:rPr>
          <w:rFonts w:cs="Times New Roman"/>
        </w:rPr>
        <w:t>demonstrate that Φ grows rapidly with the number of elements in a biological system and is maximal at smaller timescales</w:t>
      </w:r>
      <w:r w:rsidR="00B65AA1">
        <w:rPr>
          <w:rFonts w:cs="Times New Roman"/>
        </w:rPr>
        <w:t>, and validates Φ* as a practical derivative</w:t>
      </w:r>
      <w:r w:rsidR="00B40FE2">
        <w:rPr>
          <w:rFonts w:cs="Times New Roman"/>
        </w:rPr>
        <w:t xml:space="preserve"> measure</w:t>
      </w:r>
      <w:r w:rsidR="00B65AA1">
        <w:rPr>
          <w:rFonts w:cs="Times New Roman"/>
        </w:rPr>
        <w:t>.</w:t>
      </w:r>
    </w:p>
    <w:p w14:paraId="1315B946" w14:textId="29364BA1" w:rsidR="003F3F2B" w:rsidRPr="003F3F2B" w:rsidRDefault="007B7F31" w:rsidP="003F3F2B">
      <w:r>
        <w:br w:type="page"/>
      </w:r>
    </w:p>
    <w:p w14:paraId="7923DD62" w14:textId="09CCF6C2" w:rsidR="00CA52A3" w:rsidRDefault="00CA52A3" w:rsidP="00BD2E5D">
      <w:pPr>
        <w:pStyle w:val="Heading1"/>
      </w:pPr>
      <w:bookmarkStart w:id="2" w:name="_Toc487633710"/>
      <w:bookmarkStart w:id="3" w:name="_Toc495663290"/>
      <w:r>
        <w:lastRenderedPageBreak/>
        <w:t>Statement of Contribution</w:t>
      </w:r>
      <w:bookmarkEnd w:id="2"/>
      <w:bookmarkEnd w:id="3"/>
    </w:p>
    <w:p w14:paraId="45A8E75F" w14:textId="361A9FE0" w:rsidR="00C6180A" w:rsidRDefault="009129BA" w:rsidP="004F4CA6">
      <w:pPr>
        <w:ind w:firstLine="720"/>
      </w:pPr>
      <w:r>
        <w:t xml:space="preserve">The present project was produced </w:t>
      </w:r>
      <w:r w:rsidR="00952AE9">
        <w:t xml:space="preserve">by the author, in collaboration with Naotsugu Tsuchiya of the Tsuchiya Laboratory, Monash Neuroscience of Consciousness (MONOC) at Monash University. With guidance from Naotsugu Tsuchiya, the author formulated the aims and hypotheses of this project. </w:t>
      </w:r>
      <w:r w:rsidR="008C2EB9">
        <w:t>Data used in this project was</w:t>
      </w:r>
      <w:r w:rsidR="00952AE9">
        <w:t xml:space="preserve"> provided by Dror Cohen, who previously </w:t>
      </w:r>
      <w:r w:rsidR="004D5E69">
        <w:t xml:space="preserve">had </w:t>
      </w:r>
      <w:r w:rsidR="00952AE9">
        <w:t>collected</w:t>
      </w:r>
      <w:r w:rsidR="004D5E69">
        <w:t xml:space="preserve"> and pre-processed</w:t>
      </w:r>
      <w:r w:rsidR="00952AE9">
        <w:t xml:space="preserve"> </w:t>
      </w:r>
      <w:r w:rsidR="004F4CA6">
        <w:t>the data for his PhD thesis.</w:t>
      </w:r>
    </w:p>
    <w:p w14:paraId="5CA9B58F" w14:textId="11522A72" w:rsidR="004D5E69" w:rsidRDefault="00643033" w:rsidP="004F4CA6">
      <w:pPr>
        <w:ind w:firstLine="720"/>
      </w:pPr>
      <w:r>
        <w:t xml:space="preserve">The author </w:t>
      </w:r>
      <w:r w:rsidR="00E355F4">
        <w:t>developed</w:t>
      </w:r>
      <w:r w:rsidR="00361DAB">
        <w:t xml:space="preserve"> the</w:t>
      </w:r>
      <w:r>
        <w:t xml:space="preserve"> Python</w:t>
      </w:r>
      <w:r w:rsidR="003451A0">
        <w:t>,</w:t>
      </w:r>
      <w:r w:rsidR="00647417">
        <w:t xml:space="preserve"> </w:t>
      </w:r>
      <w:r>
        <w:t>MATLAB</w:t>
      </w:r>
      <w:r w:rsidR="003451A0">
        <w:t>, and Slurm</w:t>
      </w:r>
      <w:r w:rsidR="00647417">
        <w:t xml:space="preserve"> </w:t>
      </w:r>
      <w:r>
        <w:t>scripts</w:t>
      </w:r>
      <w:r w:rsidR="00361DAB">
        <w:t xml:space="preserve"> and functions</w:t>
      </w:r>
      <w:r>
        <w:t xml:space="preserve"> to </w:t>
      </w:r>
      <w:r w:rsidR="00647417">
        <w:t>utilise</w:t>
      </w:r>
      <w:r w:rsidR="008D4B42">
        <w:t xml:space="preserve"> publicly available toolboxes </w:t>
      </w:r>
      <w:r w:rsidR="00647417">
        <w:t>in calculating</w:t>
      </w:r>
      <w:r>
        <w:t xml:space="preserve"> </w:t>
      </w:r>
      <w:r>
        <w:rPr>
          <w:rFonts w:cs="Times New Roman"/>
        </w:rPr>
        <w:t>Φ and Φ* from the data</w:t>
      </w:r>
      <w:r w:rsidR="00647417">
        <w:rPr>
          <w:rFonts w:cs="Times New Roman"/>
        </w:rPr>
        <w:t xml:space="preserve">, in the </w:t>
      </w:r>
      <w:r w:rsidR="00647417">
        <w:rPr>
          <w:color w:val="000000"/>
        </w:rPr>
        <w:t>Multi-modal Australian ScienceS Imaging and Visualisation Environment (MASSIVE).</w:t>
      </w:r>
      <w:r>
        <w:rPr>
          <w:rFonts w:cs="Times New Roman"/>
        </w:rPr>
        <w:t xml:space="preserve"> </w:t>
      </w:r>
      <w:r w:rsidR="005904D6">
        <w:rPr>
          <w:rFonts w:cs="Times New Roman"/>
        </w:rPr>
        <w:t xml:space="preserve">On average, </w:t>
      </w:r>
      <w:r w:rsidR="007C6E60">
        <w:rPr>
          <w:rFonts w:cs="Times New Roman"/>
        </w:rPr>
        <w:t>calculation</w:t>
      </w:r>
      <w:r w:rsidR="004355A1">
        <w:rPr>
          <w:rFonts w:cs="Times New Roman"/>
        </w:rPr>
        <w:t xml:space="preserve"> of these measures across all parameters </w:t>
      </w:r>
      <w:r w:rsidR="00EC5D9A">
        <w:rPr>
          <w:rFonts w:cs="Times New Roman"/>
        </w:rPr>
        <w:t>costed</w:t>
      </w:r>
      <w:r w:rsidR="004355A1">
        <w:rPr>
          <w:rFonts w:cs="Times New Roman"/>
        </w:rPr>
        <w:t xml:space="preserve"> approximately 64 hours of continuous </w:t>
      </w:r>
      <w:r w:rsidR="007C6E60">
        <w:rPr>
          <w:rFonts w:cs="Times New Roman"/>
        </w:rPr>
        <w:t>computation</w:t>
      </w:r>
      <w:r w:rsidR="004355A1">
        <w:rPr>
          <w:rFonts w:cs="Times New Roman"/>
        </w:rPr>
        <w:t xml:space="preserve"> time per fly. </w:t>
      </w:r>
      <w:r w:rsidR="00647417">
        <w:rPr>
          <w:rFonts w:cs="Times New Roman"/>
        </w:rPr>
        <w:t xml:space="preserve">The author also </w:t>
      </w:r>
      <w:r w:rsidR="00E355F4">
        <w:rPr>
          <w:rFonts w:cs="Times New Roman"/>
        </w:rPr>
        <w:t>developed</w:t>
      </w:r>
      <w:r w:rsidR="00647417">
        <w:rPr>
          <w:rFonts w:cs="Times New Roman"/>
        </w:rPr>
        <w:t xml:space="preserve"> the MATLAB scripts and functions with which to analyse</w:t>
      </w:r>
      <w:r w:rsidR="00E355F4">
        <w:rPr>
          <w:rFonts w:cs="Times New Roman"/>
        </w:rPr>
        <w:t xml:space="preserve"> and generate visualisations of</w:t>
      </w:r>
      <w:r w:rsidR="00647417">
        <w:rPr>
          <w:rFonts w:cs="Times New Roman"/>
        </w:rPr>
        <w:t xml:space="preserve"> the resultant data.</w:t>
      </w:r>
    </w:p>
    <w:p w14:paraId="368F8173" w14:textId="1031D4C5" w:rsidR="004F4CA6" w:rsidRDefault="004F4CA6">
      <w:r>
        <w:tab/>
        <w:t xml:space="preserve">The author prepared the final paper, which was critiqued by Dror Cohen and Naotsugu Tsuchiya. The written material presented in this document is the author’s own work, and feedback was obtained once </w:t>
      </w:r>
      <w:r w:rsidR="00D34BEE">
        <w:t xml:space="preserve">each </w:t>
      </w:r>
      <w:r>
        <w:t>from Naotsugu Tsuchiya</w:t>
      </w:r>
      <w:r w:rsidR="00D34BEE">
        <w:t xml:space="preserve"> and Dror Cohen</w:t>
      </w:r>
      <w:r>
        <w:t>.</w:t>
      </w:r>
    </w:p>
    <w:p w14:paraId="306580DF" w14:textId="77777777" w:rsidR="00D528A4" w:rsidRDefault="00D528A4"/>
    <w:p w14:paraId="6E360F7F" w14:textId="77777777" w:rsidR="00D528A4" w:rsidRDefault="00D528A4"/>
    <w:p w14:paraId="26737F5E" w14:textId="4E4CAA82" w:rsidR="007B7F31" w:rsidRDefault="00D528A4">
      <w:r w:rsidRPr="00371AAC">
        <w:rPr>
          <w:rFonts w:ascii="Calibri" w:hAnsi="Calibri" w:cs="Calibri"/>
          <w:noProof/>
          <w:sz w:val="22"/>
        </w:rPr>
        <w:drawing>
          <wp:anchor distT="0" distB="0" distL="114300" distR="114300" simplePos="0" relativeHeight="251659264" behindDoc="0" locked="0" layoutInCell="1" allowOverlap="1" wp14:anchorId="3300D8AF" wp14:editId="7EAD87F0">
            <wp:simplePos x="0" y="0"/>
            <wp:positionH relativeFrom="column">
              <wp:posOffset>640550</wp:posOffset>
            </wp:positionH>
            <wp:positionV relativeFrom="paragraph">
              <wp:posOffset>55320</wp:posOffset>
            </wp:positionV>
            <wp:extent cx="1550670" cy="704850"/>
            <wp:effectExtent l="0" t="0" r="0" b="0"/>
            <wp:wrapNone/>
            <wp:docPr id="30" name="Picture 30" descr="C:\Users\this_\AppData\Local\Temp\msohtmlclip1\02\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his_\AppData\Local\Temp\msohtmlclip1\02\clip_image001.png"/>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550670" cy="7048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eGrid"/>
        <w:tblW w:w="1936" w:type="pct"/>
        <w:tblBorders>
          <w:bottom w:val="none" w:sz="0" w:space="0" w:color="auto"/>
        </w:tblBorders>
        <w:tblLook w:val="04A0" w:firstRow="1" w:lastRow="0" w:firstColumn="1" w:lastColumn="0" w:noHBand="0" w:noVBand="1"/>
      </w:tblPr>
      <w:tblGrid>
        <w:gridCol w:w="851"/>
        <w:gridCol w:w="2551"/>
      </w:tblGrid>
      <w:tr w:rsidR="00E6306B" w:rsidRPr="00E6306B" w14:paraId="7CC1DDD2" w14:textId="77777777" w:rsidTr="00FC79C4">
        <w:trPr>
          <w:trHeight w:val="340"/>
        </w:trPr>
        <w:tc>
          <w:tcPr>
            <w:tcW w:w="1251" w:type="pct"/>
            <w:tcBorders>
              <w:top w:val="nil"/>
              <w:left w:val="nil"/>
              <w:bottom w:val="nil"/>
              <w:right w:val="nil"/>
            </w:tcBorders>
            <w:tcMar>
              <w:left w:w="0" w:type="dxa"/>
              <w:right w:w="0" w:type="dxa"/>
            </w:tcMar>
            <w:vAlign w:val="bottom"/>
          </w:tcPr>
          <w:p w14:paraId="1A31FC08" w14:textId="44F651C4" w:rsidR="00E6306B" w:rsidRPr="00E6306B" w:rsidRDefault="00E6306B" w:rsidP="00E6306B">
            <w:pPr>
              <w:pStyle w:val="NoSpacing"/>
            </w:pPr>
            <w:r>
              <w:t>Signed</w:t>
            </w:r>
            <w:r w:rsidR="00FC79C4">
              <w:t>:</w:t>
            </w:r>
          </w:p>
        </w:tc>
        <w:tc>
          <w:tcPr>
            <w:tcW w:w="3749" w:type="pct"/>
            <w:tcBorders>
              <w:top w:val="nil"/>
              <w:left w:val="nil"/>
              <w:bottom w:val="single" w:sz="4" w:space="0" w:color="auto"/>
              <w:right w:val="nil"/>
            </w:tcBorders>
            <w:tcMar>
              <w:left w:w="0" w:type="dxa"/>
              <w:right w:w="0" w:type="dxa"/>
            </w:tcMar>
            <w:vAlign w:val="bottom"/>
          </w:tcPr>
          <w:p w14:paraId="0A9E7A2E" w14:textId="4D68984D" w:rsidR="00E6306B" w:rsidRPr="00E6306B" w:rsidRDefault="00E6306B"/>
        </w:tc>
      </w:tr>
      <w:tr w:rsidR="00E6306B" w:rsidRPr="00E6306B" w14:paraId="6A4F7CF3" w14:textId="77777777" w:rsidTr="00FC79C4">
        <w:tc>
          <w:tcPr>
            <w:tcW w:w="1251" w:type="pct"/>
            <w:tcBorders>
              <w:top w:val="nil"/>
              <w:left w:val="nil"/>
              <w:bottom w:val="nil"/>
              <w:right w:val="nil"/>
            </w:tcBorders>
            <w:tcMar>
              <w:left w:w="0" w:type="dxa"/>
              <w:right w:w="0" w:type="dxa"/>
            </w:tcMar>
            <w:vAlign w:val="bottom"/>
          </w:tcPr>
          <w:p w14:paraId="3467BA73" w14:textId="77777777" w:rsidR="00E6306B" w:rsidRPr="00E6306B" w:rsidRDefault="00E6306B"/>
        </w:tc>
        <w:tc>
          <w:tcPr>
            <w:tcW w:w="3749" w:type="pct"/>
            <w:tcBorders>
              <w:top w:val="single" w:sz="4" w:space="0" w:color="auto"/>
              <w:left w:val="nil"/>
              <w:bottom w:val="nil"/>
              <w:right w:val="nil"/>
            </w:tcBorders>
            <w:tcMar>
              <w:left w:w="0" w:type="dxa"/>
              <w:right w:w="0" w:type="dxa"/>
            </w:tcMar>
            <w:vAlign w:val="bottom"/>
          </w:tcPr>
          <w:p w14:paraId="0A689CAE" w14:textId="5EB32AD4" w:rsidR="00E6306B" w:rsidRPr="00E6306B" w:rsidRDefault="00E6306B">
            <w:r w:rsidRPr="00E6306B">
              <w:t>Angus Leung</w:t>
            </w:r>
          </w:p>
        </w:tc>
      </w:tr>
    </w:tbl>
    <w:p w14:paraId="3791C0B6" w14:textId="4C264069" w:rsidR="006331AA" w:rsidRDefault="006331AA"/>
    <w:p w14:paraId="21C00C04" w14:textId="0237B2D6" w:rsidR="007B7F31" w:rsidRDefault="00207B8B" w:rsidP="007B7F31">
      <w:r>
        <w:t>Date:</w:t>
      </w:r>
      <w:r w:rsidR="00B57B56">
        <w:t xml:space="preserve"> 13/10/</w:t>
      </w:r>
      <w:r w:rsidR="00FC79C4">
        <w:t>2017</w:t>
      </w:r>
    </w:p>
    <w:p w14:paraId="47391799" w14:textId="77777777" w:rsidR="007B7F31" w:rsidRDefault="007B7F31">
      <w:pPr>
        <w:spacing w:line="259" w:lineRule="auto"/>
      </w:pPr>
      <w:r>
        <w:br w:type="page"/>
      </w:r>
    </w:p>
    <w:p w14:paraId="706B88BF" w14:textId="0EBBF11D" w:rsidR="00065D55" w:rsidRPr="007B7F31" w:rsidRDefault="0090565D" w:rsidP="007B7F31">
      <w:pPr>
        <w:pStyle w:val="Heading1"/>
        <w:rPr>
          <w:rStyle w:val="Heading1Char"/>
          <w:b/>
        </w:rPr>
      </w:pPr>
      <w:bookmarkStart w:id="4" w:name="_Toc487633711"/>
      <w:bookmarkStart w:id="5" w:name="_Toc495663291"/>
      <w:r>
        <w:rPr>
          <w:rStyle w:val="Heading1Char"/>
          <w:b/>
        </w:rPr>
        <w:lastRenderedPageBreak/>
        <w:t>CHAPTER 1: INTRODUCTION</w:t>
      </w:r>
      <w:bookmarkEnd w:id="4"/>
      <w:bookmarkEnd w:id="5"/>
    </w:p>
    <w:p w14:paraId="570DA6B6" w14:textId="48956129" w:rsidR="006E2118" w:rsidRDefault="006E2118" w:rsidP="007F32E8">
      <w:pPr>
        <w:ind w:firstLine="720"/>
      </w:pPr>
      <w:r>
        <w:t xml:space="preserve">We all have an idea of what consciousness is – it is that which is lost when sleep, and re-emerges when we wake or dream. </w:t>
      </w:r>
      <w:r w:rsidR="002629DC">
        <w:t xml:space="preserve">This is a distinct phenomenon from others which may also be referred to as “consciousness”, such as such as self-awareness </w:t>
      </w:r>
      <w:r w:rsidR="00B57B56">
        <w:fldChar w:fldCharType="begin"/>
      </w:r>
      <w:r w:rsidR="00B57B56">
        <w:instrText xml:space="preserve"> ADDIN EN.CITE &lt;EndNote&gt;&lt;Cite&gt;&lt;Author&gt;Morin&lt;/Author&gt;&lt;Year&gt;2006&lt;/Year&gt;&lt;RecNum&gt;84&lt;/RecNum&gt;&lt;DisplayText&gt;(Morin, 2006)&lt;/DisplayText&gt;&lt;record&gt;&lt;rec-number&gt;84&lt;/rec-number&gt;&lt;foreign-keys&gt;&lt;key app="EN" db-id="zrtd0xvvdt5esue5aw2pav5hztrtfrfsrpdp" timestamp="1503631166"&gt;84&lt;/key&gt;&lt;/foreign-keys&gt;&lt;ref-type name="Journal Article"&gt;17&lt;/ref-type&gt;&lt;contributors&gt;&lt;authors&gt;&lt;author&gt;Morin, Alain&lt;/author&gt;&lt;/authors&gt;&lt;/contributors&gt;&lt;titles&gt;&lt;title&gt;Levels of consciousness and self-awareness: A comparison and integration of various neurocognitive views&lt;/title&gt;&lt;secondary-title&gt;Consciousness and Cognition&lt;/secondary-title&gt;&lt;/titles&gt;&lt;periodical&gt;&lt;full-title&gt;Consciousness and Cognition&lt;/full-title&gt;&lt;/periodical&gt;&lt;pages&gt;358-371&lt;/pages&gt;&lt;volume&gt;15&lt;/volume&gt;&lt;number&gt;2&lt;/number&gt;&lt;keywords&gt;&lt;keyword&gt;Meta-consciousness&lt;/keyword&gt;&lt;keyword&gt;Extended consciousness&lt;/keyword&gt;&lt;keyword&gt;Reflective consciousness&lt;/keyword&gt;&lt;keyword&gt;Recursive consciousness&lt;/keyword&gt;&lt;keyword&gt;Core consciousness&lt;/keyword&gt;&lt;keyword&gt;Minimal consciousness&lt;/keyword&gt;&lt;keyword&gt;Self-awareness&lt;/keyword&gt;&lt;keyword&gt;Self-perception in time&lt;/keyword&gt;&lt;keyword&gt;Complexity of self-representations&lt;/keyword&gt;&lt;keyword&gt;Mirror self-recognition&lt;/keyword&gt;&lt;keyword&gt;Language&lt;/keyword&gt;&lt;/keywords&gt;&lt;dates&gt;&lt;year&gt;2006&lt;/year&gt;&lt;pub-dates&gt;&lt;date&gt;2006/06/01/&lt;/date&gt;&lt;/pub-dates&gt;&lt;/dates&gt;&lt;isbn&gt;1053-8100&lt;/isbn&gt;&lt;urls&gt;&lt;related-urls&gt;&lt;url&gt;http://www.sciencedirect.com/science/article/pii/S1053810005001224&lt;/url&gt;&lt;/related-urls&gt;&lt;/urls&gt;&lt;electronic-resource-num&gt;http://dx.doi.org/10.1016/j.concog.2005.09.006&lt;/electronic-resource-num&gt;&lt;/record&gt;&lt;/Cite&gt;&lt;/EndNote&gt;</w:instrText>
      </w:r>
      <w:r w:rsidR="00B57B56">
        <w:fldChar w:fldCharType="separate"/>
      </w:r>
      <w:r w:rsidR="00B57B56">
        <w:rPr>
          <w:noProof/>
        </w:rPr>
        <w:t>(Morin, 2006)</w:t>
      </w:r>
      <w:r w:rsidR="00B57B56">
        <w:fldChar w:fldCharType="end"/>
      </w:r>
      <w:r w:rsidR="002629DC">
        <w:t xml:space="preserve">, high-order thoughts </w:t>
      </w:r>
      <w:r w:rsidR="00B57B56">
        <w:fldChar w:fldCharType="begin"/>
      </w:r>
      <w:r w:rsidR="00B57B56">
        <w:instrText xml:space="preserve"> ADDIN EN.CITE &lt;EndNote&gt;&lt;Cite&gt;&lt;Author&gt;Edelman&lt;/Author&gt;&lt;Year&gt;2003&lt;/Year&gt;&lt;RecNum&gt;85&lt;/RecNum&gt;&lt;DisplayText&gt;(Edelman, 2003)&lt;/DisplayText&gt;&lt;record&gt;&lt;rec-number&gt;85&lt;/rec-number&gt;&lt;foreign-keys&gt;&lt;key app="EN" db-id="zrtd0xvvdt5esue5aw2pav5hztrtfrfsrpdp" timestamp="1503631337"&gt;85&lt;/key&gt;&lt;/foreign-keys&gt;&lt;ref-type name="Journal Article"&gt;17&lt;/ref-type&gt;&lt;contributors&gt;&lt;authors&gt;&lt;author&gt;Edelman, Gerald M.&lt;/author&gt;&lt;/authors&gt;&lt;/contributors&gt;&lt;titles&gt;&lt;title&gt;Naturalizing consciousness: A theoretical framework&lt;/title&gt;&lt;secondary-title&gt;Proceedings of the National Academy of Sciences&lt;/secondary-title&gt;&lt;/titles&gt;&lt;periodical&gt;&lt;full-title&gt;Proceedings of the National Academy of Sciences&lt;/full-title&gt;&lt;/periodical&gt;&lt;pages&gt;5520-5524&lt;/pages&gt;&lt;volume&gt;100&lt;/volume&gt;&lt;number&gt;9&lt;/number&gt;&lt;dates&gt;&lt;year&gt;2003&lt;/year&gt;&lt;pub-dates&gt;&lt;date&gt;April 29, 2003&lt;/date&gt;&lt;/pub-dates&gt;&lt;/dates&gt;&lt;urls&gt;&lt;related-urls&gt;&lt;url&gt;http://www.pnas.org/content/100/9/5520.abstract&lt;/url&gt;&lt;/related-urls&gt;&lt;/urls&gt;&lt;electronic-resource-num&gt;10.1073/pnas.0931349100&lt;/electronic-resource-num&gt;&lt;/record&gt;&lt;/Cite&gt;&lt;/EndNote&gt;</w:instrText>
      </w:r>
      <w:r w:rsidR="00B57B56">
        <w:fldChar w:fldCharType="separate"/>
      </w:r>
      <w:r w:rsidR="00B57B56">
        <w:rPr>
          <w:noProof/>
        </w:rPr>
        <w:t>(Edelman, 2003)</w:t>
      </w:r>
      <w:r w:rsidR="00B57B56">
        <w:fldChar w:fldCharType="end"/>
      </w:r>
      <w:r w:rsidR="002629DC">
        <w:t xml:space="preserve">, or reportable access to one’s own experience </w:t>
      </w:r>
      <w:r w:rsidR="00B57B56">
        <w:fldChar w:fldCharType="begin"/>
      </w:r>
      <w:r w:rsidR="00B57B56">
        <w:instrText xml:space="preserve"> ADDIN EN.CITE &lt;EndNote&gt;&lt;Cite&gt;&lt;Author&gt;Block&lt;/Author&gt;&lt;Year&gt;1995&lt;/Year&gt;&lt;RecNum&gt;83&lt;/RecNum&gt;&lt;DisplayText&gt;(Block, 1995)&lt;/DisplayText&gt;&lt;record&gt;&lt;rec-number&gt;83&lt;/rec-number&gt;&lt;foreign-keys&gt;&lt;key app="EN" db-id="zrtd0xvvdt5esue5aw2pav5hztrtfrfsrpdp" timestamp="1503631038"&gt;83&lt;/key&gt;&lt;/foreign-keys&gt;&lt;ref-type name="Journal Article"&gt;17&lt;/ref-type&gt;&lt;contributors&gt;&lt;authors&gt;&lt;author&gt;Block, Ned&lt;/author&gt;&lt;/authors&gt;&lt;/contributors&gt;&lt;titles&gt;&lt;title&gt;On a confusion about a function of consciousness&lt;/title&gt;&lt;secondary-title&gt;Behavioral and brain sciences&lt;/secondary-title&gt;&lt;/titles&gt;&lt;periodical&gt;&lt;full-title&gt;Behavioral and Brain Sciences&lt;/full-title&gt;&lt;/periodical&gt;&lt;pages&gt;227-247&lt;/pages&gt;&lt;volume&gt;18&lt;/volume&gt;&lt;number&gt;2&lt;/number&gt;&lt;dates&gt;&lt;year&gt;1995&lt;/year&gt;&lt;/dates&gt;&lt;isbn&gt;1469-1825&lt;/isbn&gt;&lt;urls&gt;&lt;/urls&gt;&lt;/record&gt;&lt;/Cite&gt;&lt;/EndNote&gt;</w:instrText>
      </w:r>
      <w:r w:rsidR="00B57B56">
        <w:fldChar w:fldCharType="separate"/>
      </w:r>
      <w:r w:rsidR="00B57B56">
        <w:rPr>
          <w:noProof/>
        </w:rPr>
        <w:t>(Block, 1995)</w:t>
      </w:r>
      <w:r w:rsidR="00B57B56">
        <w:fldChar w:fldCharType="end"/>
      </w:r>
      <w:r w:rsidR="00B67B6C">
        <w:t xml:space="preserve">. </w:t>
      </w:r>
      <w:r w:rsidR="00005EDF">
        <w:t xml:space="preserve">Though consciousness is a private experience, limited to ourselves, we generally extend the notion of consciousness to other </w:t>
      </w:r>
      <w:r w:rsidR="004528BF">
        <w:t>animals</w:t>
      </w:r>
      <w:r w:rsidR="00005EDF">
        <w:t xml:space="preserve"> – seemingly purposeful behaviour is sufficient in most cases for us to ascribe consciousness</w:t>
      </w:r>
      <w:r w:rsidR="004528BF">
        <w:t xml:space="preserve"> to an entity</w:t>
      </w:r>
      <w:r w:rsidR="00005EDF">
        <w:t xml:space="preserve">. </w:t>
      </w:r>
      <w:r w:rsidR="00B70E6E">
        <w:t xml:space="preserve">If unsure, we might stimulate the being and </w:t>
      </w:r>
      <w:r w:rsidR="004849B1">
        <w:t>determine a level of</w:t>
      </w:r>
      <w:r w:rsidR="00B70E6E">
        <w:t xml:space="preserve"> consciousness based on its reaction.</w:t>
      </w:r>
      <w:r w:rsidR="0050641F">
        <w:t xml:space="preserve"> Determining if a being is conscious isn’t so straightforward, however.</w:t>
      </w:r>
      <w:r w:rsidR="00827E48">
        <w:t xml:space="preserve"> For example, conscious experience is possible without</w:t>
      </w:r>
      <w:r w:rsidR="003C2E08">
        <w:t xml:space="preserve"> overt</w:t>
      </w:r>
      <w:r w:rsidR="00827E48">
        <w:t xml:space="preserve"> behavioural responsiveness, such as when dreaming or, in rare cases,</w:t>
      </w:r>
      <w:r w:rsidR="00A95A62">
        <w:t xml:space="preserve"> when</w:t>
      </w:r>
      <w:r w:rsidR="00827E48">
        <w:t xml:space="preserve"> under anaesthesia </w:t>
      </w:r>
      <w:r w:rsidR="00B57B56">
        <w:fldChar w:fldCharType="begin">
          <w:fldData xml:space="preserve">PEVuZE5vdGU+PENpdGU+PEF1dGhvcj5MaXU8L0F1dGhvcj48WWVhcj4xOTkxPC9ZZWFyPjxSZWNO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</w:fldData>
        </w:fldChar>
      </w:r>
      <w:r w:rsidR="00B57B56">
        <w:instrText xml:space="preserve"> ADDIN EN.CITE </w:instrText>
      </w:r>
      <w:r w:rsidR="00B57B56">
        <w:fldChar w:fldCharType="begin">
          <w:fldData xml:space="preserve">PEVuZE5vdGU+PENpdGU+PEF1dGhvcj5MaXU8L0F1dGhvcj48WWVhcj4xOTkxPC9ZZWFyPjxSZWNO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</w:fldData>
        </w:fldChar>
      </w:r>
      <w:r w:rsidR="00B57B56">
        <w:instrText xml:space="preserve"> ADDIN EN.CITE.DATA </w:instrText>
      </w:r>
      <w:r w:rsidR="00B57B56">
        <w:fldChar w:fldCharType="end"/>
      </w:r>
      <w:r w:rsidR="00B57B56">
        <w:fldChar w:fldCharType="separate"/>
      </w:r>
      <w:r w:rsidR="00B57B56">
        <w:rPr>
          <w:noProof/>
        </w:rPr>
        <w:t>(Liu, Thorp, Graham, &amp; Aitkenhead, 1991; Sebel et al., 2004)</w:t>
      </w:r>
      <w:r w:rsidR="00B57B56">
        <w:fldChar w:fldCharType="end"/>
      </w:r>
      <w:r w:rsidR="00827E48">
        <w:t>.</w:t>
      </w:r>
      <w:r w:rsidR="007C2ACB">
        <w:t xml:space="preserve"> </w:t>
      </w:r>
      <w:r w:rsidR="00A534CA">
        <w:t xml:space="preserve">Furthermore, </w:t>
      </w:r>
      <w:r w:rsidR="00C86501">
        <w:t xml:space="preserve">physiologic </w:t>
      </w:r>
      <w:r w:rsidR="00896FEE">
        <w:t xml:space="preserve">responses to stress during consciousness under anaesthesia, such as increased heart rate, are often masked by accompanying drugs </w:t>
      </w:r>
      <w:r w:rsidR="00896FEE">
        <w:fldChar w:fldCharType="begin"/>
      </w:r>
      <w:r w:rsidR="00896FEE">
        <w:instrText xml:space="preserve"> ADDIN EN.CITE &lt;EndNote&gt;&lt;Cite&gt;&lt;Author&gt;Rani&lt;/Author&gt;&lt;Year&gt;2012&lt;/Year&gt;&lt;RecNum&gt;69&lt;/RecNum&gt;&lt;DisplayText&gt;(Rani &amp;amp; Harsoor, 2012)&lt;/DisplayText&gt;&lt;record&gt;&lt;rec-number&gt;69&lt;/rec-number&gt;&lt;foreign-keys&gt;&lt;key app="EN" db-id="zrtd0xvvdt5esue5aw2pav5hztrtfrfsrpdp" timestamp="1503017942"&gt;69&lt;/key&gt;&lt;/foreign-keys&gt;&lt;ref-type name="Journal Article"&gt;17&lt;/ref-type&gt;&lt;contributors&gt;&lt;authors&gt;&lt;author&gt;Rani, D. Devika&lt;/author&gt;&lt;author&gt;Harsoor, S. S.&lt;/author&gt;&lt;/authors&gt;&lt;/contributors&gt;&lt;titles&gt;&lt;title&gt;Depth of general anaesthesia monitors&lt;/title&gt;&lt;secondary-title&gt;Indian Journal of Anaesthesia&lt;/secondary-title&gt;&lt;/titles&gt;&lt;periodical&gt;&lt;full-title&gt;Indian Journal of Anaesthesia&lt;/full-title&gt;&lt;/periodical&gt;&lt;pages&gt;437-441&lt;/pages&gt;&lt;volume&gt;56&lt;/volume&gt;&lt;number&gt;5&lt;/number&gt;&lt;dates&gt;&lt;year&gt;2012&lt;/year&gt;&lt;pub-dates&gt;&lt;date&gt;Sep-Oct&lt;/date&gt;&lt;/pub-dates&gt;&lt;/dates&gt;&lt;pub-location&gt;India&lt;/pub-location&gt;&lt;publisher&gt;Medknow Publications &amp;amp; Media Pvt Ltd&lt;/publisher&gt;&lt;isbn&gt;0019-5049&amp;#xD;0976-2817&lt;/isbn&gt;&lt;accession-num&gt;PMC3530997&lt;/accession-num&gt;&lt;urls&gt;&lt;related-urls&gt;&lt;url&gt;http://www.ncbi.nlm.nih.gov/pmc/articles/PMC3530997/&lt;/url&gt;&lt;/related-urls&gt;&lt;/urls&gt;&lt;electronic-resource-num&gt;10.4103/0019-5049.103956&lt;/electronic-resource-num&gt;&lt;remote-database-name&gt;PMC&lt;/remote-database-name&gt;&lt;/record&gt;&lt;/Cite&gt;&lt;/EndNote&gt;</w:instrText>
      </w:r>
      <w:r w:rsidR="00896FEE">
        <w:fldChar w:fldCharType="separate"/>
      </w:r>
      <w:r w:rsidR="00896FEE">
        <w:rPr>
          <w:noProof/>
        </w:rPr>
        <w:t>(Rani &amp; Harsoor, 2012)</w:t>
      </w:r>
      <w:r w:rsidR="00896FEE">
        <w:fldChar w:fldCharType="end"/>
      </w:r>
      <w:r w:rsidR="00A534CA">
        <w:t xml:space="preserve">. </w:t>
      </w:r>
      <w:r w:rsidR="007C2ACB">
        <w:t>I</w:t>
      </w:r>
      <w:r w:rsidR="00944FD5">
        <w:t>n such cases, it becomes clear</w:t>
      </w:r>
      <w:r w:rsidR="008970EA">
        <w:t xml:space="preserve"> that</w:t>
      </w:r>
      <w:r w:rsidR="00944FD5">
        <w:t xml:space="preserve"> the general “signs” of consciousness are not </w:t>
      </w:r>
      <w:r w:rsidR="00596C8E">
        <w:t xml:space="preserve">truly indicative of </w:t>
      </w:r>
      <w:r w:rsidR="00944FD5">
        <w:t xml:space="preserve">consciousness, whether they be behavioural signs </w:t>
      </w:r>
      <w:r w:rsidR="00B57B56">
        <w:fldChar w:fldCharType="begin"/>
      </w:r>
      <w:r w:rsidR="00B57B56">
        <w:instrText xml:space="preserve"> ADDIN EN.CITE &lt;EndNote&gt;&lt;Cite&gt;&lt;Author&gt;Guedel&lt;/Author&gt;&lt;Year&gt;1937&lt;/Year&gt;&lt;RecNum&gt;70&lt;/RecNum&gt;&lt;DisplayText&gt;(Guedel, 1937)&lt;/DisplayText&gt;&lt;record&gt;&lt;rec-number&gt;70&lt;/rec-number&gt;&lt;foreign-keys&gt;&lt;key app="EN" db-id="zrtd0xvvdt5esue5aw2pav5hztrtfrfsrpdp" timestamp="1503018186"&gt;70&lt;/key&gt;&lt;/foreign-keys&gt;&lt;ref-type name="Journal Article"&gt;17&lt;/ref-type&gt;&lt;contributors&gt;&lt;authors&gt;&lt;author&gt;Guedel, Aruthur E&lt;/author&gt;&lt;/authors&gt;&lt;/contributors&gt;&lt;titles&gt;&lt;title&gt;Inhalation Anesthesia: A Fundamental Guide&lt;/title&gt;&lt;secondary-title&gt;Anesthesia &amp;amp; Analgesia&lt;/secondary-title&gt;&lt;/titles&gt;&lt;periodical&gt;&lt;full-title&gt;Anesthesia &amp;amp; Analgesia&lt;/full-title&gt;&lt;/periodical&gt;&lt;pages&gt;119-120&lt;/pages&gt;&lt;volume&gt;16&lt;/volume&gt;&lt;number&gt;2&lt;/number&gt;&lt;dates&gt;&lt;year&gt;1937&lt;/year&gt;&lt;/dates&gt;&lt;isbn&gt;0003-2999&lt;/isbn&gt;&lt;urls&gt;&lt;/urls&gt;&lt;/record&gt;&lt;/Cite&gt;&lt;/EndNote&gt;</w:instrText>
      </w:r>
      <w:r w:rsidR="00B57B56">
        <w:fldChar w:fldCharType="separate"/>
      </w:r>
      <w:r w:rsidR="00B57B56">
        <w:rPr>
          <w:noProof/>
        </w:rPr>
        <w:t>(Guedel, 1937)</w:t>
      </w:r>
      <w:r w:rsidR="00B57B56">
        <w:fldChar w:fldCharType="end"/>
      </w:r>
      <w:r w:rsidR="00944FD5">
        <w:t xml:space="preserve"> or physiological signs </w:t>
      </w:r>
      <w:r w:rsidR="00B57B56">
        <w:fldChar w:fldCharType="begin"/>
      </w:r>
      <w:r w:rsidR="00B57B56">
        <w:instrText xml:space="preserve"> ADDIN EN.CITE &lt;EndNote&gt;&lt;Cite&gt;&lt;Author&gt;Rani&lt;/Author&gt;&lt;Year&gt;2012&lt;/Year&gt;&lt;RecNum&gt;69&lt;/RecNum&gt;&lt;DisplayText&gt;(Rani &amp;amp; Harsoor, 2012)&lt;/DisplayText&gt;&lt;record&gt;&lt;rec-number&gt;69&lt;/rec-number&gt;&lt;foreign-keys&gt;&lt;key app="EN" db-id="zrtd0xvvdt5esue5aw2pav5hztrtfrfsrpdp" timestamp="1503017942"&gt;69&lt;/key&gt;&lt;/foreign-keys&gt;&lt;ref-type name="Journal Article"&gt;17&lt;/ref-type&gt;&lt;contributors&gt;&lt;authors&gt;&lt;author&gt;Rani, D. Devika&lt;/author&gt;&lt;author&gt;Harsoor, S. S.&lt;/author&gt;&lt;/authors&gt;&lt;/contributors&gt;&lt;titles&gt;&lt;title&gt;Depth of general anaesthesia monitors&lt;/title&gt;&lt;secondary-title&gt;Indian Journal of Anaesthesia&lt;/secondary-title&gt;&lt;/titles&gt;&lt;periodical&gt;&lt;full-title&gt;Indian Journal of Anaesthesia&lt;/full-title&gt;&lt;/periodical&gt;&lt;pages&gt;437-441&lt;/pages&gt;&lt;volume&gt;56&lt;/volume&gt;&lt;number&gt;5&lt;/number&gt;&lt;dates&gt;&lt;year&gt;2012&lt;/year&gt;&lt;pub-dates&gt;&lt;date&gt;Sep-Oct&lt;/date&gt;&lt;/pub-dates&gt;&lt;/dates&gt;&lt;pub-location&gt;India&lt;/pub-location&gt;&lt;publisher&gt;Medknow Publications &amp;amp; Media Pvt Ltd&lt;/publisher&gt;&lt;isbn&gt;0019-5049&amp;#xD;0976-2817&lt;/isbn&gt;&lt;accession-num&gt;PMC3530997&lt;/accession-num&gt;&lt;urls&gt;&lt;related-urls&gt;&lt;url&gt;http://www.ncbi.nlm.nih.gov/pmc/articles/PMC3530997/&lt;/url&gt;&lt;/related-urls&gt;&lt;/urls&gt;&lt;electronic-resource-num&gt;10.4103/0019-5049.103956&lt;/electronic-resource-num&gt;&lt;remote-database-name&gt;PMC&lt;/remote-database-name&gt;&lt;/record&gt;&lt;/Cite&gt;&lt;/EndNote&gt;</w:instrText>
      </w:r>
      <w:r w:rsidR="00B57B56">
        <w:fldChar w:fldCharType="separate"/>
      </w:r>
      <w:r w:rsidR="00B57B56">
        <w:rPr>
          <w:noProof/>
        </w:rPr>
        <w:t>(Rani &amp; Harsoor, 2012)</w:t>
      </w:r>
      <w:r w:rsidR="00B57B56">
        <w:fldChar w:fldCharType="end"/>
      </w:r>
      <w:r w:rsidR="00944FD5">
        <w:t xml:space="preserve">. </w:t>
      </w:r>
      <w:r w:rsidR="00F43D24">
        <w:t>Thus, a key</w:t>
      </w:r>
      <w:r w:rsidR="005D38A9">
        <w:t xml:space="preserve"> goal in neuroscientific research is to</w:t>
      </w:r>
      <w:r w:rsidR="00944FD5">
        <w:t xml:space="preserve"> identify the necessary conditions for consciousness - to</w:t>
      </w:r>
      <w:r w:rsidR="005D38A9">
        <w:t xml:space="preserve"> find how consciousness arises from neural activity in the brain.</w:t>
      </w:r>
    </w:p>
    <w:p w14:paraId="137C941B" w14:textId="0F1FD82F" w:rsidR="0081560B" w:rsidRDefault="0081560B" w:rsidP="0081560B">
      <w:pPr>
        <w:pStyle w:val="Heading2"/>
      </w:pPr>
      <w:bookmarkStart w:id="6" w:name="_Toc495663292"/>
      <w:r>
        <w:t>The Search for the Neural Substrate of Consciousness</w:t>
      </w:r>
      <w:bookmarkEnd w:id="6"/>
    </w:p>
    <w:p w14:paraId="1C28F3A2" w14:textId="1649DC2A" w:rsidR="0046772A" w:rsidRDefault="0081560B" w:rsidP="0081560B">
      <w:r>
        <w:tab/>
        <w:t>In an attempt to understand how consciousness arises from physical interactions, neuroscientific</w:t>
      </w:r>
      <w:r w:rsidR="00B97D55">
        <w:t xml:space="preserve"> research has largely focussed on finding neural correlates of consciousness (NCC; </w:t>
      </w:r>
      <w:r w:rsidR="00B57B56">
        <w:fldChar w:fldCharType="begin"/>
      </w:r>
      <w:r w:rsidR="00400BAE">
        <w:instrText xml:space="preserve"> ADDIN EN.CITE &lt;EndNote&gt;&lt;Cite&gt;&lt;Author&gt;Koch&lt;/Author&gt;&lt;Year&gt;2016&lt;/Year&gt;&lt;RecNum&gt;12&lt;/RecNum&gt;&lt;DisplayText&gt;(Koch, Massimini, Boly, &amp;amp; Tononi, 2016)&lt;/DisplayText&gt;&lt;record&gt;&lt;rec-number&gt;12&lt;/rec-number&gt;&lt;foreign-keys&gt;&lt;key app="EN" db-id="zrtd0xvvdt5esue5aw2pav5hztrtfrfsrpdp" timestamp="1491262772"&gt;12&lt;/key&gt;&lt;/foreign-keys&gt;&lt;ref-type name="Journal Article"&gt;17&lt;/ref-type&gt;&lt;contributors&gt;&lt;authors&gt;&lt;author&gt;Koch, Christof&lt;/author&gt;&lt;author&gt;Massimini, Marcello&lt;/author&gt;&lt;author&gt;Boly, Melanie&lt;/author&gt;&lt;author&gt;Tononi, Giulio&lt;/author&gt;&lt;/authors&gt;&lt;/contributors&gt;&lt;titles&gt;&lt;title&gt;Neural correlates of consciousness: progress and problems&lt;/title&gt;&lt;secondary-title&gt;Nat Rev Neurosci&lt;/secondary-title&gt;&lt;/titles&gt;&lt;periodical&gt;&lt;full-title&gt;Nat Rev Neurosci&lt;/full-title&gt;&lt;/periodical&gt;&lt;pages&gt;307-321&lt;/pages&gt;&lt;volume&gt;17&lt;/volume&gt;&lt;number&gt;5&lt;/number&gt;&lt;dates&gt;&lt;year&gt;2016&lt;/year&gt;&lt;pub-dates&gt;&lt;date&gt;05//print&lt;/date&gt;&lt;/pub-dates&gt;&lt;/dates&gt;&lt;publisher&gt;Nature Publishing Group, a division of Macmillan Publishers Limited. All Rights Reserved.&lt;/publisher&gt;&lt;isbn&gt;1471-003X&lt;/isbn&gt;&lt;work-type&gt;Review&lt;/work-type&gt;&lt;urls&gt;&lt;related-urls&gt;&lt;url&gt;http://dx.doi.org/10.1038/nrn.2016.22&lt;/url&gt;&lt;/related-urls&gt;&lt;pdf-urls&gt;&lt;url&gt;file://C:\Users\this_\Documents\tlab\Articles\Koch 2016 Nature Reviews Neuroscience.pdf&lt;/url&gt;&lt;/pdf-urls&gt;&lt;/urls&gt;&lt;electronic-resource-num&gt;10.1038/nrn.2016.22&lt;/electronic-resource-num&gt;&lt;/record&gt;&lt;/Cite&gt;&lt;/EndNote&gt;</w:instrText>
      </w:r>
      <w:r w:rsidR="00B57B56">
        <w:fldChar w:fldCharType="separate"/>
      </w:r>
      <w:r w:rsidR="00400BAE">
        <w:rPr>
          <w:noProof/>
        </w:rPr>
        <w:t>(Koch, Massimini, Boly, &amp; Tononi, 2016)</w:t>
      </w:r>
      <w:r w:rsidR="00B57B56">
        <w:fldChar w:fldCharType="end"/>
      </w:r>
      <w:r w:rsidR="00B97D55">
        <w:t>). Within this approach, researchers have traditionally focussed on identifying the NCC of the levels of consciousness (level NCC; the minimally sufficient conditions to achieve some level of consciousness, such as wakefulness over drea</w:t>
      </w:r>
      <w:r w:rsidR="0016501D">
        <w:t xml:space="preserve">mless sleep), or the NCC of specific </w:t>
      </w:r>
      <w:r w:rsidR="00B97D55">
        <w:t xml:space="preserve">contents of consciousness </w:t>
      </w:r>
      <w:r w:rsidR="00B97D55">
        <w:lastRenderedPageBreak/>
        <w:t xml:space="preserve">(content NCC; the minimally sufficient conditions to achieve </w:t>
      </w:r>
      <w:r w:rsidR="00A61CD8">
        <w:t>a</w:t>
      </w:r>
      <w:r w:rsidR="0046772A">
        <w:t xml:space="preserve"> specific</w:t>
      </w:r>
      <w:r w:rsidR="00B97D55">
        <w:t xml:space="preserve"> conscious percept, such as that of a face or the colour red).</w:t>
      </w:r>
      <w:r w:rsidR="00E56A26">
        <w:t xml:space="preserve"> The search for NCCs has le</w:t>
      </w:r>
      <w:r w:rsidR="003751B6">
        <w:t xml:space="preserve">d to the observation of numerous specific neural interactions which may form part of the NCC. For example, synchronous activation among neurons </w:t>
      </w:r>
      <w:r w:rsidR="00B57B56">
        <w:fldChar w:fldCharType="begin"/>
      </w:r>
      <w:r w:rsidR="00B57B56">
        <w:instrText xml:space="preserve"> ADDIN EN.CITE &lt;EndNote&gt;&lt;Cite&gt;&lt;Author&gt;Engel&lt;/Author&gt;&lt;Year&gt;2001&lt;/Year&gt;&lt;RecNum&gt;18&lt;/RecNum&gt;&lt;DisplayText&gt;(Engel &amp;amp; Singer, 2001)&lt;/DisplayText&gt;&lt;record&gt;&lt;rec-number&gt;18&lt;/rec-number&gt;&lt;foreign-keys&gt;&lt;key app="EN" db-id="zrtd0xvvdt5esue5aw2pav5hztrtfrfsrpdp" timestamp="1491359943"&gt;18&lt;/key&gt;&lt;/foreign-keys&gt;&lt;ref-type name="Journal Article"&gt;17&lt;/ref-type&gt;&lt;contributors&gt;&lt;authors&gt;&lt;author&gt;Engel, Andreas K.&lt;/author&gt;&lt;author&gt;Singer, Wolf&lt;/author&gt;&lt;/authors&gt;&lt;/contributors&gt;&lt;titles&gt;&lt;title&gt;Temporal binding and the neural correlates of sensory awareness&lt;/title&gt;&lt;secondary-title&gt;Trends in Cognitive Sciences&lt;/secondary-title&gt;&lt;/titles&gt;&lt;periodical&gt;&lt;full-title&gt;Trends in Cognitive Sciences&lt;/full-title&gt;&lt;/periodical&gt;&lt;pages&gt;16-25&lt;/pages&gt;&lt;volume&gt;5&lt;/volume&gt;&lt;number&gt;1&lt;/number&gt;&lt;keywords&gt;&lt;keyword&gt;Consciousness&lt;/keyword&gt;&lt;keyword&gt;Awareness&lt;/keyword&gt;&lt;keyword&gt;Neural correlates of consciousness&lt;/keyword&gt;&lt;keyword&gt;Temporal binding&lt;/keyword&gt;&lt;keyword&gt;Response selection&lt;/keyword&gt;&lt;keyword&gt;Neural dynamics&lt;/keyword&gt;&lt;keyword&gt;Synchrony&lt;/keyword&gt;&lt;keyword&gt;Gamma-band oscillations&lt;/keyword&gt;&lt;/keywords&gt;&lt;dates&gt;&lt;year&gt;2001&lt;/year&gt;&lt;pub-dates&gt;&lt;date&gt;1/1/&lt;/date&gt;&lt;/pub-dates&gt;&lt;/dates&gt;&lt;isbn&gt;1364-6613&lt;/isbn&gt;&lt;urls&gt;&lt;related-urls&gt;&lt;url&gt;http://www.sciencedirect.com/science/article/pii/S1364661300015680&lt;/url&gt;&lt;/related-urls&gt;&lt;pdf-urls&gt;&lt;url&gt;file://C:\Users\this_\Documents\tlab\Articles\Engel 2001 Trends in Cognitive Sciences.pdf&lt;/url&gt;&lt;/pdf-urls&gt;&lt;/urls&gt;&lt;electronic-resource-num&gt;http://dx.doi.org/10.1016/S1364-6613(00)01568-0&lt;/electronic-resource-num&gt;&lt;/record&gt;&lt;/Cite&gt;&lt;/EndNote&gt;</w:instrText>
      </w:r>
      <w:r w:rsidR="00B57B56">
        <w:fldChar w:fldCharType="separate"/>
      </w:r>
      <w:r w:rsidR="00B57B56">
        <w:rPr>
          <w:noProof/>
        </w:rPr>
        <w:t>(Engel &amp; Singer, 2001)</w:t>
      </w:r>
      <w:r w:rsidR="00B57B56">
        <w:fldChar w:fldCharType="end"/>
      </w:r>
      <w:r w:rsidR="003751B6">
        <w:t xml:space="preserve">, 40 Hz oscillations in the cerebral cortex </w:t>
      </w:r>
      <w:r w:rsidR="00B57B56">
        <w:fldChar w:fldCharType="begin"/>
      </w:r>
      <w:r w:rsidR="00B57B56">
        <w:instrText xml:space="preserve"> ADDIN EN.CITE &lt;EndNote&gt;&lt;Cite&gt;&lt;Author&gt;Llinás&lt;/Author&gt;&lt;Year&gt;1993&lt;/Year&gt;&lt;RecNum&gt;58&lt;/RecNum&gt;&lt;DisplayText&gt;(Llinás &amp;amp; Ribary, 1993)&lt;/DisplayText&gt;&lt;record&gt;&lt;rec-number&gt;58&lt;/rec-number&gt;&lt;foreign-keys&gt;&lt;key app="EN" db-id="zrtd0xvvdt5esue5aw2pav5hztrtfrfsrpdp" timestamp="1502434934"&gt;58&lt;/key&gt;&lt;/foreign-keys&gt;&lt;ref-type name="Journal Article"&gt;17&lt;/ref-type&gt;&lt;contributors&gt;&lt;authors&gt;&lt;author&gt;Llinás, R&lt;/author&gt;&lt;author&gt;Ribary, U&lt;/author&gt;&lt;/authors&gt;&lt;/contributors&gt;&lt;titles&gt;&lt;title&gt;Coherent 40-Hz oscillation characterizes dream state in humans&lt;/title&gt;&lt;secondary-title&gt;Proceedings of the National Academy of Sciences&lt;/secondary-title&gt;&lt;/titles&gt;&lt;periodical&gt;&lt;full-title&gt;Proceedings of the National Academy of Sciences&lt;/full-title&gt;&lt;/periodical&gt;&lt;pages&gt;2078-2081&lt;/pages&gt;&lt;volume&gt;90&lt;/volume&gt;&lt;number&gt;5&lt;/number&gt;&lt;dates&gt;&lt;year&gt;1993&lt;/year&gt;&lt;pub-dates&gt;&lt;date&gt;March 1, 1993&lt;/date&gt;&lt;/pub-dates&gt;&lt;/dates&gt;&lt;urls&gt;&lt;related-urls&gt;&lt;url&gt;http://www.pnas.org/content/90/5/2078.abstract&lt;/url&gt;&lt;/related-urls&gt;&lt;pdf-urls&gt;&lt;url&gt;file://C:\Users\this_\Documents\tlab\Articles\Llinas 1993 PNAS.pdf&lt;/url&gt;&lt;/pdf-urls&gt;&lt;/urls&gt;&lt;electronic-resource-num&gt;10.1073/pnas.90.5.2078&lt;/electronic-resource-num&gt;&lt;/record&gt;&lt;/Cite&gt;&lt;/EndNote&gt;</w:instrText>
      </w:r>
      <w:r w:rsidR="00B57B56">
        <w:fldChar w:fldCharType="separate"/>
      </w:r>
      <w:r w:rsidR="00B57B56">
        <w:rPr>
          <w:noProof/>
        </w:rPr>
        <w:t>(Llinás &amp; Ribary, 1993)</w:t>
      </w:r>
      <w:r w:rsidR="00B57B56">
        <w:fldChar w:fldCharType="end"/>
      </w:r>
      <w:r w:rsidR="003751B6">
        <w:t xml:space="preserve">, </w:t>
      </w:r>
      <w:r w:rsidR="00BA316E">
        <w:t>and</w:t>
      </w:r>
      <w:r w:rsidR="003751B6">
        <w:t xml:space="preserve"> feedback interactions </w:t>
      </w:r>
      <w:r w:rsidR="00B57B56">
        <w:fldChar w:fldCharType="begin"/>
      </w:r>
      <w:r w:rsidR="00B57B56">
        <w:instrText xml:space="preserve"> ADDIN EN.CITE &lt;EndNote&gt;&lt;Cite&gt;&lt;Author&gt;Lamme&lt;/Author&gt;&lt;Year&gt;2010&lt;/Year&gt;&lt;RecNum&gt;30&lt;/RecNum&gt;&lt;DisplayText&gt;(Lamme, 2010)&lt;/DisplayText&gt;&lt;record&gt;&lt;rec-number&gt;30&lt;/rec-number&gt;&lt;foreign-keys&gt;&lt;key app="EN" db-id="zrtd0xvvdt5esue5aw2pav5hztrtfrfsrpdp" timestamp="1491878982"&gt;30&lt;/key&gt;&lt;/foreign-keys&gt;&lt;ref-type name="Journal Article"&gt;17&lt;/ref-type&gt;&lt;contributors&gt;&lt;authors&gt;&lt;author&gt;Lamme, Victor A. F.&lt;/author&gt;&lt;/authors&gt;&lt;/contributors&gt;&lt;titles&gt;&lt;title&gt;How neuroscience will change our view on consciousness&lt;/title&gt;&lt;secondary-title&gt;Cognitive Neuroscience&lt;/secondary-title&gt;&lt;/titles&gt;&lt;periodical&gt;&lt;full-title&gt;Cognitive Neuroscience&lt;/full-title&gt;&lt;/periodical&gt;&lt;pages&gt;204-220&lt;/pages&gt;&lt;volume&gt;1&lt;/volume&gt;&lt;number&gt;3&lt;/number&gt;&lt;dates&gt;&lt;year&gt;2010&lt;/year&gt;&lt;pub-dates&gt;&lt;date&gt;2010/08/18&lt;/date&gt;&lt;/pub-dates&gt;&lt;/dates&gt;&lt;publisher&gt;Routledge&lt;/publisher&gt;&lt;isbn&gt;1758-8928&lt;/isbn&gt;&lt;urls&gt;&lt;related-urls&gt;&lt;url&gt;http://dx.doi.org/10.1080/17588921003731586&lt;/url&gt;&lt;/related-urls&gt;&lt;pdf-urls&gt;&lt;url&gt;file://C:\Users\this_\Documents\tlab\Articles\Lamme 2010 Cognitive Neuroscience.pdf&lt;/url&gt;&lt;/pdf-urls&gt;&lt;/urls&gt;&lt;electronic-resource-num&gt;10.1080/17588921003731586&lt;/electronic-resource-num&gt;&lt;/record&gt;&lt;/Cite&gt;&lt;/EndNote&gt;</w:instrText>
      </w:r>
      <w:r w:rsidR="00B57B56">
        <w:fldChar w:fldCharType="separate"/>
      </w:r>
      <w:r w:rsidR="00B57B56">
        <w:rPr>
          <w:noProof/>
        </w:rPr>
        <w:t>(Lamme, 2010)</w:t>
      </w:r>
      <w:r w:rsidR="00B57B56">
        <w:fldChar w:fldCharType="end"/>
      </w:r>
      <w:r w:rsidR="003751B6">
        <w:t xml:space="preserve"> have been proposed as parts of level NCC, and activations of cortical areas such as the fusiform face area</w:t>
      </w:r>
      <w:r w:rsidR="00B82042">
        <w:t xml:space="preserve"> (FFA)</w:t>
      </w:r>
      <w:r w:rsidR="003751B6">
        <w:t xml:space="preserve"> during face perception </w:t>
      </w:r>
      <w:r w:rsidR="00B57B56">
        <w:fldChar w:fldCharType="begin"/>
      </w:r>
      <w:r w:rsidR="00B57B56">
        <w:instrText xml:space="preserve"> ADDIN EN.CITE &lt;EndNote&gt;&lt;Cite&gt;&lt;Author&gt;Pierce&lt;/Author&gt;&lt;Year&gt;2001&lt;/Year&gt;&lt;RecNum&gt;57&lt;/RecNum&gt;&lt;DisplayText&gt;(Pierce, Müller, Ambrose, Allen, &amp;amp; Courchesne, 2001)&lt;/DisplayText&gt;&lt;record&gt;&lt;rec-number&gt;57&lt;/rec-number&gt;&lt;foreign-keys&gt;&lt;key app="EN" db-id="zrtd0xvvdt5esue5aw2pav5hztrtfrfsrpdp" timestamp="1502426140"&gt;57&lt;/key&gt;&lt;/foreign-keys&gt;&lt;ref-type name="Journal Article"&gt;17&lt;/ref-type&gt;&lt;contributors&gt;&lt;authors&gt;&lt;author&gt;Pierce, Karen&lt;/author&gt;&lt;author&gt;Müller, R. A.&lt;/author&gt;&lt;author&gt;Ambrose, J.&lt;/author&gt;&lt;author&gt;Allen, G.&lt;/author&gt;&lt;author&gt;Courchesne, E.&lt;/author&gt;&lt;/authors&gt;&lt;/contributors&gt;&lt;titles&gt;&lt;title&gt;Face processing occurs outside the fusiform `face area&amp;apos; in autism: evidence from functional MRI&lt;/title&gt;&lt;secondary-title&gt;Brain&lt;/secondary-title&gt;&lt;/titles&gt;&lt;periodical&gt;&lt;full-title&gt;Brain&lt;/full-title&gt;&lt;/periodical&gt;&lt;pages&gt;2059-2073&lt;/pages&gt;&lt;volume&gt;124&lt;/volume&gt;&lt;number&gt;10&lt;/number&gt;&lt;dates&gt;&lt;year&gt;2001&lt;/year&gt;&lt;/dates&gt;&lt;isbn&gt;0006-8950&lt;/isbn&gt;&lt;urls&gt;&lt;related-urls&gt;&lt;url&gt;http://dx.doi.org/10.1093/brain/124.10.2059&lt;/url&gt;&lt;/related-urls&gt;&lt;/urls&gt;&lt;electronic-resource-num&gt;10.1093/brain/124.10.2059&lt;/electronic-resource-num&gt;&lt;/record&gt;&lt;/Cite&gt;&lt;/EndNote&gt;</w:instrText>
      </w:r>
      <w:r w:rsidR="00B57B56">
        <w:fldChar w:fldCharType="separate"/>
      </w:r>
      <w:r w:rsidR="00B57B56">
        <w:rPr>
          <w:noProof/>
        </w:rPr>
        <w:t>(Pierce, Müller, Ambrose, Allen, &amp; Courchesne, 2001)</w:t>
      </w:r>
      <w:r w:rsidR="00B57B56">
        <w:fldChar w:fldCharType="end"/>
      </w:r>
      <w:r w:rsidR="003751B6">
        <w:t xml:space="preserve"> have been proposed as parts of content NCC.</w:t>
      </w:r>
      <w:r w:rsidR="00BA316E">
        <w:t xml:space="preserve"> This reductionist approach to understanding consciousness however has significant drawbacks. </w:t>
      </w:r>
    </w:p>
    <w:p w14:paraId="772B6E26" w14:textId="13E50E84" w:rsidR="008576D5" w:rsidRDefault="00BA316E" w:rsidP="0046772A">
      <w:pPr>
        <w:ind w:firstLine="720"/>
      </w:pPr>
      <w:r>
        <w:t xml:space="preserve">The </w:t>
      </w:r>
      <w:r w:rsidR="00165317">
        <w:t xml:space="preserve">first </w:t>
      </w:r>
      <w:r w:rsidR="0046772A">
        <w:t>drawback</w:t>
      </w:r>
      <w:r w:rsidR="00320EF2">
        <w:t xml:space="preserve"> is that observed NCC cannot be taken as</w:t>
      </w:r>
      <w:r w:rsidR="00E227FC">
        <w:t xml:space="preserve"> reliable</w:t>
      </w:r>
      <w:r w:rsidR="00320EF2">
        <w:t xml:space="preserve"> indicators of consciousness. For example, synchronous activity and feedback interactions both occur in the cerebellum </w:t>
      </w:r>
      <w:r w:rsidR="00B57B56">
        <w:fldChar w:fldCharType="begin">
          <w:fldData xml:space="preserve">PEVuZE5vdGU+PENpdGU+PEF1dGhvcj5QZXJzb248L0F1dGhvcj48WWVhcj4yMDEyPC9ZZWFyPjxS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</w:fldData>
        </w:fldChar>
      </w:r>
      <w:r w:rsidR="00B57B56">
        <w:instrText xml:space="preserve"> ADDIN EN.CITE </w:instrText>
      </w:r>
      <w:r w:rsidR="00B57B56">
        <w:fldChar w:fldCharType="begin">
          <w:fldData xml:space="preserve">PEVuZE5vdGU+PENpdGU+PEF1dGhvcj5QZXJzb248L0F1dGhvcj48WWVhcj4yMDEyPC9ZZWFyPjxS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</w:fldData>
        </w:fldChar>
      </w:r>
      <w:r w:rsidR="00B57B56">
        <w:instrText xml:space="preserve"> ADDIN EN.CITE.DATA </w:instrText>
      </w:r>
      <w:r w:rsidR="00B57B56">
        <w:fldChar w:fldCharType="end"/>
      </w:r>
      <w:r w:rsidR="00B57B56">
        <w:fldChar w:fldCharType="separate"/>
      </w:r>
      <w:r w:rsidR="00B57B56">
        <w:rPr>
          <w:noProof/>
        </w:rPr>
        <w:t>(Person &amp; Raman, 2012; Witter, Rudolph, Pressler, Lahlaf, &amp; Regehr, 2016)</w:t>
      </w:r>
      <w:r w:rsidR="00B57B56">
        <w:fldChar w:fldCharType="end"/>
      </w:r>
      <w:r w:rsidR="00320EF2">
        <w:t xml:space="preserve">, which likely does not contribute to consciousness </w:t>
      </w:r>
      <w:r w:rsidR="00B57B56">
        <w:fldChar w:fldCharType="begin"/>
      </w:r>
      <w:r w:rsidR="00B57B56">
        <w:instrText xml:space="preserve"> ADDIN EN.CITE &lt;EndNote&gt;&lt;Cite&gt;&lt;Author&gt;Yu&lt;/Author&gt;&lt;Year&gt;2015&lt;/Year&gt;&lt;RecNum&gt;20&lt;/RecNum&gt;&lt;DisplayText&gt;(Yu, Jiang, Sun, &amp;amp; Zhang, 2015)&lt;/DisplayText&gt;&lt;record&gt;&lt;rec-number&gt;20&lt;/rec-number&gt;&lt;foreign-keys&gt;&lt;key app="EN" db-id="zrtd0xvvdt5esue5aw2pav5hztrtfrfsrpdp" timestamp="1491372590"&gt;20&lt;/key&gt;&lt;/foreign-keys&gt;&lt;ref-type name="Journal Article"&gt;17&lt;/ref-type&gt;&lt;contributors&gt;&lt;authors&gt;&lt;author&gt;Yu, Feng&lt;/author&gt;&lt;author&gt;Jiang, Qing-jun&lt;/author&gt;&lt;author&gt;Sun, Xi-yan&lt;/author&gt;&lt;author&gt;Zhang, Rong-wei&lt;/author&gt;&lt;/authors&gt;&lt;/contributors&gt;&lt;titles&gt;&lt;title&gt;A new case of complete primary cerebellar agenesis: clinical and imaging findings in a living patient&lt;/title&gt;&lt;secondary-title&gt;Brain&lt;/secondary-title&gt;&lt;/titles&gt;&lt;periodical&gt;&lt;full-title&gt;Brain&lt;/full-title&gt;&lt;/periodical&gt;&lt;pages&gt;e353-e353&lt;/pages&gt;&lt;volume&gt;138&lt;/volume&gt;&lt;number&gt;6&lt;/number&gt;&lt;dates&gt;&lt;year&gt;2015&lt;/year&gt;&lt;/dates&gt;&lt;isbn&gt;0006-8950&lt;/isbn&gt;&lt;urls&gt;&lt;related-urls&gt;&lt;url&gt;http://dx.doi.org/10.1093/brain/awu239&lt;/url&gt;&lt;/related-urls&gt;&lt;/urls&gt;&lt;electronic-resource-num&gt;10.1093/brain/awu239&lt;/electronic-resource-num&gt;&lt;/record&gt;&lt;/Cite&gt;&lt;/EndNote&gt;</w:instrText>
      </w:r>
      <w:r w:rsidR="00B57B56">
        <w:fldChar w:fldCharType="separate"/>
      </w:r>
      <w:r w:rsidR="00B57B56">
        <w:rPr>
          <w:noProof/>
        </w:rPr>
        <w:t>(Yu, Jiang, Sun, &amp; Zhang, 2015)</w:t>
      </w:r>
      <w:r w:rsidR="00B57B56">
        <w:fldChar w:fldCharType="end"/>
      </w:r>
      <w:r w:rsidR="00320EF2">
        <w:t xml:space="preserve">, while the </w:t>
      </w:r>
      <w:r w:rsidR="00B82042">
        <w:t>FFA</w:t>
      </w:r>
      <w:r w:rsidR="00320EF2">
        <w:t xml:space="preserve"> is activated during perception of non-face stimuli </w:t>
      </w:r>
      <w:r w:rsidR="00B57B56">
        <w:fldChar w:fldCharType="begin">
          <w:fldData xml:space="preserve">PEVuZE5vdGU+PENpdGU+PEF1dGhvcj5HYXV0aGllcjwvQXV0aG9yPjxZZWFyPjE5OTk8L1llYXI+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</w:fldData>
        </w:fldChar>
      </w:r>
      <w:r w:rsidR="00B57B56">
        <w:instrText xml:space="preserve"> ADDIN EN.CITE </w:instrText>
      </w:r>
      <w:r w:rsidR="00B57B56">
        <w:fldChar w:fldCharType="begin">
          <w:fldData xml:space="preserve">PEVuZE5vdGU+PENpdGU+PEF1dGhvcj5HYXV0aGllcjwvQXV0aG9yPjxZZWFyPjE5OTk8L1llYXI+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</w:fldData>
        </w:fldChar>
      </w:r>
      <w:r w:rsidR="00B57B56">
        <w:instrText xml:space="preserve"> ADDIN EN.CITE.DATA </w:instrText>
      </w:r>
      <w:r w:rsidR="00B57B56">
        <w:fldChar w:fldCharType="end"/>
      </w:r>
      <w:r w:rsidR="00B57B56">
        <w:fldChar w:fldCharType="separate"/>
      </w:r>
      <w:r w:rsidR="00B57B56">
        <w:rPr>
          <w:noProof/>
        </w:rPr>
        <w:t>(Gauthier, Skudlarski, Gore, &amp; Anderson, 2000; Gauthier, Tarr, Anderson, Skudlarski, &amp; Gore, 1999)</w:t>
      </w:r>
      <w:r w:rsidR="00B57B56">
        <w:fldChar w:fldCharType="end"/>
      </w:r>
      <w:r w:rsidR="00320EF2">
        <w:t>.</w:t>
      </w:r>
      <w:r w:rsidR="00555647">
        <w:t xml:space="preserve"> </w:t>
      </w:r>
      <w:r w:rsidR="00165317">
        <w:t>The</w:t>
      </w:r>
      <w:r w:rsidR="00555647">
        <w:t xml:space="preserve"> second </w:t>
      </w:r>
      <w:r w:rsidR="00652DD1">
        <w:t xml:space="preserve">drawback is the lack of generalisability of </w:t>
      </w:r>
      <w:r w:rsidR="00B82042">
        <w:t xml:space="preserve">proposed NCCs to systems other than those in which </w:t>
      </w:r>
      <w:r w:rsidR="00036E34">
        <w:t>they</w:t>
      </w:r>
      <w:r w:rsidR="00B82042">
        <w:t xml:space="preserve"> were observed. For example, the exact brain region activated during perception of human faces varies among humans, non-human primates, sheep, and dogs </w:t>
      </w:r>
      <w:r w:rsidR="00B57B56">
        <w:fldChar w:fldCharType="begin"/>
      </w:r>
      <w:r w:rsidR="00B57B56">
        <w:instrText xml:space="preserve"> ADDIN EN.CITE &lt;EndNote&gt;&lt;Cite&gt;&lt;Author&gt;Cuaya&lt;/Author&gt;&lt;Year&gt;2016&lt;/Year&gt;&lt;RecNum&gt;91&lt;/RecNum&gt;&lt;DisplayText&gt;(Cuaya, Hernández-Pérez, &amp;amp; Concha, 2016)&lt;/DisplayText&gt;&lt;record&gt;&lt;rec-number&gt;91&lt;/rec-number&gt;&lt;foreign-keys&gt;&lt;key app="EN" db-id="zrtd0xvvdt5esue5aw2pav5hztrtfrfsrpdp" timestamp="1507142276"&gt;91&lt;/key&gt;&lt;/foreign-keys&gt;&lt;ref-type name="Journal Article"&gt;17&lt;/ref-type&gt;&lt;contributors&gt;&lt;authors&gt;&lt;author&gt;Cuaya, Laura V.&lt;/author&gt;&lt;author&gt;Hernández-Pérez, Raúl&lt;/author&gt;&lt;author&gt;Concha, Luis&lt;/author&gt;&lt;/authors&gt;&lt;/contributors&gt;&lt;titles&gt;&lt;title&gt;Our Faces in the Dog&amp;apos;s Brain: Functional Imaging Reveals Temporal Cortex Activation during Perception of Human Faces&lt;/title&gt;&lt;secondary-title&gt;PLoS ONE&lt;/secondary-title&gt;&lt;/titles&gt;&lt;periodical&gt;&lt;full-title&gt;PLOS ONE&lt;/full-title&gt;&lt;/periodical&gt;&lt;pages&gt;e0149431&lt;/pages&gt;&lt;volume&gt;11&lt;/volume&gt;&lt;number&gt;3&lt;/number&gt;&lt;dates&gt;&lt;year&gt;2016&lt;/year&gt;&lt;pub-dates&gt;&lt;date&gt;03/02&amp;#xD;07/15/received&amp;#xD;01/08/accepted&lt;/date&gt;&lt;/pub-dates&gt;&lt;/dates&gt;&lt;pub-location&gt;San Francisco, CA USA&lt;/pub-location&gt;&lt;publisher&gt;Public Library of Science&lt;/publisher&gt;&lt;isbn&gt;1932-6203&lt;/isbn&gt;&lt;accession-num&gt;PMC4774982&lt;/accession-num&gt;&lt;urls&gt;&lt;related-urls&gt;&lt;url&gt;http://www.ncbi.nlm.nih.gov/pmc/articles/PMC4774982/&lt;/url&gt;&lt;/related-urls&gt;&lt;/urls&gt;&lt;electronic-resource-num&gt;10.1371/journal.pone.0149431&lt;/electronic-resource-num&gt;&lt;remote-database-name&gt;PMC&lt;/remote-database-name&gt;&lt;/record&gt;&lt;/Cite&gt;&lt;/EndNote&gt;</w:instrText>
      </w:r>
      <w:r w:rsidR="00B57B56">
        <w:fldChar w:fldCharType="separate"/>
      </w:r>
      <w:r w:rsidR="00B57B56">
        <w:rPr>
          <w:noProof/>
        </w:rPr>
        <w:t>(Cuaya, Hernández-Pérez, &amp; Concha, 2016)</w:t>
      </w:r>
      <w:r w:rsidR="00B57B56">
        <w:fldChar w:fldCharType="end"/>
      </w:r>
      <w:r w:rsidR="001E2A43">
        <w:t>. Furthermore, it is clear that biological NCCs cannot be used to assess consciousness in an artificial system such as a computer.</w:t>
      </w:r>
      <w:r w:rsidR="00277107">
        <w:t xml:space="preserve"> Thus, though NCCs </w:t>
      </w:r>
      <w:r w:rsidR="0083262A">
        <w:t>may be</w:t>
      </w:r>
      <w:r w:rsidR="00277107">
        <w:t xml:space="preserve"> informative as to the kinds of structures and interactions which might support consciousness, they ultimately do not explain how these give rise to consciousness. This explanatory gap between the physical substrate of consciousness and consciousness itself, referred to as the hard problem of consciousness</w:t>
      </w:r>
      <w:r w:rsidR="00D13210">
        <w:t xml:space="preserve"> </w:t>
      </w:r>
      <w:r w:rsidR="00D13210">
        <w:fldChar w:fldCharType="begin"/>
      </w:r>
      <w:r w:rsidR="00D13210">
        <w:instrText xml:space="preserve"> ADDIN EN.CITE &lt;EndNote&gt;&lt;Cite&gt;&lt;Author&gt;Chalmers&lt;/Author&gt;&lt;Year&gt;1995&lt;/Year&gt;&lt;RecNum&gt;73&lt;/RecNum&gt;&lt;DisplayText&gt;(Chalmers, 1995)&lt;/DisplayText&gt;&lt;record&gt;&lt;rec-number&gt;73&lt;/rec-number&gt;&lt;foreign-keys&gt;&lt;key app="EN" db-id="zrtd0xvvdt5esue5aw2pav5hztrtfrfsrpdp" timestamp="1503036612"&gt;73&lt;/key&gt;&lt;/foreign-keys&gt;&lt;ref-type name="Journal Article"&gt;17&lt;/ref-type&gt;&lt;contributors&gt;&lt;authors&gt;&lt;author&gt;Chalmers, David J&lt;/author&gt;&lt;/authors&gt;&lt;/contributors&gt;&lt;titles&gt;&lt;title&gt;Facing up to the problem of consciousness&lt;/title&gt;&lt;secondary-title&gt;Journal of consciousness studies&lt;/secondary-title&gt;&lt;/titles&gt;&lt;periodical&gt;&lt;full-title&gt;Journal of Consciousness Studies&lt;/full-title&gt;&lt;/periodical&gt;&lt;pages&gt;200-219&lt;/pages&gt;&lt;volume&gt;2&lt;/volume&gt;&lt;number&gt;3&lt;/number&gt;&lt;dates&gt;&lt;year&gt;1995&lt;/year&gt;&lt;/dates&gt;&lt;isbn&gt;1355-8250&lt;/isbn&gt;&lt;urls&gt;&lt;/urls&gt;&lt;/record&gt;&lt;/Cite&gt;&lt;/EndNote&gt;</w:instrText>
      </w:r>
      <w:r w:rsidR="00D13210">
        <w:fldChar w:fldCharType="separate"/>
      </w:r>
      <w:r w:rsidR="00D13210">
        <w:rPr>
          <w:noProof/>
        </w:rPr>
        <w:t>(Chalmers, 1995)</w:t>
      </w:r>
      <w:r w:rsidR="00D13210">
        <w:fldChar w:fldCharType="end"/>
      </w:r>
      <w:r w:rsidR="00277107">
        <w:t>, gives rise to the need for a principled theory of consciousness.</w:t>
      </w:r>
    </w:p>
    <w:p w14:paraId="11E17B6F" w14:textId="7D26A85D" w:rsidR="00E20ABA" w:rsidRPr="0081560B" w:rsidRDefault="00E20ABA" w:rsidP="00780981">
      <w:r>
        <w:lastRenderedPageBreak/>
        <w:tab/>
        <w:t>Given the limitations of NCCs, there is now a stronger emphasis on using a more theoretical approach in tackling the question of how consciousness arises.</w:t>
      </w:r>
      <w:r w:rsidR="006814FF">
        <w:t xml:space="preserve"> Accord</w:t>
      </w:r>
      <w:r w:rsidR="002F7237">
        <w:t xml:space="preserve">ingly, a number of theories of consciousness have been proposed, such as </w:t>
      </w:r>
      <w:r w:rsidR="00043BCD">
        <w:t xml:space="preserve">the global workspace theory </w:t>
      </w:r>
      <w:r w:rsidR="00B57B56">
        <w:fldChar w:fldCharType="begin">
          <w:fldData xml:space="preserve">PEVuZE5vdGU+PENpdGU+PEF1dGhvcj5CYWFyczwvQXV0aG9yPjxZZWFyPjE5OTc8L1llYXI+PFJl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</w:fldData>
        </w:fldChar>
      </w:r>
      <w:r w:rsidR="00B57B56">
        <w:instrText xml:space="preserve"> ADDIN EN.CITE </w:instrText>
      </w:r>
      <w:r w:rsidR="00B57B56">
        <w:fldChar w:fldCharType="begin">
          <w:fldData xml:space="preserve">PEVuZE5vdGU+PENpdGU+PEF1dGhvcj5CYWFyczwvQXV0aG9yPjxZZWFyPjE5OTc8L1llYXI+PFJl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</w:fldData>
        </w:fldChar>
      </w:r>
      <w:r w:rsidR="00B57B56">
        <w:instrText xml:space="preserve"> ADDIN EN.CITE.DATA </w:instrText>
      </w:r>
      <w:r w:rsidR="00B57B56">
        <w:fldChar w:fldCharType="end"/>
      </w:r>
      <w:r w:rsidR="00B57B56">
        <w:fldChar w:fldCharType="separate"/>
      </w:r>
      <w:r w:rsidR="00B57B56">
        <w:rPr>
          <w:noProof/>
        </w:rPr>
        <w:t>(B. J. Baars, 1997; Bernard J. Baars, 2002)</w:t>
      </w:r>
      <w:r w:rsidR="00B57B56">
        <w:fldChar w:fldCharType="end"/>
      </w:r>
      <w:r w:rsidR="00E42107">
        <w:t xml:space="preserve"> and</w:t>
      </w:r>
      <w:r w:rsidR="00043BCD">
        <w:t xml:space="preserve"> cross-order integration theory </w:t>
      </w:r>
      <w:r w:rsidR="00B57B56">
        <w:fldChar w:fldCharType="begin"/>
      </w:r>
      <w:r w:rsidR="00B57B56">
        <w:instrText xml:space="preserve"> ADDIN EN.CITE &lt;EndNote&gt;&lt;Cite&gt;&lt;Author&gt;Kriegel&lt;/Author&gt;&lt;Year&gt;2007&lt;/Year&gt;&lt;RecNum&gt;59&lt;/RecNum&gt;&lt;DisplayText&gt;(Kriegel, 2007)&lt;/DisplayText&gt;&lt;record&gt;&lt;rec-number&gt;59&lt;/rec-number&gt;&lt;foreign-keys&gt;&lt;key app="EN" db-id="zrtd0xvvdt5esue5aw2pav5hztrtfrfsrpdp" timestamp="1502435053"&gt;59&lt;/key&gt;&lt;/foreign-keys&gt;&lt;ref-type name="Journal Article"&gt;17&lt;/ref-type&gt;&lt;contributors&gt;&lt;authors&gt;&lt;author&gt;Kriegel, Uriah&lt;/author&gt;&lt;/authors&gt;&lt;/contributors&gt;&lt;titles&gt;&lt;title&gt;A cross-order integration hypothesis for the neural correlate of consciousness&lt;/title&gt;&lt;secondary-title&gt;Consciousness and Cognition&lt;/secondary-title&gt;&lt;/titles&gt;&lt;periodical&gt;&lt;full-title&gt;Consciousness and Cognition&lt;/full-title&gt;&lt;/periodical&gt;&lt;pages&gt;897-912&lt;/pages&gt;&lt;volume&gt;16&lt;/volume&gt;&lt;number&gt;4&lt;/number&gt;&lt;keywords&gt;&lt;keyword&gt;Consciousness&lt;/keyword&gt;&lt;keyword&gt;NCC&lt;/keyword&gt;&lt;keyword&gt;Representation&lt;/keyword&gt;&lt;keyword&gt;Self-representation&lt;/keyword&gt;&lt;keyword&gt;Cross-order integration&lt;/keyword&gt;&lt;keyword&gt;Metacognition&lt;/keyword&gt;&lt;keyword&gt;Synchrony&lt;/keyword&gt;&lt;/keywords&gt;&lt;dates&gt;&lt;year&gt;2007&lt;/year&gt;&lt;pub-dates&gt;&lt;date&gt;2007/12/01/&lt;/date&gt;&lt;/pub-dates&gt;&lt;/dates&gt;&lt;isbn&gt;1053-8100&lt;/isbn&gt;&lt;urls&gt;&lt;related-urls&gt;&lt;url&gt;http://www.sciencedirect.com/science/article/pii/S1053810007000141&lt;/url&gt;&lt;/related-urls&gt;&lt;pdf-urls&gt;&lt;url&gt;file://C:\Users\this_\Documents\tlab\Articles\Kriegel 2007 Consciousness and Cognition.pdf&lt;/url&gt;&lt;/pdf-urls&gt;&lt;/urls&gt;&lt;electronic-resource-num&gt;http://dx.doi.org/10.1016/j.concog.2007.02.001&lt;/electronic-resource-num&gt;&lt;/record&gt;&lt;/Cite&gt;&lt;/EndNote&gt;</w:instrText>
      </w:r>
      <w:r w:rsidR="00B57B56">
        <w:fldChar w:fldCharType="separate"/>
      </w:r>
      <w:r w:rsidR="00B57B56">
        <w:rPr>
          <w:noProof/>
        </w:rPr>
        <w:t>(Kriegel, 2007)</w:t>
      </w:r>
      <w:r w:rsidR="00B57B56">
        <w:fldChar w:fldCharType="end"/>
      </w:r>
      <w:r w:rsidR="0090298C">
        <w:t xml:space="preserve">. While a common theme among these theories is the notion of integration across parts, they generally leave the concept ill-defined and un-operationalised. </w:t>
      </w:r>
      <w:r w:rsidR="00413EC5">
        <w:t>For example, the global workspace theory advocates that integration across distant brain regi</w:t>
      </w:r>
      <w:r w:rsidR="00B65E5E">
        <w:t>ons gives rise to consciousness. W</w:t>
      </w:r>
      <w:r w:rsidR="00786CB8">
        <w:t xml:space="preserve">hile studies linking conscious perception of a stimulus to functional connectivity across distal brain regions </w:t>
      </w:r>
      <w:r w:rsidR="00B57B56">
        <w:fldChar w:fldCharType="begin"/>
      </w:r>
      <w:r w:rsidR="00B57B56">
        <w:instrText xml:space="preserve"> ADDIN EN.CITE &lt;EndNote&gt;&lt;Cite&gt;&lt;Author&gt;Sergent&lt;/Author&gt;&lt;Year&gt;2004&lt;/Year&gt;&lt;RecNum&gt;104&lt;/RecNum&gt;&lt;DisplayText&gt;(Sergent &amp;amp; Dehaene, 2004)&lt;/DisplayText&gt;&lt;record&gt;&lt;rec-number&gt;104&lt;/rec-number&gt;&lt;foreign-keys&gt;&lt;key app="EN" db-id="zrtd0xvvdt5esue5aw2pav5hztrtfrfsrpdp" timestamp="1507857787"&gt;104&lt;/key&gt;&lt;/foreign-keys&gt;&lt;ref-type name="Journal Article"&gt;17&lt;/ref-type&gt;&lt;contributors&gt;&lt;authors&gt;&lt;author&gt;Sergent, Claire&lt;/author&gt;&lt;author&gt;Dehaene, Stanislas&lt;/author&gt;&lt;/authors&gt;&lt;/contributors&gt;&lt;titles&gt;&lt;title&gt;Neural processes underlying conscious perception: experimental findings and a global neuronal workspace framework&lt;/title&gt;&lt;secondary-title&gt;Journal of Physiology-Paris&lt;/secondary-title&gt;&lt;/titles&gt;&lt;periodical&gt;&lt;full-title&gt;Journal of Physiology-Paris&lt;/full-title&gt;&lt;/periodical&gt;&lt;pages&gt;374-384&lt;/pages&gt;&lt;volume&gt;98&lt;/volume&gt;&lt;number&gt;4&lt;/number&gt;&lt;dates&gt;&lt;year&gt;2004&lt;/year&gt;&lt;/dates&gt;&lt;isbn&gt;0928-4257&lt;/isbn&gt;&lt;urls&gt;&lt;/urls&gt;&lt;/record&gt;&lt;/Cite&gt;&lt;/EndNote&gt;</w:instrText>
      </w:r>
      <w:r w:rsidR="00B57B56">
        <w:fldChar w:fldCharType="separate"/>
      </w:r>
      <w:r w:rsidR="00B57B56">
        <w:rPr>
          <w:noProof/>
        </w:rPr>
        <w:t>(Sergent &amp; Dehaene, 2004)</w:t>
      </w:r>
      <w:r w:rsidR="00B57B56">
        <w:fldChar w:fldCharType="end"/>
      </w:r>
      <w:r w:rsidR="00B65E5E">
        <w:t xml:space="preserve"> </w:t>
      </w:r>
      <w:r w:rsidR="00786CB8">
        <w:t xml:space="preserve">are taken to support this idea, </w:t>
      </w:r>
      <w:r w:rsidR="00B65E5E">
        <w:t>the theory provides no explanations as to how such regions become integrated</w:t>
      </w:r>
      <w:r w:rsidR="00786CB8">
        <w:t>. Meanw</w:t>
      </w:r>
      <w:r w:rsidR="00413EC5">
        <w:t>hile</w:t>
      </w:r>
      <w:r w:rsidR="00786CB8">
        <w:t>,</w:t>
      </w:r>
      <w:r w:rsidR="00413EC5">
        <w:t xml:space="preserve"> the cross-order integration theory proposes that consciousness arises from integration between a first-order representation of an external stimulus and a second-order representation of that first-order representation</w:t>
      </w:r>
      <w:r w:rsidR="00E62346">
        <w:t>, but doesn’t describe possible ways in which this might be achieved</w:t>
      </w:r>
      <w:r w:rsidR="00413EC5">
        <w:t>.</w:t>
      </w:r>
      <w:r w:rsidR="00786CB8">
        <w:t xml:space="preserve"> </w:t>
      </w:r>
      <w:r w:rsidR="00780981">
        <w:t>Consequently, though they provide some testable predictions as to what kinds of large scale biological structures and</w:t>
      </w:r>
      <w:r w:rsidR="00DE3CDD">
        <w:t xml:space="preserve"> functional</w:t>
      </w:r>
      <w:r w:rsidR="00780981">
        <w:t xml:space="preserve"> interactions might give rise to consciousness, they ultimately fail in proposing a physical substrate for consciousness</w:t>
      </w:r>
      <w:r w:rsidR="00AC518D">
        <w:t xml:space="preserve">. </w:t>
      </w:r>
      <w:r w:rsidR="00780981">
        <w:t>As a result of this, they also fail to provide any measure of the consciousness they aim to explain.</w:t>
      </w:r>
    </w:p>
    <w:p w14:paraId="1F2080D7" w14:textId="781A7DB1" w:rsidR="00416187" w:rsidRDefault="00E90B9F" w:rsidP="00484F39">
      <w:pPr>
        <w:pStyle w:val="Heading2"/>
      </w:pPr>
      <w:bookmarkStart w:id="7" w:name="_Toc487633714"/>
      <w:bookmarkStart w:id="8" w:name="_Toc495663293"/>
      <w:r>
        <w:t xml:space="preserve">The </w:t>
      </w:r>
      <w:r w:rsidR="00E03257">
        <w:t>Integrated Information Theory</w:t>
      </w:r>
      <w:bookmarkEnd w:id="7"/>
      <w:r>
        <w:t xml:space="preserve"> of Consciousness</w:t>
      </w:r>
      <w:bookmarkEnd w:id="8"/>
      <w:r w:rsidR="009B1A49">
        <w:t xml:space="preserve"> </w:t>
      </w:r>
    </w:p>
    <w:p w14:paraId="01C0EE0D" w14:textId="3749CED8" w:rsidR="002E30D7" w:rsidRDefault="00B77D0F" w:rsidP="00B77D0F">
      <w:pPr>
        <w:rPr>
          <w:rFonts w:cs="Times New Roman"/>
        </w:rPr>
      </w:pPr>
      <w:r>
        <w:tab/>
      </w:r>
      <w:r w:rsidR="00484F39">
        <w:t>The integrated information theory of consciousness (</w:t>
      </w:r>
      <w:r>
        <w:t>IIT</w:t>
      </w:r>
      <w:r w:rsidR="00CB00F6">
        <w:t xml:space="preserve">; </w:t>
      </w:r>
      <w:r w:rsidR="00B57B56">
        <w:fldChar w:fldCharType="begin"/>
      </w:r>
      <w:r w:rsidR="00400BAE">
        <w:instrText xml:space="preserve"> ADDIN EN.CITE &lt;EndNote&gt;&lt;Cite&gt;&lt;Author&gt;Oizumi&lt;/Author&gt;&lt;Year&gt;2014&lt;/Year&gt;&lt;RecNum&gt;45&lt;/RecNum&gt;&lt;DisplayText&gt;(Oizumi, Albantakis, &amp;amp; Tononi,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B57B56">
        <w:fldChar w:fldCharType="separate"/>
      </w:r>
      <w:r w:rsidR="00400BAE">
        <w:rPr>
          <w:noProof/>
        </w:rPr>
        <w:t>(Oizumi, Albantakis, &amp; Tononi, 2014)</w:t>
      </w:r>
      <w:r w:rsidR="00B57B56">
        <w:fldChar w:fldCharType="end"/>
      </w:r>
      <w:r w:rsidR="00484F39">
        <w:t>)</w:t>
      </w:r>
      <w:r>
        <w:t xml:space="preserve"> stands out from </w:t>
      </w:r>
      <w:r w:rsidR="00D07F7B">
        <w:t>competing</w:t>
      </w:r>
      <w:r>
        <w:t xml:space="preserve"> theories</w:t>
      </w:r>
      <w:r w:rsidR="00D07F7B">
        <w:t xml:space="preserve"> </w:t>
      </w:r>
      <w:r>
        <w:t>by taking a different approach</w:t>
      </w:r>
      <w:r w:rsidR="00D07F7B">
        <w:t xml:space="preserve"> towards finding the physical substrate of consciousness</w:t>
      </w:r>
      <w:r>
        <w:t xml:space="preserve">. </w:t>
      </w:r>
      <w:r w:rsidR="0028130B">
        <w:t xml:space="preserve">Instead of </w:t>
      </w:r>
      <w:r w:rsidR="007B09C2">
        <w:t>building a theory</w:t>
      </w:r>
      <w:r w:rsidR="001138EE">
        <w:t xml:space="preserve"> from observed neural activities</w:t>
      </w:r>
      <w:r w:rsidR="0028130B">
        <w:t xml:space="preserve">, IIT identifies </w:t>
      </w:r>
      <w:r w:rsidR="00F34A75">
        <w:t>fundamental</w:t>
      </w:r>
      <w:r w:rsidR="0028130B">
        <w:t xml:space="preserve"> aspects of consciousness, and from these</w:t>
      </w:r>
      <w:r w:rsidR="00B75D8E">
        <w:t xml:space="preserve"> it</w:t>
      </w:r>
      <w:r w:rsidR="0028130B">
        <w:t xml:space="preserve"> </w:t>
      </w:r>
      <w:r w:rsidR="001A1659">
        <w:t>reasons</w:t>
      </w:r>
      <w:r w:rsidR="0028130B">
        <w:t xml:space="preserve"> the necessary mechanisms for it.</w:t>
      </w:r>
      <w:r w:rsidR="00040BA1">
        <w:t xml:space="preserve"> </w:t>
      </w:r>
      <w:r w:rsidR="00F34A75">
        <w:t xml:space="preserve">The </w:t>
      </w:r>
      <w:r w:rsidR="00A364A6">
        <w:t>fundamental properties</w:t>
      </w:r>
      <w:r w:rsidR="00A24A78">
        <w:t xml:space="preserve"> of consciousness</w:t>
      </w:r>
      <w:r w:rsidR="00A364A6">
        <w:t xml:space="preserve"> </w:t>
      </w:r>
      <w:r w:rsidR="006835D7">
        <w:t>IIT</w:t>
      </w:r>
      <w:r w:rsidR="00A364A6">
        <w:t xml:space="preserve"> identifies are as follows: </w:t>
      </w:r>
      <w:r w:rsidR="000B489F">
        <w:t>(a) intrinsic existence: an experience exists</w:t>
      </w:r>
      <w:r w:rsidR="0036074A">
        <w:t xml:space="preserve"> intrinsically to a conscious system</w:t>
      </w:r>
      <w:r w:rsidR="00C1430E">
        <w:t>, but not for external observers (</w:t>
      </w:r>
      <w:r w:rsidR="002F7AFB">
        <w:t>in other words</w:t>
      </w:r>
      <w:r w:rsidR="00C1430E">
        <w:t xml:space="preserve">, </w:t>
      </w:r>
      <w:r w:rsidR="002F7AFB">
        <w:t xml:space="preserve">observing a conscious </w:t>
      </w:r>
      <w:r w:rsidR="002F7AFB">
        <w:lastRenderedPageBreak/>
        <w:t>system does not give you the experience that the system is having</w:t>
      </w:r>
      <w:r w:rsidR="00C1430E">
        <w:t>)</w:t>
      </w:r>
      <w:r w:rsidR="000B489F">
        <w:t xml:space="preserve">; (b) composition: an experience is composed of multiple aspects (for example, the experience of watching a movie </w:t>
      </w:r>
      <w:r w:rsidR="00A214AD">
        <w:t>is composed of vision and audition, and the experience of a face is composed of eyes, a nose, etc.</w:t>
      </w:r>
      <w:r w:rsidR="000B489F">
        <w:t xml:space="preserve">); (c) information: an experience rules out every other possible experience that </w:t>
      </w:r>
      <w:r w:rsidR="0036074A">
        <w:t>the conscious system could instead be having</w:t>
      </w:r>
      <w:r w:rsidR="002F7AFB">
        <w:t xml:space="preserve"> (for example, by reading this thesis you are consequently not experiencing all the other experiences you could possibly</w:t>
      </w:r>
      <w:r w:rsidR="001054DD">
        <w:t xml:space="preserve"> be</w:t>
      </w:r>
      <w:r w:rsidR="002F7AFB">
        <w:t xml:space="preserve"> having instead, such as watching a movie, cooking dinner, or reading a more interesting thesis)</w:t>
      </w:r>
      <w:r w:rsidR="000B489F">
        <w:t xml:space="preserve">; (d) integration: an experience exists as a single whole which cannot be broken </w:t>
      </w:r>
      <w:r w:rsidR="0036074A">
        <w:t xml:space="preserve">up </w:t>
      </w:r>
      <w:r w:rsidR="000B489F">
        <w:t>into</w:t>
      </w:r>
      <w:r w:rsidR="0036074A">
        <w:t xml:space="preserve"> independent</w:t>
      </w:r>
      <w:r w:rsidR="000B489F">
        <w:t xml:space="preserve"> parts</w:t>
      </w:r>
      <w:r w:rsidR="002F7AFB">
        <w:t xml:space="preserve"> (for example, </w:t>
      </w:r>
      <w:r w:rsidR="006770B0">
        <w:t>the experience of a red ball does not reduce to two separate, independent experiences of redness and of a ball</w:t>
      </w:r>
      <w:r w:rsidR="002F7AFB">
        <w:t>)</w:t>
      </w:r>
      <w:r w:rsidR="000B489F">
        <w:t>; and (e) exclusion: an experience cannot be superposed with other experiences</w:t>
      </w:r>
      <w:r w:rsidR="0036074A">
        <w:t xml:space="preserve"> – they either merge into a single experience or they form separate consciousnesses</w:t>
      </w:r>
      <w:r w:rsidR="003477FD">
        <w:t xml:space="preserve"> (this precludes a single system from having multiple consciousness, for example at different timescales</w:t>
      </w:r>
      <w:r w:rsidR="006770B0">
        <w:t>)</w:t>
      </w:r>
      <w:r w:rsidR="000B489F">
        <w:t xml:space="preserve">. </w:t>
      </w:r>
      <w:r w:rsidR="003B642F">
        <w:t xml:space="preserve">From these </w:t>
      </w:r>
      <w:r w:rsidR="00A859D0">
        <w:t>fundamental properties of consciousness,</w:t>
      </w:r>
      <w:r w:rsidR="00FF69E6">
        <w:t xml:space="preserve"> IIT</w:t>
      </w:r>
      <w:r w:rsidR="005807F0">
        <w:t xml:space="preserve"> derives a set of physical properties from which consciousness arises (the full derivation is described in</w:t>
      </w:r>
      <w:r w:rsidR="00400BAE">
        <w:t xml:space="preserve"> </w:t>
      </w:r>
      <w:r w:rsidR="00400BAE">
        <w:fldChar w:fldCharType="begin"/>
      </w:r>
      <w:r w:rsidR="00400BAE">
        <w:instrText xml:space="preserve"> ADDIN EN.CITE &lt;EndNote&gt;&lt;Cite&gt;&lt;Author&gt;Oizumi&lt;/Author&gt;&lt;Year&gt;2014&lt;/Year&gt;&lt;RecNum&gt;45&lt;/RecNum&gt;&lt;DisplayText&gt;(Oizumi et al.,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400BAE">
        <w:fldChar w:fldCharType="separate"/>
      </w:r>
      <w:r w:rsidR="00400BAE">
        <w:rPr>
          <w:noProof/>
        </w:rPr>
        <w:t>(Oizumi et al., 2014)</w:t>
      </w:r>
      <w:r w:rsidR="00400BAE">
        <w:fldChar w:fldCharType="end"/>
      </w:r>
      <w:r w:rsidR="00400BAE">
        <w:t>)</w:t>
      </w:r>
      <w:r w:rsidR="005807F0">
        <w:t>. These physical properties lead to</w:t>
      </w:r>
      <w:r w:rsidR="00FF69E6">
        <w:t xml:space="preserve"> a measure, integrated information </w:t>
      </w:r>
      <w:r w:rsidR="00FF69E6">
        <w:rPr>
          <w:rFonts w:cs="Times New Roman"/>
        </w:rPr>
        <w:t>Φ, whose magnitude is purported to reflect the level of consciousness in a network. As Φ is derived from fundamental principles, rather than based directly on</w:t>
      </w:r>
      <w:r w:rsidR="00A2519D">
        <w:rPr>
          <w:rFonts w:cs="Times New Roman"/>
        </w:rPr>
        <w:t xml:space="preserve"> observed neural activity, its applicability is not limited to humans</w:t>
      </w:r>
      <w:r w:rsidR="00FF69E6">
        <w:rPr>
          <w:rFonts w:cs="Times New Roman"/>
        </w:rPr>
        <w:t>, vertebra</w:t>
      </w:r>
      <w:r w:rsidR="00A2519D">
        <w:rPr>
          <w:rFonts w:cs="Times New Roman"/>
        </w:rPr>
        <w:t xml:space="preserve">tes, or even biological systems. </w:t>
      </w:r>
      <w:r w:rsidR="00561E15">
        <w:rPr>
          <w:rFonts w:cs="Times New Roman"/>
        </w:rPr>
        <w:t>Thus, it</w:t>
      </w:r>
      <w:r w:rsidR="00A2519D">
        <w:rPr>
          <w:rFonts w:cs="Times New Roman"/>
        </w:rPr>
        <w:t xml:space="preserve"> overcomes the previous limitations of the search for the NCC.</w:t>
      </w:r>
    </w:p>
    <w:p w14:paraId="6BFECC9C" w14:textId="07D6497A" w:rsidR="00127DCF" w:rsidRDefault="00ED14B8" w:rsidP="00B77D0F">
      <w:pPr>
        <w:rPr>
          <w:rFonts w:cs="Times New Roman"/>
        </w:rPr>
      </w:pPr>
      <w:r>
        <w:rPr>
          <w:rFonts w:cs="Times New Roman"/>
        </w:rPr>
        <w:tab/>
        <w:t xml:space="preserve">IIT proposes that a conscious network specifies its own causes and effects. That is, in a conscious network, </w:t>
      </w:r>
      <w:r w:rsidR="005C47FE">
        <w:rPr>
          <w:rFonts w:cs="Times New Roman"/>
        </w:rPr>
        <w:t xml:space="preserve">the network state (i.e. the combination of the states of all elements in the network, for example the state of all neurons in the brain) should be </w:t>
      </w:r>
      <w:r>
        <w:rPr>
          <w:rFonts w:cs="Times New Roman"/>
        </w:rPr>
        <w:t>informative as to the</w:t>
      </w:r>
      <w:r w:rsidR="002674EC">
        <w:rPr>
          <w:rFonts w:cs="Times New Roman"/>
        </w:rPr>
        <w:t xml:space="preserve"> possible</w:t>
      </w:r>
      <w:r>
        <w:rPr>
          <w:rFonts w:cs="Times New Roman"/>
        </w:rPr>
        <w:t xml:space="preserve"> previous </w:t>
      </w:r>
      <w:r w:rsidR="005C47FE">
        <w:rPr>
          <w:rFonts w:cs="Times New Roman"/>
        </w:rPr>
        <w:t>network states</w:t>
      </w:r>
      <w:r>
        <w:rPr>
          <w:rFonts w:cs="Times New Roman"/>
        </w:rPr>
        <w:t xml:space="preserve"> </w:t>
      </w:r>
      <w:r>
        <w:rPr>
          <w:rFonts w:cs="Times New Roman"/>
          <w:i/>
        </w:rPr>
        <w:t>and</w:t>
      </w:r>
      <w:r>
        <w:rPr>
          <w:rFonts w:cs="Times New Roman"/>
        </w:rPr>
        <w:t xml:space="preserve"> the possible future </w:t>
      </w:r>
      <w:r w:rsidR="005C47FE">
        <w:rPr>
          <w:rFonts w:cs="Times New Roman"/>
        </w:rPr>
        <w:t xml:space="preserve">network </w:t>
      </w:r>
      <w:r>
        <w:rPr>
          <w:rFonts w:cs="Times New Roman"/>
        </w:rPr>
        <w:t>state</w:t>
      </w:r>
      <w:r w:rsidR="00103283">
        <w:rPr>
          <w:rFonts w:cs="Times New Roman"/>
        </w:rPr>
        <w:t>s</w:t>
      </w:r>
      <w:r>
        <w:rPr>
          <w:rFonts w:cs="Times New Roman"/>
        </w:rPr>
        <w:t>.</w:t>
      </w:r>
      <w:r w:rsidR="00B45180">
        <w:rPr>
          <w:rFonts w:cs="Times New Roman"/>
        </w:rPr>
        <w:t xml:space="preserve"> </w:t>
      </w:r>
      <w:r w:rsidR="00C13370">
        <w:rPr>
          <w:rFonts w:cs="Times New Roman"/>
        </w:rPr>
        <w:t>Φ is derived to reflect the degree to which a network achieves this.</w:t>
      </w:r>
      <w:r w:rsidR="00775668">
        <w:rPr>
          <w:rFonts w:cs="Times New Roman"/>
        </w:rPr>
        <w:t xml:space="preserve"> </w:t>
      </w:r>
      <w:r w:rsidR="00127DCF">
        <w:rPr>
          <w:rFonts w:cs="Times New Roman"/>
        </w:rPr>
        <w:t xml:space="preserve">In the next </w:t>
      </w:r>
      <w:r w:rsidR="00221C87">
        <w:rPr>
          <w:rFonts w:cs="Times New Roman"/>
        </w:rPr>
        <w:t>three</w:t>
      </w:r>
      <w:r w:rsidR="00127DCF">
        <w:rPr>
          <w:rFonts w:cs="Times New Roman"/>
        </w:rPr>
        <w:t xml:space="preserve"> paragraphs, I</w:t>
      </w:r>
      <w:r w:rsidR="00775668">
        <w:rPr>
          <w:rFonts w:cs="Times New Roman"/>
        </w:rPr>
        <w:t xml:space="preserve"> attempt to provide a basic conceptual </w:t>
      </w:r>
      <w:r w:rsidR="0067014A">
        <w:rPr>
          <w:rFonts w:cs="Times New Roman"/>
        </w:rPr>
        <w:t>explanation</w:t>
      </w:r>
      <w:r w:rsidR="00775668">
        <w:rPr>
          <w:rFonts w:cs="Times New Roman"/>
        </w:rPr>
        <w:t xml:space="preserve"> of Φ</w:t>
      </w:r>
      <w:r w:rsidR="0093720A">
        <w:rPr>
          <w:rFonts w:cs="Times New Roman"/>
        </w:rPr>
        <w:t xml:space="preserve"> using</w:t>
      </w:r>
      <w:r w:rsidR="00A52F93">
        <w:rPr>
          <w:rFonts w:cs="Times New Roman"/>
        </w:rPr>
        <w:t xml:space="preserve"> simple network</w:t>
      </w:r>
      <w:r w:rsidR="00A74C4E">
        <w:rPr>
          <w:rFonts w:cs="Times New Roman"/>
        </w:rPr>
        <w:t>s</w:t>
      </w:r>
      <w:r w:rsidR="00A52F93">
        <w:rPr>
          <w:rFonts w:cs="Times New Roman"/>
        </w:rPr>
        <w:t xml:space="preserve"> consisting of </w:t>
      </w:r>
      <w:r w:rsidR="00A52F93">
        <w:rPr>
          <w:rFonts w:cs="Times New Roman"/>
        </w:rPr>
        <w:lastRenderedPageBreak/>
        <w:t>two neurons</w:t>
      </w:r>
      <w:r w:rsidR="007F2730">
        <w:rPr>
          <w:rFonts w:cs="Times New Roman"/>
        </w:rPr>
        <w:t xml:space="preserve"> (Figure 1</w:t>
      </w:r>
      <w:r w:rsidR="00274CDC">
        <w:rPr>
          <w:rFonts w:cs="Times New Roman"/>
        </w:rPr>
        <w:t>)</w:t>
      </w:r>
      <w:r w:rsidR="00775668">
        <w:rPr>
          <w:rFonts w:cs="Times New Roman"/>
        </w:rPr>
        <w:t xml:space="preserve">. </w:t>
      </w:r>
      <w:r w:rsidR="00103283">
        <w:rPr>
          <w:rFonts w:cs="Times New Roman"/>
        </w:rPr>
        <w:t xml:space="preserve">For details, </w:t>
      </w:r>
      <w:r w:rsidR="00C64140">
        <w:rPr>
          <w:rFonts w:cs="Times New Roman"/>
        </w:rPr>
        <w:t>its</w:t>
      </w:r>
      <w:r w:rsidR="00103283">
        <w:rPr>
          <w:rFonts w:cs="Times New Roman"/>
        </w:rPr>
        <w:t xml:space="preserve"> full </w:t>
      </w:r>
      <w:r w:rsidR="00775668">
        <w:rPr>
          <w:rFonts w:cs="Times New Roman"/>
        </w:rPr>
        <w:t>mathematical derivation</w:t>
      </w:r>
      <w:r w:rsidR="00340A84">
        <w:rPr>
          <w:rFonts w:cs="Times New Roman"/>
        </w:rPr>
        <w:t>, which is unnecessarily complicated for this thesis,</w:t>
      </w:r>
      <w:r w:rsidR="00775668">
        <w:rPr>
          <w:rFonts w:cs="Times New Roman"/>
        </w:rPr>
        <w:t xml:space="preserve"> is provided in </w:t>
      </w:r>
      <w:r w:rsidR="00B57B56">
        <w:rPr>
          <w:rFonts w:cs="Times New Roman"/>
        </w:rPr>
        <w:fldChar w:fldCharType="begin"/>
      </w:r>
      <w:r w:rsidR="00B57B56">
        <w:rPr>
          <w:rFonts w:cs="Times New Roman"/>
        </w:rPr>
        <w:instrText xml:space="preserve"> ADDIN EN.CITE &lt;EndNote&gt;&lt;Cite&gt;&lt;Author&gt;Oizumi&lt;/Author&gt;&lt;Year&gt;2014&lt;/Year&gt;&lt;RecNum&gt;45&lt;/RecNum&gt;&lt;DisplayText&gt;(Oizumi et al.,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B57B56">
        <w:rPr>
          <w:rFonts w:cs="Times New Roman"/>
        </w:rPr>
        <w:fldChar w:fldCharType="separate"/>
      </w:r>
      <w:r w:rsidR="00B57B56">
        <w:rPr>
          <w:rFonts w:cs="Times New Roman"/>
          <w:noProof/>
        </w:rPr>
        <w:t>(Oizumi et al., 2014)</w:t>
      </w:r>
      <w:r w:rsidR="00B57B56">
        <w:rPr>
          <w:rFonts w:cs="Times New Roman"/>
        </w:rPr>
        <w:fldChar w:fldCharType="end"/>
      </w:r>
      <w:r w:rsidR="00775668">
        <w:rPr>
          <w:rFonts w:cs="Times New Roman"/>
        </w:rPr>
        <w:t>.</w:t>
      </w:r>
    </w:p>
    <w:p w14:paraId="05B73ACD" w14:textId="3EB37E31" w:rsidR="00B8431F" w:rsidRDefault="00D61D5B" w:rsidP="00D61D5B">
      <w:pPr>
        <w:jc w:val="center"/>
        <w:rPr>
          <w:rFonts w:cs="Times New Roman"/>
        </w:rPr>
      </w:pPr>
      <w:r>
        <w:rPr>
          <w:noProof/>
        </w:rPr>
        <w:drawing>
          <wp:inline distT="0" distB="0" distL="0" distR="0" wp14:anchorId="06FCFC24" wp14:editId="55E30F5B">
            <wp:extent cx="4110453" cy="2299646"/>
            <wp:effectExtent l="0" t="0" r="444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1978" cy="2311689"/>
                    </a:xfrm>
                    <a:prstGeom prst="rect">
                      <a:avLst/>
                    </a:prstGeom>
                  </pic:spPr>
                </pic:pic>
              </a:graphicData>
            </a:graphic>
          </wp:inline>
        </w:drawing>
      </w:r>
    </w:p>
    <w:p w14:paraId="6B2764C6" w14:textId="77692106" w:rsidR="00B8431F" w:rsidRDefault="00BA6129" w:rsidP="00B8431F">
      <w:pPr>
        <w:rPr>
          <w:rFonts w:cs="Times New Roman"/>
        </w:rPr>
      </w:pPr>
      <w:r>
        <w:rPr>
          <w:rFonts w:cs="Times New Roman"/>
          <w:i/>
        </w:rPr>
        <w:t>Figure 1</w:t>
      </w:r>
      <w:r w:rsidR="00595FDC">
        <w:rPr>
          <w:rFonts w:cs="Times New Roman"/>
        </w:rPr>
        <w:t>.</w:t>
      </w:r>
      <w:r w:rsidR="00B8431F">
        <w:rPr>
          <w:rFonts w:cs="Times New Roman"/>
        </w:rPr>
        <w:t xml:space="preserve"> Assessment of </w:t>
      </w:r>
      <w:r w:rsidR="00D61D5B">
        <w:rPr>
          <w:rFonts w:cs="Times New Roman"/>
        </w:rPr>
        <w:t>information</w:t>
      </w:r>
      <w:r w:rsidR="00B8431F">
        <w:rPr>
          <w:rFonts w:cs="Times New Roman"/>
        </w:rPr>
        <w:t xml:space="preserve"> in networks of two neurons. Each neuron, </w:t>
      </w:r>
      <w:r w:rsidR="00B8431F" w:rsidRPr="005D2066">
        <w:rPr>
          <w:rFonts w:cs="Times New Roman"/>
        </w:rPr>
        <w:t>X</w:t>
      </w:r>
      <w:r w:rsidR="00B8431F">
        <w:rPr>
          <w:rFonts w:cs="Times New Roman"/>
        </w:rPr>
        <w:t xml:space="preserve"> and </w:t>
      </w:r>
      <w:r w:rsidR="00B8431F" w:rsidRPr="005D2066">
        <w:rPr>
          <w:rFonts w:cs="Times New Roman"/>
        </w:rPr>
        <w:t>Y</w:t>
      </w:r>
      <w:r w:rsidR="00B8431F">
        <w:rPr>
          <w:rFonts w:cs="Times New Roman"/>
        </w:rPr>
        <w:t xml:space="preserve">, takes one of two states: firing (white; 1) or not firing (black; 0). Of four possible network states (00, 01, 10, and 11), the current network state </w:t>
      </w:r>
      <w:r w:rsidR="00B8431F" w:rsidRPr="005D2066">
        <w:rPr>
          <w:rFonts w:cs="Times New Roman"/>
        </w:rPr>
        <w:t>XY</w:t>
      </w:r>
      <w:r w:rsidR="00B8431F">
        <w:rPr>
          <w:rFonts w:cs="Times New Roman"/>
        </w:rPr>
        <w:t xml:space="preserve"> at time </w:t>
      </w:r>
      <w:r w:rsidR="00B8431F">
        <w:rPr>
          <w:rFonts w:cs="Times New Roman"/>
          <w:i/>
        </w:rPr>
        <w:t>t</w:t>
      </w:r>
      <w:r w:rsidR="00B8431F">
        <w:rPr>
          <w:rFonts w:cs="Times New Roman"/>
        </w:rPr>
        <w:t xml:space="preserve"> </w:t>
      </w:r>
      <w:r w:rsidR="00B8431F" w:rsidRPr="002F3F9E">
        <w:rPr>
          <w:rFonts w:cs="Times New Roman"/>
        </w:rPr>
        <w:t>is</w:t>
      </w:r>
      <w:r w:rsidR="00B8431F">
        <w:rPr>
          <w:rFonts w:cs="Times New Roman"/>
        </w:rPr>
        <w:t xml:space="preserve"> 10. (a) If nothing is known about the interactions between X and Y, then at time </w:t>
      </w:r>
      <w:r w:rsidR="00B8431F">
        <w:rPr>
          <w:rFonts w:cs="Times New Roman"/>
          <w:i/>
        </w:rPr>
        <w:t>t</w:t>
      </w:r>
      <w:r w:rsidR="00B8431F">
        <w:rPr>
          <w:rFonts w:cs="Times New Roman"/>
        </w:rPr>
        <w:t xml:space="preserve"> + 1 XY could assume any one of the four possible network states. (b) If X at </w:t>
      </w:r>
      <w:r w:rsidR="00B8431F">
        <w:rPr>
          <w:rFonts w:cs="Times New Roman"/>
          <w:i/>
        </w:rPr>
        <w:t>t</w:t>
      </w:r>
      <w:r w:rsidR="00B8431F">
        <w:rPr>
          <w:rFonts w:cs="Times New Roman"/>
        </w:rPr>
        <w:t xml:space="preserve"> + 1 assumes Y’s state at </w:t>
      </w:r>
      <w:r w:rsidR="00B8431F">
        <w:rPr>
          <w:rFonts w:cs="Times New Roman"/>
          <w:i/>
        </w:rPr>
        <w:t>t</w:t>
      </w:r>
      <w:r w:rsidR="00B8431F">
        <w:rPr>
          <w:rFonts w:cs="Times New Roman"/>
        </w:rPr>
        <w:t xml:space="preserve"> </w:t>
      </w:r>
      <w:r w:rsidR="00CE79C0">
        <w:rPr>
          <w:rFonts w:cs="Times New Roman"/>
        </w:rPr>
        <w:t xml:space="preserve">through a causal connection (black arrow), then X’s state at </w:t>
      </w:r>
      <w:r w:rsidR="00CE79C0">
        <w:rPr>
          <w:rFonts w:cs="Times New Roman"/>
          <w:i/>
        </w:rPr>
        <w:t xml:space="preserve">t </w:t>
      </w:r>
      <w:r w:rsidR="00CE79C0">
        <w:rPr>
          <w:rFonts w:cs="Times New Roman"/>
        </w:rPr>
        <w:t xml:space="preserve">+ 1 must be 0 in this example. Similarly, if Y assumes X’s state at </w:t>
      </w:r>
      <w:r w:rsidR="00CE79C0" w:rsidRPr="00CE79C0">
        <w:rPr>
          <w:rFonts w:cs="Times New Roman"/>
          <w:i/>
        </w:rPr>
        <w:t>t</w:t>
      </w:r>
      <w:r w:rsidR="00CE79C0">
        <w:rPr>
          <w:rFonts w:cs="Times New Roman"/>
        </w:rPr>
        <w:t xml:space="preserve"> through a causal connection, then Y’s state at </w:t>
      </w:r>
      <w:r w:rsidR="00CE79C0">
        <w:rPr>
          <w:rFonts w:cs="Times New Roman"/>
          <w:i/>
        </w:rPr>
        <w:t>t</w:t>
      </w:r>
      <w:r w:rsidR="00CE79C0">
        <w:rPr>
          <w:rFonts w:cs="Times New Roman"/>
        </w:rPr>
        <w:t xml:space="preserve"> + 1 must be 1. Thus, at </w:t>
      </w:r>
      <w:r w:rsidR="00CE79C0">
        <w:rPr>
          <w:rFonts w:cs="Times New Roman"/>
          <w:i/>
        </w:rPr>
        <w:t>t</w:t>
      </w:r>
      <w:r w:rsidR="00CE79C0">
        <w:rPr>
          <w:rFonts w:cs="Times New Roman"/>
        </w:rPr>
        <w:t xml:space="preserve"> + 1, the network state must be 01.</w:t>
      </w:r>
      <w:r w:rsidR="00B8431F">
        <w:rPr>
          <w:rFonts w:cs="Times New Roman"/>
        </w:rPr>
        <w:t xml:space="preserve"> (c) Only Y at </w:t>
      </w:r>
      <w:r w:rsidR="00B8431F">
        <w:rPr>
          <w:rFonts w:cs="Times New Roman"/>
          <w:i/>
        </w:rPr>
        <w:t>t</w:t>
      </w:r>
      <w:r w:rsidR="00B8431F">
        <w:rPr>
          <w:rFonts w:cs="Times New Roman"/>
        </w:rPr>
        <w:t xml:space="preserve"> + 1 copies X’s state at </w:t>
      </w:r>
      <w:r w:rsidR="00B8431F">
        <w:rPr>
          <w:rFonts w:cs="Times New Roman"/>
          <w:i/>
        </w:rPr>
        <w:t>t</w:t>
      </w:r>
      <w:r w:rsidR="00B8431F">
        <w:rPr>
          <w:rFonts w:cs="Times New Roman"/>
        </w:rPr>
        <w:t xml:space="preserve">. The broken black line indicates that the state of X does not depend on the state of Y. Thus, at </w:t>
      </w:r>
      <w:r w:rsidR="00B8431F">
        <w:rPr>
          <w:rFonts w:cs="Times New Roman"/>
        </w:rPr>
        <w:softHyphen/>
      </w:r>
      <w:r w:rsidR="00B8431F">
        <w:rPr>
          <w:rFonts w:cs="Times New Roman"/>
          <w:i/>
        </w:rPr>
        <w:t>t</w:t>
      </w:r>
      <w:r w:rsidR="00B8431F">
        <w:rPr>
          <w:rFonts w:cs="Times New Roman"/>
        </w:rPr>
        <w:t xml:space="preserve"> + 1,</w:t>
      </w:r>
      <w:r w:rsidR="002A1C89">
        <w:rPr>
          <w:rFonts w:cs="Times New Roman"/>
        </w:rPr>
        <w:t xml:space="preserve"> possible states are 01 and 11.</w:t>
      </w:r>
    </w:p>
    <w:p w14:paraId="4100BE59" w14:textId="77777777" w:rsidR="00A61E60" w:rsidRDefault="00A61E60" w:rsidP="00B8431F">
      <w:pPr>
        <w:rPr>
          <w:rFonts w:cs="Times New Roman"/>
        </w:rPr>
      </w:pPr>
    </w:p>
    <w:p w14:paraId="3231A8AA" w14:textId="15DB9717" w:rsidR="00127DCF" w:rsidRDefault="00693319" w:rsidP="00127DCF">
      <w:pPr>
        <w:ind w:firstLine="720"/>
        <w:rPr>
          <w:rFonts w:cs="Times New Roman"/>
        </w:rPr>
      </w:pPr>
      <w:r>
        <w:rPr>
          <w:rFonts w:cs="Times New Roman"/>
        </w:rPr>
        <w:t xml:space="preserve">The magnitude of Φ may be understood from the principles </w:t>
      </w:r>
      <w:r w:rsidR="00426B74">
        <w:rPr>
          <w:rFonts w:cs="Times New Roman"/>
        </w:rPr>
        <w:t xml:space="preserve">of </w:t>
      </w:r>
      <w:r w:rsidR="00426B74" w:rsidRPr="009F7F09">
        <w:rPr>
          <w:rFonts w:cs="Times New Roman"/>
          <w:i/>
        </w:rPr>
        <w:t>information</w:t>
      </w:r>
      <w:r w:rsidR="00426B74">
        <w:rPr>
          <w:rFonts w:cs="Times New Roman"/>
        </w:rPr>
        <w:t xml:space="preserve"> and </w:t>
      </w:r>
      <w:r w:rsidR="00426B74" w:rsidRPr="009F7F09">
        <w:rPr>
          <w:rFonts w:cs="Times New Roman"/>
          <w:i/>
        </w:rPr>
        <w:t>integration</w:t>
      </w:r>
      <w:r w:rsidR="009F7F09">
        <w:rPr>
          <w:rFonts w:cs="Times New Roman"/>
        </w:rPr>
        <w:t xml:space="preserve">. </w:t>
      </w:r>
      <w:r w:rsidR="009F7F09" w:rsidRPr="00EE3610">
        <w:rPr>
          <w:rFonts w:cs="Times New Roman"/>
          <w:i/>
        </w:rPr>
        <w:t>Information</w:t>
      </w:r>
      <w:r w:rsidR="009F7F09">
        <w:rPr>
          <w:rFonts w:cs="Times New Roman"/>
        </w:rPr>
        <w:t xml:space="preserve"> (the I of Φ</w:t>
      </w:r>
      <w:r w:rsidR="00426B74">
        <w:rPr>
          <w:rFonts w:cs="Times New Roman"/>
        </w:rPr>
        <w:t>) ref</w:t>
      </w:r>
      <w:r w:rsidR="00F50477">
        <w:rPr>
          <w:rFonts w:cs="Times New Roman"/>
        </w:rPr>
        <w:t>e</w:t>
      </w:r>
      <w:r w:rsidR="00280FE5">
        <w:rPr>
          <w:rFonts w:cs="Times New Roman"/>
        </w:rPr>
        <w:t>rs t</w:t>
      </w:r>
      <w:r w:rsidR="00B00055">
        <w:rPr>
          <w:rFonts w:cs="Times New Roman"/>
        </w:rPr>
        <w:t>o reduction in uncertainty.</w:t>
      </w:r>
      <w:r w:rsidR="00D95988">
        <w:rPr>
          <w:rFonts w:cs="Times New Roman"/>
        </w:rPr>
        <w:t xml:space="preserve"> </w:t>
      </w:r>
      <w:r w:rsidR="0092270E">
        <w:rPr>
          <w:rFonts w:cs="Times New Roman"/>
        </w:rPr>
        <w:t>In our</w:t>
      </w:r>
      <w:r w:rsidR="00FA1C61">
        <w:rPr>
          <w:rFonts w:cs="Times New Roman"/>
        </w:rPr>
        <w:t xml:space="preserve"> first</w:t>
      </w:r>
      <w:r w:rsidR="0092270E">
        <w:rPr>
          <w:rFonts w:cs="Times New Roman"/>
        </w:rPr>
        <w:t xml:space="preserve"> example network</w:t>
      </w:r>
      <w:r w:rsidR="00F818D1">
        <w:rPr>
          <w:rFonts w:cs="Times New Roman"/>
        </w:rPr>
        <w:t xml:space="preserve"> (Figure 1a)</w:t>
      </w:r>
      <w:r w:rsidR="0092270E">
        <w:rPr>
          <w:rFonts w:cs="Times New Roman"/>
        </w:rPr>
        <w:t xml:space="preserve">, given no knowledge about the interactions between the neurons, there are four possible network states at any given timepoint </w:t>
      </w:r>
      <w:r w:rsidR="0092270E">
        <w:rPr>
          <w:rFonts w:cs="Times New Roman"/>
          <w:i/>
        </w:rPr>
        <w:t>t</w:t>
      </w:r>
      <w:r w:rsidR="0092270E">
        <w:rPr>
          <w:rFonts w:cs="Times New Roman"/>
        </w:rPr>
        <w:t xml:space="preserve">. However, if we </w:t>
      </w:r>
      <w:r w:rsidR="004A7D4C">
        <w:rPr>
          <w:rFonts w:cs="Times New Roman"/>
        </w:rPr>
        <w:t>consider</w:t>
      </w:r>
      <w:r w:rsidR="0092270E">
        <w:rPr>
          <w:rFonts w:cs="Times New Roman"/>
        </w:rPr>
        <w:t xml:space="preserve"> that each neuron at time </w:t>
      </w:r>
      <w:r w:rsidR="0092270E">
        <w:rPr>
          <w:rFonts w:cs="Times New Roman"/>
          <w:i/>
        </w:rPr>
        <w:t>t</w:t>
      </w:r>
      <w:r w:rsidR="0092270E">
        <w:rPr>
          <w:rFonts w:cs="Times New Roman"/>
        </w:rPr>
        <w:t xml:space="preserve"> </w:t>
      </w:r>
      <w:r w:rsidR="000F03F9">
        <w:rPr>
          <w:rFonts w:cs="Times New Roman"/>
        </w:rPr>
        <w:t xml:space="preserve">+ 1 </w:t>
      </w:r>
      <w:r w:rsidR="0092270E">
        <w:rPr>
          <w:rFonts w:cs="Times New Roman"/>
        </w:rPr>
        <w:t xml:space="preserve">takes the state the other neuron took at time </w:t>
      </w:r>
      <w:r w:rsidR="0092270E">
        <w:rPr>
          <w:rFonts w:cs="Times New Roman"/>
          <w:i/>
        </w:rPr>
        <w:t>t</w:t>
      </w:r>
      <w:r w:rsidR="0092270E">
        <w:rPr>
          <w:rFonts w:cs="Times New Roman"/>
        </w:rPr>
        <w:t xml:space="preserve"> (essentially copying each other at each timestep),</w:t>
      </w:r>
      <w:r w:rsidR="009A40E9">
        <w:rPr>
          <w:rFonts w:cs="Times New Roman"/>
        </w:rPr>
        <w:t xml:space="preserve"> and the state of the network at timepoint </w:t>
      </w:r>
      <w:r w:rsidR="009A40E9">
        <w:rPr>
          <w:rFonts w:cs="Times New Roman"/>
          <w:i/>
        </w:rPr>
        <w:t>t</w:t>
      </w:r>
      <w:r w:rsidR="009A40E9">
        <w:rPr>
          <w:rFonts w:cs="Times New Roman"/>
        </w:rPr>
        <w:t xml:space="preserve">, we would be able to </w:t>
      </w:r>
      <w:r w:rsidR="009A40E9">
        <w:rPr>
          <w:rFonts w:cs="Times New Roman"/>
        </w:rPr>
        <w:lastRenderedPageBreak/>
        <w:t xml:space="preserve">deduce the </w:t>
      </w:r>
      <w:r w:rsidR="0093728B">
        <w:rPr>
          <w:rFonts w:cs="Times New Roman"/>
        </w:rPr>
        <w:t xml:space="preserve">only possible </w:t>
      </w:r>
      <w:r w:rsidR="009A40E9">
        <w:rPr>
          <w:rFonts w:cs="Times New Roman"/>
        </w:rPr>
        <w:t xml:space="preserve">state of the network </w:t>
      </w:r>
      <w:r w:rsidR="0093728B">
        <w:rPr>
          <w:rFonts w:cs="Times New Roman"/>
        </w:rPr>
        <w:t>at</w:t>
      </w:r>
      <w:r w:rsidR="009A40E9">
        <w:rPr>
          <w:rFonts w:cs="Times New Roman"/>
        </w:rPr>
        <w:t xml:space="preserve"> </w:t>
      </w:r>
      <w:r w:rsidR="009A40E9">
        <w:rPr>
          <w:rFonts w:cs="Times New Roman"/>
          <w:i/>
        </w:rPr>
        <w:t>t</w:t>
      </w:r>
      <w:r w:rsidR="009A40E9">
        <w:rPr>
          <w:rFonts w:cs="Times New Roman"/>
        </w:rPr>
        <w:t xml:space="preserve"> </w:t>
      </w:r>
      <w:r w:rsidR="0093728B">
        <w:rPr>
          <w:rFonts w:cs="Times New Roman"/>
        </w:rPr>
        <w:t>+ 1</w:t>
      </w:r>
      <w:r w:rsidR="000F03F9">
        <w:rPr>
          <w:rFonts w:cs="Times New Roman"/>
        </w:rPr>
        <w:t xml:space="preserve"> (Figure 1b)</w:t>
      </w:r>
      <w:r w:rsidR="009A40E9">
        <w:rPr>
          <w:rFonts w:cs="Times New Roman"/>
        </w:rPr>
        <w:t>. Th</w:t>
      </w:r>
      <w:r w:rsidR="0093728B">
        <w:rPr>
          <w:rFonts w:cs="Times New Roman"/>
        </w:rPr>
        <w:t>i</w:t>
      </w:r>
      <w:r w:rsidR="007F24A4">
        <w:rPr>
          <w:rFonts w:cs="Times New Roman"/>
        </w:rPr>
        <w:t>s reduction from four</w:t>
      </w:r>
      <w:r w:rsidR="0093728B">
        <w:rPr>
          <w:rFonts w:cs="Times New Roman"/>
        </w:rPr>
        <w:t xml:space="preserve"> potential states</w:t>
      </w:r>
      <w:r w:rsidR="007A5669">
        <w:rPr>
          <w:rFonts w:cs="Times New Roman"/>
        </w:rPr>
        <w:t xml:space="preserve"> (high uncertainty)</w:t>
      </w:r>
      <w:r w:rsidR="0093728B">
        <w:rPr>
          <w:rFonts w:cs="Times New Roman"/>
        </w:rPr>
        <w:t xml:space="preserve"> to </w:t>
      </w:r>
      <w:r w:rsidR="007F24A4">
        <w:rPr>
          <w:rFonts w:cs="Times New Roman"/>
        </w:rPr>
        <w:t>one</w:t>
      </w:r>
      <w:r w:rsidR="007A5669">
        <w:rPr>
          <w:rFonts w:cs="Times New Roman"/>
        </w:rPr>
        <w:t xml:space="preserve"> (low uncertainty)</w:t>
      </w:r>
      <w:r w:rsidR="0093728B">
        <w:rPr>
          <w:rFonts w:cs="Times New Roman"/>
        </w:rPr>
        <w:t xml:space="preserve"> is information.</w:t>
      </w:r>
      <w:r w:rsidR="007A5669">
        <w:rPr>
          <w:rFonts w:cs="Times New Roman"/>
        </w:rPr>
        <w:t xml:space="preserve"> Depending on the precise interaction between the neurons, this reduction could be less, resulting in less information</w:t>
      </w:r>
      <w:r w:rsidR="00C078DC">
        <w:rPr>
          <w:rFonts w:cs="Times New Roman"/>
        </w:rPr>
        <w:t xml:space="preserve"> (Figure 1c)</w:t>
      </w:r>
      <w:r w:rsidR="007A5669">
        <w:rPr>
          <w:rFonts w:cs="Times New Roman"/>
        </w:rPr>
        <w:t>.</w:t>
      </w:r>
      <w:r w:rsidR="00004046">
        <w:rPr>
          <w:rFonts w:cs="Times New Roman"/>
        </w:rPr>
        <w:t xml:space="preserve"> The same principal is applied for time </w:t>
      </w:r>
      <w:r w:rsidR="00004046">
        <w:rPr>
          <w:rFonts w:cs="Times New Roman"/>
          <w:i/>
        </w:rPr>
        <w:t>t</w:t>
      </w:r>
      <w:r w:rsidR="00004046">
        <w:rPr>
          <w:rFonts w:cs="Times New Roman"/>
        </w:rPr>
        <w:t xml:space="preserve"> – 1. Thus, the </w:t>
      </w:r>
      <w:r w:rsidR="009B5C71">
        <w:rPr>
          <w:rFonts w:cs="Times New Roman"/>
        </w:rPr>
        <w:t>“</w:t>
      </w:r>
      <w:r w:rsidR="00D273BD">
        <w:rPr>
          <w:rFonts w:cs="Times New Roman"/>
        </w:rPr>
        <w:t>information</w:t>
      </w:r>
      <w:r w:rsidR="009B5C71">
        <w:rPr>
          <w:rFonts w:cs="Times New Roman"/>
        </w:rPr>
        <w:t>”</w:t>
      </w:r>
      <w:r w:rsidR="00004046">
        <w:rPr>
          <w:rFonts w:cs="Times New Roman"/>
        </w:rPr>
        <w:t xml:space="preserve"> of Φ represents the extent to </w:t>
      </w:r>
      <w:r w:rsidR="007A5669">
        <w:rPr>
          <w:rFonts w:cs="Times New Roman"/>
        </w:rPr>
        <w:t>which the state of a network constrains its possible past states (causes) and possible future states (effects).</w:t>
      </w:r>
    </w:p>
    <w:p w14:paraId="0D2AF530" w14:textId="194FE127" w:rsidR="004F729E" w:rsidRDefault="0049559D" w:rsidP="00B8431F">
      <w:pPr>
        <w:ind w:firstLine="720"/>
        <w:rPr>
          <w:rFonts w:cs="Times New Roman"/>
        </w:rPr>
      </w:pPr>
      <w:r>
        <w:rPr>
          <w:rFonts w:cs="Times New Roman"/>
        </w:rPr>
        <w:t>I</w:t>
      </w:r>
      <w:r w:rsidR="007B0AFD">
        <w:rPr>
          <w:rFonts w:cs="Times New Roman"/>
        </w:rPr>
        <w:t>ntegration (</w:t>
      </w:r>
      <w:r w:rsidR="00764031">
        <w:rPr>
          <w:rFonts w:cs="Times New Roman"/>
        </w:rPr>
        <w:t xml:space="preserve">the </w:t>
      </w:r>
      <w:r w:rsidR="007B0AFD">
        <w:rPr>
          <w:rFonts w:cs="Times New Roman"/>
        </w:rPr>
        <w:t>O</w:t>
      </w:r>
      <w:r w:rsidR="00764031">
        <w:rPr>
          <w:rFonts w:cs="Times New Roman"/>
        </w:rPr>
        <w:t xml:space="preserve"> of Φ</w:t>
      </w:r>
      <w:r w:rsidR="007B0AFD">
        <w:rPr>
          <w:rFonts w:cs="Times New Roman"/>
        </w:rPr>
        <w:t xml:space="preserve">) assesses the extent to which a network is irreducible </w:t>
      </w:r>
      <w:r w:rsidR="008E28DE">
        <w:rPr>
          <w:rFonts w:cs="Times New Roman"/>
        </w:rPr>
        <w:t>to subnetworks which are connected only through unidirectional interactions</w:t>
      </w:r>
      <w:r w:rsidR="007B0AFD">
        <w:rPr>
          <w:rFonts w:cs="Times New Roman"/>
        </w:rPr>
        <w:t xml:space="preserve">. </w:t>
      </w:r>
      <w:r w:rsidR="00F650E3">
        <w:rPr>
          <w:rFonts w:cs="Times New Roman"/>
        </w:rPr>
        <w:t xml:space="preserve">IIT assesses this by partitioning the network </w:t>
      </w:r>
      <w:r w:rsidR="00E25C13">
        <w:rPr>
          <w:rFonts w:cs="Times New Roman"/>
        </w:rPr>
        <w:t>and comparing the information generated by the full network to the information generated by the partitioned network. Partitioning is achieved by</w:t>
      </w:r>
      <w:r w:rsidR="00B22EAF">
        <w:rPr>
          <w:rFonts w:cs="Times New Roman"/>
        </w:rPr>
        <w:t xml:space="preserve"> </w:t>
      </w:r>
      <w:r w:rsidR="00E25C13">
        <w:rPr>
          <w:rFonts w:cs="Times New Roman"/>
        </w:rPr>
        <w:t>ignoring</w:t>
      </w:r>
      <w:r w:rsidR="00B22EAF">
        <w:rPr>
          <w:rFonts w:cs="Times New Roman"/>
        </w:rPr>
        <w:t xml:space="preserve"> causal links from </w:t>
      </w:r>
      <w:r w:rsidR="00F650E3">
        <w:rPr>
          <w:rFonts w:cs="Times New Roman"/>
        </w:rPr>
        <w:t>a set of elements in the network to the remaining elements</w:t>
      </w:r>
      <w:r w:rsidR="00B22EAF">
        <w:rPr>
          <w:rFonts w:cs="Times New Roman"/>
        </w:rPr>
        <w:t>. In our copying neurons example</w:t>
      </w:r>
      <w:r w:rsidR="004B3D0A">
        <w:rPr>
          <w:rFonts w:cs="Times New Roman"/>
        </w:rPr>
        <w:t xml:space="preserve"> (Figure 2a)</w:t>
      </w:r>
      <w:r w:rsidR="00B22EAF">
        <w:rPr>
          <w:rFonts w:cs="Times New Roman"/>
        </w:rPr>
        <w:t>, ignoring either of the links (</w:t>
      </w:r>
      <w:r w:rsidR="002C3712">
        <w:rPr>
          <w:rFonts w:cs="Times New Roman"/>
        </w:rPr>
        <w:t>X</w:t>
      </w:r>
      <w:r w:rsidR="00B22EAF">
        <w:rPr>
          <w:rFonts w:cs="Times New Roman"/>
        </w:rPr>
        <w:t xml:space="preserve"> to </w:t>
      </w:r>
      <w:r w:rsidR="00CC518A">
        <w:rPr>
          <w:rFonts w:cs="Times New Roman"/>
        </w:rPr>
        <w:t>Y</w:t>
      </w:r>
      <w:r w:rsidR="00C0531E">
        <w:rPr>
          <w:rFonts w:cs="Times New Roman"/>
        </w:rPr>
        <w:t>, or Y</w:t>
      </w:r>
      <w:r w:rsidR="00B22EAF">
        <w:rPr>
          <w:rFonts w:cs="Times New Roman"/>
        </w:rPr>
        <w:t xml:space="preserve"> to </w:t>
      </w:r>
      <w:r w:rsidR="00C0531E">
        <w:rPr>
          <w:rFonts w:cs="Times New Roman"/>
        </w:rPr>
        <w:t>X</w:t>
      </w:r>
      <w:r w:rsidR="00B22EAF">
        <w:rPr>
          <w:rFonts w:cs="Times New Roman"/>
        </w:rPr>
        <w:t xml:space="preserve">), allows us to only </w:t>
      </w:r>
      <w:r w:rsidR="00E3579E">
        <w:rPr>
          <w:rFonts w:cs="Times New Roman"/>
        </w:rPr>
        <w:t>increase</w:t>
      </w:r>
      <w:r w:rsidR="00B22EAF">
        <w:rPr>
          <w:rFonts w:cs="Times New Roman"/>
        </w:rPr>
        <w:t xml:space="preserve"> the set of possible network states </w:t>
      </w:r>
      <w:r w:rsidR="00293D49">
        <w:rPr>
          <w:rFonts w:cs="Times New Roman"/>
        </w:rPr>
        <w:t>from one to two</w:t>
      </w:r>
      <w:r w:rsidR="00B22EAF">
        <w:rPr>
          <w:rFonts w:cs="Times New Roman"/>
        </w:rPr>
        <w:t xml:space="preserve">, thus decreasing the information generated by the network. </w:t>
      </w:r>
      <w:r w:rsidR="00937FE1">
        <w:rPr>
          <w:rFonts w:cs="Times New Roman"/>
        </w:rPr>
        <w:t xml:space="preserve">In the </w:t>
      </w:r>
      <w:r w:rsidR="00C3434E">
        <w:rPr>
          <w:rFonts w:cs="Times New Roman"/>
        </w:rPr>
        <w:t>last</w:t>
      </w:r>
      <w:r w:rsidR="00937FE1">
        <w:rPr>
          <w:rFonts w:cs="Times New Roman"/>
        </w:rPr>
        <w:t xml:space="preserve"> example however</w:t>
      </w:r>
      <w:r w:rsidR="00C3434E">
        <w:rPr>
          <w:rFonts w:cs="Times New Roman"/>
        </w:rPr>
        <w:t xml:space="preserve"> (Figure 2c)</w:t>
      </w:r>
      <w:r w:rsidR="00937FE1">
        <w:rPr>
          <w:rFonts w:cs="Times New Roman"/>
        </w:rPr>
        <w:t>, where</w:t>
      </w:r>
      <w:r w:rsidR="00C0531E">
        <w:rPr>
          <w:rFonts w:cs="Times New Roman"/>
        </w:rPr>
        <w:t xml:space="preserve"> only Y</w:t>
      </w:r>
      <w:r w:rsidR="00966425">
        <w:rPr>
          <w:rFonts w:cs="Times New Roman"/>
        </w:rPr>
        <w:t xml:space="preserve"> copies </w:t>
      </w:r>
      <w:r w:rsidR="00C0531E">
        <w:rPr>
          <w:rFonts w:cs="Times New Roman"/>
        </w:rPr>
        <w:t>X</w:t>
      </w:r>
      <w:r w:rsidR="00937FE1">
        <w:rPr>
          <w:rFonts w:cs="Times New Roman"/>
        </w:rPr>
        <w:t xml:space="preserve">, </w:t>
      </w:r>
      <w:r w:rsidR="0037582E">
        <w:rPr>
          <w:rFonts w:cs="Times New Roman"/>
        </w:rPr>
        <w:t xml:space="preserve">cutting the link from </w:t>
      </w:r>
      <w:r w:rsidR="00C0531E">
        <w:rPr>
          <w:rFonts w:cs="Times New Roman"/>
        </w:rPr>
        <w:t>X</w:t>
      </w:r>
      <w:r w:rsidR="00CC518A">
        <w:rPr>
          <w:rFonts w:cs="Times New Roman"/>
        </w:rPr>
        <w:t xml:space="preserve"> </w:t>
      </w:r>
      <w:r w:rsidR="00C0531E">
        <w:rPr>
          <w:rFonts w:cs="Times New Roman"/>
        </w:rPr>
        <w:t>to Y</w:t>
      </w:r>
      <w:r w:rsidR="0037582E">
        <w:rPr>
          <w:rFonts w:cs="Times New Roman"/>
        </w:rPr>
        <w:t xml:space="preserve"> reduces the information generated, while cutting</w:t>
      </w:r>
      <w:r w:rsidR="00937FE1">
        <w:rPr>
          <w:rFonts w:cs="Times New Roman"/>
        </w:rPr>
        <w:t xml:space="preserve"> the link fro</w:t>
      </w:r>
      <w:r w:rsidR="00C0531E">
        <w:rPr>
          <w:rFonts w:cs="Times New Roman"/>
        </w:rPr>
        <w:t>m Y</w:t>
      </w:r>
      <w:r w:rsidR="00937FE1">
        <w:rPr>
          <w:rFonts w:cs="Times New Roman"/>
        </w:rPr>
        <w:t xml:space="preserve"> to</w:t>
      </w:r>
      <w:r w:rsidR="0037582E">
        <w:rPr>
          <w:rFonts w:cs="Times New Roman"/>
        </w:rPr>
        <w:t xml:space="preserve"> </w:t>
      </w:r>
      <w:r w:rsidR="00C0531E">
        <w:rPr>
          <w:rFonts w:cs="Times New Roman"/>
        </w:rPr>
        <w:t>X</w:t>
      </w:r>
      <w:r w:rsidR="00CC518A">
        <w:rPr>
          <w:rFonts w:cs="Times New Roman"/>
        </w:rPr>
        <w:t xml:space="preserve"> </w:t>
      </w:r>
      <w:r w:rsidR="0037582E">
        <w:rPr>
          <w:rFonts w:cs="Times New Roman"/>
        </w:rPr>
        <w:t xml:space="preserve">does not. </w:t>
      </w:r>
      <w:r w:rsidR="00293D49">
        <w:rPr>
          <w:rFonts w:cs="Times New Roman"/>
        </w:rPr>
        <w:t>To</w:t>
      </w:r>
      <w:r w:rsidR="007E4080">
        <w:rPr>
          <w:rFonts w:cs="Times New Roman"/>
        </w:rPr>
        <w:t xml:space="preserve"> reduce the network as much as possible to its constituent parts, we always take the partition which generates information as similarly to the full network</w:t>
      </w:r>
      <w:r w:rsidR="002C0580">
        <w:rPr>
          <w:rFonts w:cs="Times New Roman"/>
        </w:rPr>
        <w:t xml:space="preserve"> (th</w:t>
      </w:r>
      <w:r w:rsidR="00716AB0">
        <w:rPr>
          <w:rFonts w:cs="Times New Roman"/>
        </w:rPr>
        <w:t>e minimum information partition, or</w:t>
      </w:r>
      <w:r w:rsidR="002C0580">
        <w:rPr>
          <w:rFonts w:cs="Times New Roman"/>
        </w:rPr>
        <w:t xml:space="preserve"> MIP)</w:t>
      </w:r>
      <w:r w:rsidR="0037582E">
        <w:rPr>
          <w:rFonts w:cs="Times New Roman"/>
        </w:rPr>
        <w:t>. In this scenario, as the full network gives the same information as when partitioned</w:t>
      </w:r>
      <w:r w:rsidR="00E466AF">
        <w:rPr>
          <w:rFonts w:cs="Times New Roman"/>
        </w:rPr>
        <w:t xml:space="preserve"> according to the MIP</w:t>
      </w:r>
      <w:r w:rsidR="0037582E">
        <w:rPr>
          <w:rFonts w:cs="Times New Roman"/>
        </w:rPr>
        <w:t xml:space="preserve">, </w:t>
      </w:r>
      <w:r w:rsidR="00937FE1">
        <w:rPr>
          <w:rFonts w:cs="Times New Roman"/>
        </w:rPr>
        <w:t>the information generated by the whole network is considered not integrated.</w:t>
      </w:r>
      <w:r w:rsidR="007F1DC3">
        <w:rPr>
          <w:rFonts w:cs="Times New Roman"/>
        </w:rPr>
        <w:t xml:space="preserve"> Thus, </w:t>
      </w:r>
      <w:r w:rsidR="00F650E3">
        <w:rPr>
          <w:rFonts w:cs="Times New Roman"/>
        </w:rPr>
        <w:t xml:space="preserve">the “integrated” in Φ </w:t>
      </w:r>
      <w:r w:rsidR="0086309A">
        <w:rPr>
          <w:rFonts w:cs="Times New Roman"/>
        </w:rPr>
        <w:t>represents</w:t>
      </w:r>
      <w:r w:rsidR="00F650E3">
        <w:rPr>
          <w:rFonts w:cs="Times New Roman"/>
        </w:rPr>
        <w:t xml:space="preserve"> the extent to which information generated by a network is lost </w:t>
      </w:r>
      <w:r w:rsidR="00C11A7D">
        <w:rPr>
          <w:rFonts w:cs="Times New Roman"/>
        </w:rPr>
        <w:t>when a network is partitioned</w:t>
      </w:r>
      <w:r w:rsidR="00F650E3">
        <w:rPr>
          <w:rFonts w:cs="Times New Roman"/>
        </w:rPr>
        <w:t>.</w:t>
      </w:r>
    </w:p>
    <w:p w14:paraId="3DBC71D1" w14:textId="7871D982" w:rsidR="00D61D5B" w:rsidRDefault="00D61D5B" w:rsidP="00D61D5B">
      <w:pPr>
        <w:jc w:val="center"/>
        <w:rPr>
          <w:rFonts w:cs="Times New Roman"/>
        </w:rPr>
      </w:pPr>
      <w:r>
        <w:rPr>
          <w:noProof/>
        </w:rPr>
        <w:lastRenderedPageBreak/>
        <w:drawing>
          <wp:inline distT="0" distB="0" distL="0" distR="0" wp14:anchorId="25231227" wp14:editId="09710E5F">
            <wp:extent cx="2919303" cy="252437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24883" cy="2529195"/>
                    </a:xfrm>
                    <a:prstGeom prst="rect">
                      <a:avLst/>
                    </a:prstGeom>
                  </pic:spPr>
                </pic:pic>
              </a:graphicData>
            </a:graphic>
          </wp:inline>
        </w:drawing>
      </w:r>
    </w:p>
    <w:p w14:paraId="3D8C0CF9" w14:textId="21C87F61" w:rsidR="002A1C89" w:rsidRDefault="00D61D5B" w:rsidP="002A1C89">
      <w:pPr>
        <w:rPr>
          <w:rFonts w:cs="Times New Roman"/>
        </w:rPr>
      </w:pPr>
      <w:r>
        <w:rPr>
          <w:rFonts w:cs="Times New Roman"/>
          <w:i/>
        </w:rPr>
        <w:t>Figure 2.</w:t>
      </w:r>
      <w:r>
        <w:rPr>
          <w:rFonts w:cs="Times New Roman"/>
        </w:rPr>
        <w:t xml:space="preserve"> </w:t>
      </w:r>
      <w:r w:rsidR="005C389E">
        <w:rPr>
          <w:rFonts w:cs="Times New Roman"/>
        </w:rPr>
        <w:t xml:space="preserve">Assessment of Φ in networks of two neurons. </w:t>
      </w:r>
      <w:r w:rsidR="004B3D0A">
        <w:rPr>
          <w:rFonts w:cs="Times New Roman"/>
        </w:rPr>
        <w:t>Networks (a) and (b) are the same as (b) and (c) in Figure 1, respectively. D</w:t>
      </w:r>
      <w:r w:rsidR="000E269A">
        <w:rPr>
          <w:rFonts w:cs="Times New Roman"/>
        </w:rPr>
        <w:t>otted red line</w:t>
      </w:r>
      <w:r w:rsidR="004B3D0A">
        <w:rPr>
          <w:rFonts w:cs="Times New Roman"/>
        </w:rPr>
        <w:t>s indicate potential MIP cuts. (b) T</w:t>
      </w:r>
      <w:r w:rsidR="000E269A">
        <w:rPr>
          <w:rFonts w:cs="Times New Roman"/>
        </w:rPr>
        <w:t xml:space="preserve">aking the left cut and ignoring Y’s influence on X increases uncertainty as to the state of X at </w:t>
      </w:r>
      <w:r w:rsidR="000E269A">
        <w:rPr>
          <w:rFonts w:cs="Times New Roman"/>
          <w:i/>
        </w:rPr>
        <w:t>t</w:t>
      </w:r>
      <w:r w:rsidR="000E269A">
        <w:rPr>
          <w:rFonts w:cs="Times New Roman"/>
        </w:rPr>
        <w:t xml:space="preserve"> + 1 (possible states are 11 and 01), while taking the right cut and ignoring X’s influence on Y gives uncertainty to the state of Y at </w:t>
      </w:r>
      <w:r w:rsidR="000E269A">
        <w:rPr>
          <w:rFonts w:cs="Times New Roman"/>
          <w:i/>
        </w:rPr>
        <w:t>t</w:t>
      </w:r>
      <w:r w:rsidR="000E269A">
        <w:rPr>
          <w:rFonts w:cs="Times New Roman"/>
        </w:rPr>
        <w:t xml:space="preserve"> + 1 (possible states are 00 and 01).</w:t>
      </w:r>
      <w:r w:rsidR="002A1C89">
        <w:rPr>
          <w:rFonts w:cs="Times New Roman"/>
        </w:rPr>
        <w:t xml:space="preserve"> </w:t>
      </w:r>
      <w:r w:rsidR="00D25F4A">
        <w:rPr>
          <w:rFonts w:cs="Times New Roman"/>
        </w:rPr>
        <w:t xml:space="preserve">(c) </w:t>
      </w:r>
      <w:r w:rsidR="002A1C89">
        <w:rPr>
          <w:rFonts w:cs="Times New Roman"/>
        </w:rPr>
        <w:t xml:space="preserve">Ignoring X’s independence from Y does not change the possible states, but ignoring X’s influence on Y does (if ignored, all four network states are possible at </w:t>
      </w:r>
      <w:r w:rsidR="002A1C89">
        <w:rPr>
          <w:rFonts w:cs="Times New Roman"/>
          <w:i/>
        </w:rPr>
        <w:t>t</w:t>
      </w:r>
      <w:r w:rsidR="002A1C89">
        <w:rPr>
          <w:rFonts w:cs="Times New Roman"/>
        </w:rPr>
        <w:t xml:space="preserve"> + 1).</w:t>
      </w:r>
      <w:r w:rsidR="00155DF8">
        <w:rPr>
          <w:rFonts w:cs="Times New Roman"/>
        </w:rPr>
        <w:t xml:space="preserve"> In this case, the network is only unidirectionally connected (from X to Y)</w:t>
      </w:r>
      <w:r w:rsidR="00040E38">
        <w:rPr>
          <w:rFonts w:cs="Times New Roman"/>
        </w:rPr>
        <w:t>.</w:t>
      </w:r>
    </w:p>
    <w:p w14:paraId="42B24809" w14:textId="75C9C390" w:rsidR="00D61D5B" w:rsidRPr="00D61D5B" w:rsidRDefault="00D61D5B" w:rsidP="00D61D5B">
      <w:pPr>
        <w:rPr>
          <w:rFonts w:cs="Times New Roman"/>
        </w:rPr>
      </w:pPr>
    </w:p>
    <w:p w14:paraId="6BFEF675" w14:textId="122CD394" w:rsidR="00570E63" w:rsidRDefault="00CA4E46" w:rsidP="00B77D0F">
      <w:r>
        <w:rPr>
          <w:rFonts w:cs="Times New Roman"/>
        </w:rPr>
        <w:tab/>
      </w:r>
      <w:r w:rsidR="001A6D04">
        <w:rPr>
          <w:rFonts w:cs="Times New Roman"/>
        </w:rPr>
        <w:t>Putting information and integration together</w:t>
      </w:r>
      <w:r>
        <w:rPr>
          <w:rFonts w:cs="Times New Roman"/>
        </w:rPr>
        <w:t xml:space="preserve">, Φ can be understood as the extent to which a network state </w:t>
      </w:r>
      <w:r w:rsidR="005C47FE">
        <w:rPr>
          <w:rFonts w:cs="Times New Roman"/>
        </w:rPr>
        <w:t xml:space="preserve">constrains the network’s possible past and future states, and simultaneously the extent to which that constraint is lost when the network is split into smaller networks interacting </w:t>
      </w:r>
      <w:r w:rsidR="009964A2">
        <w:rPr>
          <w:rFonts w:cs="Times New Roman"/>
        </w:rPr>
        <w:t>either through only</w:t>
      </w:r>
      <w:r w:rsidR="005C47FE">
        <w:rPr>
          <w:rFonts w:cs="Times New Roman"/>
        </w:rPr>
        <w:t xml:space="preserve"> feedforward or</w:t>
      </w:r>
      <w:r w:rsidR="009964A2">
        <w:rPr>
          <w:rFonts w:cs="Times New Roman"/>
        </w:rPr>
        <w:t xml:space="preserve"> only</w:t>
      </w:r>
      <w:r w:rsidR="005C47FE">
        <w:rPr>
          <w:rFonts w:cs="Times New Roman"/>
        </w:rPr>
        <w:t xml:space="preserve"> feedback connections.</w:t>
      </w:r>
      <w:r w:rsidR="001868DE">
        <w:t xml:space="preserve"> </w:t>
      </w:r>
      <w:r w:rsidR="00546812">
        <w:rPr>
          <w:rFonts w:cs="Times New Roman"/>
        </w:rPr>
        <w:t>This concept extends to</w:t>
      </w:r>
      <w:r w:rsidR="00B219BB">
        <w:rPr>
          <w:rFonts w:cs="Times New Roman"/>
        </w:rPr>
        <w:t xml:space="preserve"> arbitrarily large system</w:t>
      </w:r>
      <w:r w:rsidR="00546812">
        <w:rPr>
          <w:rFonts w:cs="Times New Roman"/>
        </w:rPr>
        <w:t>s</w:t>
      </w:r>
      <w:r w:rsidR="00B219BB">
        <w:rPr>
          <w:rFonts w:cs="Times New Roman"/>
        </w:rPr>
        <w:t xml:space="preserve"> – for example, consider two</w:t>
      </w:r>
      <w:r w:rsidR="00ED7F62">
        <w:rPr>
          <w:rFonts w:cs="Times New Roman"/>
        </w:rPr>
        <w:t xml:space="preserve"> brains as a single </w:t>
      </w:r>
      <w:r w:rsidR="00584CBB">
        <w:rPr>
          <w:rFonts w:cs="Times New Roman"/>
        </w:rPr>
        <w:t>network</w:t>
      </w:r>
      <w:r w:rsidR="00F93E66">
        <w:rPr>
          <w:rFonts w:cs="Times New Roman"/>
        </w:rPr>
        <w:t>.</w:t>
      </w:r>
      <w:r w:rsidR="00527D08">
        <w:rPr>
          <w:rFonts w:cs="Times New Roman"/>
        </w:rPr>
        <w:t xml:space="preserve"> </w:t>
      </w:r>
      <w:r w:rsidR="00DE5D07">
        <w:rPr>
          <w:rFonts w:cs="Times New Roman"/>
        </w:rPr>
        <w:t xml:space="preserve">Though </w:t>
      </w:r>
      <w:r w:rsidR="00716AB0">
        <w:rPr>
          <w:rFonts w:cs="Times New Roman"/>
        </w:rPr>
        <w:t xml:space="preserve">the </w:t>
      </w:r>
      <w:r w:rsidR="00DE5D07">
        <w:rPr>
          <w:rFonts w:cs="Times New Roman"/>
        </w:rPr>
        <w:t>network states of both brains</w:t>
      </w:r>
      <w:r w:rsidR="00716AB0">
        <w:rPr>
          <w:rFonts w:cs="Times New Roman"/>
        </w:rPr>
        <w:t xml:space="preserve"> at some timepoint together constrain</w:t>
      </w:r>
      <w:r w:rsidR="00DE5D07">
        <w:rPr>
          <w:rFonts w:cs="Times New Roman"/>
        </w:rPr>
        <w:t xml:space="preserve"> their </w:t>
      </w:r>
      <w:r w:rsidR="00CD5F5F">
        <w:rPr>
          <w:rFonts w:cs="Times New Roman"/>
        </w:rPr>
        <w:t xml:space="preserve">collective </w:t>
      </w:r>
      <w:r w:rsidR="00716AB0">
        <w:rPr>
          <w:rFonts w:cs="Times New Roman"/>
        </w:rPr>
        <w:t xml:space="preserve">possible </w:t>
      </w:r>
      <w:r w:rsidR="00DE5D07">
        <w:rPr>
          <w:rFonts w:cs="Times New Roman"/>
        </w:rPr>
        <w:t>netwo</w:t>
      </w:r>
      <w:r w:rsidR="00CD5F5F">
        <w:rPr>
          <w:rFonts w:cs="Times New Roman"/>
        </w:rPr>
        <w:t>rk state</w:t>
      </w:r>
      <w:r w:rsidR="00716AB0">
        <w:rPr>
          <w:rFonts w:cs="Times New Roman"/>
        </w:rPr>
        <w:t>s</w:t>
      </w:r>
      <w:r w:rsidR="00DE5D07">
        <w:rPr>
          <w:rFonts w:cs="Times New Roman"/>
        </w:rPr>
        <w:t xml:space="preserve"> at some other time, </w:t>
      </w:r>
      <w:r w:rsidR="00CD5F5F">
        <w:rPr>
          <w:rFonts w:cs="Times New Roman"/>
        </w:rPr>
        <w:t xml:space="preserve">this constraint is </w:t>
      </w:r>
      <w:r w:rsidR="00716AB0">
        <w:rPr>
          <w:rFonts w:cs="Times New Roman"/>
        </w:rPr>
        <w:t xml:space="preserve">likely </w:t>
      </w:r>
      <w:r w:rsidR="00CD5F5F">
        <w:rPr>
          <w:rFonts w:cs="Times New Roman"/>
        </w:rPr>
        <w:t>no more than that of the two brains independently constraining their own network states</w:t>
      </w:r>
      <w:r w:rsidR="00DE5D07">
        <w:rPr>
          <w:rFonts w:cs="Times New Roman"/>
        </w:rPr>
        <w:t xml:space="preserve">. </w:t>
      </w:r>
      <w:r w:rsidR="000E5C45">
        <w:t xml:space="preserve">In other words, considering the two brains together gives us no </w:t>
      </w:r>
      <w:r w:rsidR="00C4644D">
        <w:t>more information</w:t>
      </w:r>
      <w:r w:rsidR="000E5C45">
        <w:t xml:space="preserve"> than just considering one</w:t>
      </w:r>
      <w:r w:rsidR="005E1E7B">
        <w:t xml:space="preserve"> brain</w:t>
      </w:r>
      <w:r w:rsidR="000E5C45">
        <w:t xml:space="preserve"> at a time, and so there is no integration and </w:t>
      </w:r>
      <w:r w:rsidR="000E5C45">
        <w:lastRenderedPageBreak/>
        <w:t xml:space="preserve">thus no </w:t>
      </w:r>
      <w:r w:rsidR="000E5C45">
        <w:rPr>
          <w:rFonts w:cs="Times New Roman"/>
        </w:rPr>
        <w:t>Φ</w:t>
      </w:r>
      <w:r w:rsidR="0048777B">
        <w:rPr>
          <w:rFonts w:cs="Times New Roman"/>
        </w:rPr>
        <w:t xml:space="preserve"> across the two brains</w:t>
      </w:r>
      <w:r w:rsidR="000E5C45">
        <w:t>.</w:t>
      </w:r>
      <w:r w:rsidR="00547A41">
        <w:t xml:space="preserve"> </w:t>
      </w:r>
      <w:r w:rsidR="00221C87">
        <w:t>D</w:t>
      </w:r>
      <w:r w:rsidR="00F00780">
        <w:t>ividing the two-</w:t>
      </w:r>
      <w:r w:rsidR="00221C87">
        <w:t>brain network into two separate brains however is not the only potential w</w:t>
      </w:r>
      <w:r w:rsidR="00207B00">
        <w:t>ay of partitioning the network.</w:t>
      </w:r>
      <w:r w:rsidR="0073415D">
        <w:t xml:space="preserve"> We may, for example, partition the network into a group of two left hemispheres, and two right hemispheres. Given that brain hemispheres </w:t>
      </w:r>
      <w:r w:rsidR="005A53A8">
        <w:t xml:space="preserve">are integrated to some degree </w:t>
      </w:r>
      <w:r w:rsidR="00B57B56">
        <w:fldChar w:fldCharType="begin"/>
      </w:r>
      <w:r w:rsidR="00B57B56">
        <w:instrText xml:space="preserve"> ADDIN EN.CITE &lt;EndNote&gt;&lt;Cite&gt;&lt;Author&gt;Ross&lt;/Author&gt;&lt;Year&gt;1997&lt;/Year&gt;&lt;RecNum&gt;105&lt;/RecNum&gt;&lt;DisplayText&gt;(Ross, Thompson, &amp;amp; Yenkosky, 1997)&lt;/DisplayText&gt;&lt;record&gt;&lt;rec-number&gt;105&lt;/rec-number&gt;&lt;foreign-keys&gt;&lt;key app="EN" db-id="zrtd0xvvdt5esue5aw2pav5hztrtfrfsrpdp" timestamp="1507857883"&gt;105&lt;/key&gt;&lt;/foreign-keys&gt;&lt;ref-type name="Journal Article"&gt;17&lt;/ref-type&gt;&lt;contributors&gt;&lt;authors&gt;&lt;author&gt;Ross, Elliott D&lt;/author&gt;&lt;author&gt;Thompson, Robin D&lt;/author&gt;&lt;author&gt;Yenkosky, Joseph&lt;/author&gt;&lt;/authors&gt;&lt;/contributors&gt;&lt;titles&gt;&lt;title&gt;Lateralization of affective prosody in brain and the callosal integration of hemispheric language functions&lt;/title&gt;&lt;secondary-title&gt;Brain and language&lt;/secondary-title&gt;&lt;/titles&gt;&lt;periodical&gt;&lt;full-title&gt;Brain and language&lt;/full-title&gt;&lt;/periodical&gt;&lt;pages&gt;27-54&lt;/pages&gt;&lt;volume&gt;56&lt;/volume&gt;&lt;number&gt;1&lt;/number&gt;&lt;dates&gt;&lt;year&gt;1997&lt;/year&gt;&lt;/dates&gt;&lt;isbn&gt;0093-934X&lt;/isbn&gt;&lt;urls&gt;&lt;/urls&gt;&lt;/record&gt;&lt;/Cite&gt;&lt;/EndNote&gt;</w:instrText>
      </w:r>
      <w:r w:rsidR="00B57B56">
        <w:fldChar w:fldCharType="separate"/>
      </w:r>
      <w:r w:rsidR="00B57B56">
        <w:rPr>
          <w:noProof/>
        </w:rPr>
        <w:t>(Ross, Thompson, &amp; Yenkosky, 1997)</w:t>
      </w:r>
      <w:r w:rsidR="00B57B56">
        <w:fldChar w:fldCharType="end"/>
      </w:r>
      <w:r w:rsidR="0073415D">
        <w:t>, information generated from this partition would thus likely be lower than the full network, indicating integration. Thus, the purpose of using the MIP to assess integration is to reduce the network as much as possible to independent parts.</w:t>
      </w:r>
    </w:p>
    <w:p w14:paraId="281A52CC" w14:textId="70960E71" w:rsidR="005C30DF" w:rsidRDefault="005C30DF" w:rsidP="005C30DF">
      <w:pPr>
        <w:pStyle w:val="Heading3"/>
      </w:pPr>
      <w:bookmarkStart w:id="9" w:name="_Toc495663294"/>
      <w:r>
        <w:t>Integration, Information, and Conscious Level</w:t>
      </w:r>
      <w:bookmarkEnd w:id="9"/>
    </w:p>
    <w:p w14:paraId="29D4EF69" w14:textId="33B0C8DA" w:rsidR="00CB6294" w:rsidRPr="00B20805" w:rsidRDefault="00AA6415" w:rsidP="00B20805">
      <w:pPr>
        <w:rPr>
          <w:rFonts w:cs="Times New Roman"/>
        </w:rPr>
      </w:pPr>
      <w:r>
        <w:tab/>
      </w:r>
      <w:r w:rsidR="00546812">
        <w:rPr>
          <w:rFonts w:cs="Times New Roman"/>
        </w:rPr>
        <w:t>Information and integration</w:t>
      </w:r>
      <w:r w:rsidR="004F196D">
        <w:rPr>
          <w:rFonts w:cs="Times New Roman"/>
        </w:rPr>
        <w:t xml:space="preserve"> in the brain seem to change with conscious level. </w:t>
      </w:r>
      <w:r w:rsidR="0033182B">
        <w:rPr>
          <w:rFonts w:cs="Times New Roman"/>
        </w:rPr>
        <w:t xml:space="preserve">For example, while transcranial magnetic stimulation in wakeful participants triggers responses in multiple cortical areas, </w:t>
      </w:r>
      <w:r w:rsidR="000A2D11">
        <w:rPr>
          <w:rFonts w:cs="Times New Roman"/>
        </w:rPr>
        <w:t>these responses</w:t>
      </w:r>
      <w:r w:rsidR="00005983">
        <w:rPr>
          <w:rFonts w:cs="Times New Roman"/>
        </w:rPr>
        <w:t xml:space="preserve"> under anaesthesia</w:t>
      </w:r>
      <w:r w:rsidR="000A2D11">
        <w:rPr>
          <w:rFonts w:cs="Times New Roman"/>
        </w:rPr>
        <w:t xml:space="preserve"> become localised</w:t>
      </w:r>
      <w:r w:rsidR="00B26E82">
        <w:rPr>
          <w:rFonts w:cs="Times New Roman"/>
        </w:rPr>
        <w:t xml:space="preserve"> and stereotypical</w:t>
      </w:r>
      <w:r w:rsidR="000509CE">
        <w:rPr>
          <w:rFonts w:cs="Times New Roman"/>
        </w:rPr>
        <w:t>, indicating reduced effective connectivity among regions</w:t>
      </w:r>
      <w:r w:rsidR="00005983">
        <w:rPr>
          <w:rFonts w:cs="Times New Roman"/>
        </w:rPr>
        <w:t xml:space="preserve"> </w:t>
      </w:r>
      <w:r w:rsidR="00B57B56">
        <w:fldChar w:fldCharType="begin"/>
      </w:r>
      <w:r w:rsidR="00B57B56">
        <w:instrText xml:space="preserve"> ADDIN EN.CITE &lt;EndNote&gt;&lt;Cite&gt;&lt;Author&gt;Ferrarelli&lt;/Author&gt;&lt;Year&gt;2010&lt;/Year&gt;&lt;RecNum&gt;60&lt;/RecNum&gt;&lt;DisplayText&gt;(Ferrarelli et al., 2010)&lt;/DisplayText&gt;&lt;record&gt;&lt;rec-number&gt;60&lt;/rec-number&gt;&lt;foreign-keys&gt;&lt;key app="EN" db-id="zrtd0xvvdt5esue5aw2pav5hztrtfrfsrpdp" timestamp="1502695716"&gt;60&lt;/key&gt;&lt;/foreign-keys&gt;&lt;ref-type name="Journal Article"&gt;17&lt;/ref-type&gt;&lt;contributors&gt;&lt;authors&gt;&lt;author&gt;Ferrarelli, Fabio&lt;/author&gt;&lt;author&gt;Massimini, Marcello&lt;/author&gt;&lt;author&gt;Sarasso, Simone&lt;/author&gt;&lt;author&gt;Casali, Adenauer&lt;/author&gt;&lt;author&gt;Riedner, Brady A.&lt;/author&gt;&lt;author&gt;Angelini, Giuditta&lt;/author&gt;&lt;author&gt;Tononi, Giulio&lt;/author&gt;&lt;author&gt;Pearce, Robert A.&lt;/author&gt;&lt;/authors&gt;&lt;/contributors&gt;&lt;titles&gt;&lt;title&gt;Breakdown in cortical effective connectivity during midazolam-induced loss of consciousness&lt;/title&gt;&lt;secondary-title&gt;Proceedings of the National Academy of Sciences of the United States of America&lt;/secondary-title&gt;&lt;/titles&gt;&lt;periodical&gt;&lt;full-title&gt;Proceedings of the National Academy of Sciences of the United States of America&lt;/full-title&gt;&lt;/periodical&gt;&lt;pages&gt;2681-2686&lt;/pages&gt;&lt;volume&gt;107&lt;/volume&gt;&lt;number&gt;6&lt;/number&gt;&lt;dates&gt;&lt;year&gt;2010&lt;/year&gt;&lt;pub-dates&gt;&lt;date&gt;01/25&lt;/date&gt;&lt;/pub-dates&gt;&lt;/dates&gt;&lt;publisher&gt;National Academy of Sciences&lt;/publisher&gt;&lt;isbn&gt;0027-8424&amp;#xD;1091-6490&lt;/isbn&gt;&lt;accession-num&gt;PMC2823915&lt;/accession-num&gt;&lt;urls&gt;&lt;related-urls&gt;&lt;url&gt;http://www.ncbi.nlm.nih.gov/pmc/articles/PMC2823915/&lt;/url&gt;&lt;/related-urls&gt;&lt;/urls&gt;&lt;electronic-resource-num&gt;10.1073/pnas.0913008107&lt;/electronic-resource-num&gt;&lt;remote-database-name&gt;PMC&lt;/remote-database-name&gt;&lt;/record&gt;&lt;/Cite&gt;&lt;/EndNote&gt;</w:instrText>
      </w:r>
      <w:r w:rsidR="00B57B56">
        <w:fldChar w:fldCharType="separate"/>
      </w:r>
      <w:r w:rsidR="00B57B56">
        <w:rPr>
          <w:noProof/>
        </w:rPr>
        <w:t>(Ferrarelli et al., 2010)</w:t>
      </w:r>
      <w:r w:rsidR="00B57B56">
        <w:fldChar w:fldCharType="end"/>
      </w:r>
      <w:r w:rsidR="000A2D11">
        <w:rPr>
          <w:rFonts w:cs="Times New Roman"/>
        </w:rPr>
        <w:t>.</w:t>
      </w:r>
      <w:r w:rsidR="0033182B">
        <w:rPr>
          <w:rFonts w:cs="Times New Roman"/>
        </w:rPr>
        <w:t xml:space="preserve"> </w:t>
      </w:r>
      <w:r w:rsidR="00DE5312">
        <w:rPr>
          <w:rFonts w:cs="Times New Roman"/>
        </w:rPr>
        <w:t xml:space="preserve">The same localisation and stereotyping of responses is observed also </w:t>
      </w:r>
      <w:r w:rsidR="00C86C7C">
        <w:rPr>
          <w:rFonts w:cs="Times New Roman"/>
        </w:rPr>
        <w:t>dreamless non-rapid eye movement sleep</w:t>
      </w:r>
      <w:r w:rsidR="00645F28">
        <w:rPr>
          <w:rFonts w:cs="Times New Roman"/>
        </w:rPr>
        <w:t>,</w:t>
      </w:r>
      <w:r w:rsidR="001E1070">
        <w:rPr>
          <w:rFonts w:cs="Times New Roman"/>
        </w:rPr>
        <w:t xml:space="preserve"> when compared to rapid eye movement</w:t>
      </w:r>
      <w:r w:rsidR="00DE5312">
        <w:rPr>
          <w:rFonts w:cs="Times New Roman"/>
        </w:rPr>
        <w:t xml:space="preserve"> sleep </w:t>
      </w:r>
      <w:r w:rsidR="00B57B56">
        <w:fldChar w:fldCharType="begin"/>
      </w:r>
      <w:r w:rsidR="00B57B56">
        <w:instrText xml:space="preserve"> ADDIN EN.CITE &lt;EndNote&gt;&lt;Cite&gt;&lt;Author&gt;Massimini&lt;/Author&gt;&lt;Year&gt;2010&lt;/Year&gt;&lt;RecNum&gt;61&lt;/RecNum&gt;&lt;DisplayText&gt;(Massimini et al., 2010)&lt;/DisplayText&gt;&lt;record&gt;&lt;rec-number&gt;61&lt;/rec-number&gt;&lt;foreign-keys&gt;&lt;key app="EN" db-id="zrtd0xvvdt5esue5aw2pav5hztrtfrfsrpdp" timestamp="1502695812"&gt;61&lt;/key&gt;&lt;/foreign-keys&gt;&lt;ref-type name="Journal Article"&gt;17&lt;/ref-type&gt;&lt;contributors&gt;&lt;authors&gt;&lt;author&gt;Massimini, M.&lt;/author&gt;&lt;author&gt;Ferrarelli, F.&lt;/author&gt;&lt;author&gt;Murphy, M. J.&lt;/author&gt;&lt;author&gt;Huber, R.&lt;/author&gt;&lt;author&gt;Riedner, B. A.&lt;/author&gt;&lt;author&gt;Casarotto, S.&lt;/author&gt;&lt;author&gt;Tononi, G.&lt;/author&gt;&lt;/authors&gt;&lt;/contributors&gt;&lt;titles&gt;&lt;title&gt;Cortical reactivity and effective connectivity during REM sleep in humans&lt;/title&gt;&lt;secondary-title&gt;Cognitive Neuroscience&lt;/secondary-title&gt;&lt;/titles&gt;&lt;periodical&gt;&lt;full-title&gt;Cognitive Neuroscience&lt;/full-title&gt;&lt;/periodical&gt;&lt;pages&gt;176-183&lt;/pages&gt;&lt;volume&gt;1&lt;/volume&gt;&lt;number&gt;3&lt;/number&gt;&lt;dates&gt;&lt;year&gt;2010&lt;/year&gt;&lt;pub-dates&gt;&lt;date&gt;2010/08/18&lt;/date&gt;&lt;/pub-dates&gt;&lt;/dates&gt;&lt;publisher&gt;Routledge&lt;/publisher&gt;&lt;isbn&gt;1758-8928&lt;/isbn&gt;&lt;urls&gt;&lt;related-urls&gt;&lt;url&gt;http://dx.doi.org/10.1080/17588921003731578&lt;/url&gt;&lt;/related-urls&gt;&lt;/urls&gt;&lt;electronic-resource-num&gt;10.1080/17588921003731578&lt;/electronic-resource-num&gt;&lt;/record&gt;&lt;/Cite&gt;&lt;/EndNote&gt;</w:instrText>
      </w:r>
      <w:r w:rsidR="00B57B56">
        <w:fldChar w:fldCharType="separate"/>
      </w:r>
      <w:r w:rsidR="00B57B56">
        <w:rPr>
          <w:noProof/>
        </w:rPr>
        <w:t>(Massimini et al., 2010)</w:t>
      </w:r>
      <w:r w:rsidR="00B57B56">
        <w:fldChar w:fldCharType="end"/>
      </w:r>
      <w:r w:rsidR="00DE5312">
        <w:t>, suggesting that the loss</w:t>
      </w:r>
      <w:r w:rsidR="00D61339">
        <w:t xml:space="preserve"> of</w:t>
      </w:r>
      <w:r w:rsidR="00DE5312">
        <w:t xml:space="preserve"> distinct activity and integration across the brain is a </w:t>
      </w:r>
      <w:r w:rsidR="00712FDE">
        <w:t>general</w:t>
      </w:r>
      <w:r w:rsidR="00DE5312">
        <w:t xml:space="preserve"> result</w:t>
      </w:r>
      <w:r w:rsidR="00806E9A">
        <w:t xml:space="preserve"> of reduced conscious level.</w:t>
      </w:r>
      <w:r w:rsidR="00645F28">
        <w:t xml:space="preserve"> Furthermore, </w:t>
      </w:r>
      <w:r w:rsidR="00747E86">
        <w:t>the assessment of information and integration</w:t>
      </w:r>
      <w:r w:rsidR="001955EE">
        <w:t xml:space="preserve"> in</w:t>
      </w:r>
      <w:r w:rsidR="00747E86">
        <w:t xml:space="preserve"> electroencephalographic </w:t>
      </w:r>
      <w:r w:rsidR="00647D0C">
        <w:t xml:space="preserve">(EEG) </w:t>
      </w:r>
      <w:r w:rsidR="00747E86">
        <w:t>recordings has been demonstrated to identify patients under anaesthesia who are dreaming.</w:t>
      </w:r>
      <w:r w:rsidR="00B20805">
        <w:t xml:space="preserve"> </w:t>
      </w:r>
      <w:r w:rsidR="00CB6294">
        <w:rPr>
          <w:rFonts w:cs="Times New Roman"/>
        </w:rPr>
        <w:t xml:space="preserve">Finally, </w:t>
      </w:r>
      <w:r w:rsidR="001151ED">
        <w:rPr>
          <w:rFonts w:cs="Times New Roman"/>
        </w:rPr>
        <w:t xml:space="preserve">variations of </w:t>
      </w:r>
      <w:r w:rsidR="00CB6294">
        <w:rPr>
          <w:rFonts w:cs="Times New Roman"/>
        </w:rPr>
        <w:t xml:space="preserve">Φ itself has been demonstrated in </w:t>
      </w:r>
      <w:r w:rsidR="00647D0C">
        <w:rPr>
          <w:rFonts w:cs="Times New Roman"/>
        </w:rPr>
        <w:t>EEG</w:t>
      </w:r>
      <w:r w:rsidR="00CB6294">
        <w:rPr>
          <w:rFonts w:cs="Times New Roman"/>
        </w:rPr>
        <w:t xml:space="preserve"> recordings to decrease in humans during administration of anaesthesia </w:t>
      </w:r>
      <w:r w:rsidR="00B57B56">
        <w:rPr>
          <w:rFonts w:cs="Times New Roman"/>
        </w:rPr>
        <w:fldChar w:fldCharType="begin"/>
      </w:r>
      <w:r w:rsidR="00B57B56">
        <w:rPr>
          <w:rFonts w:cs="Times New Roman"/>
        </w:rPr>
        <w:instrText xml:space="preserve"> ADDIN EN.CITE &lt;EndNote&gt;&lt;Cite&gt;&lt;Author&gt;Lee&lt;/Author&gt;&lt;Year&gt;2009&lt;/Year&gt;&lt;RecNum&gt;44&lt;/RecNum&gt;&lt;DisplayText&gt;(Lee, Mashour, Kim, Noh, &amp;amp; Choi, 2009)&lt;/DisplayText&gt;&lt;record&gt;&lt;rec-number&gt;44&lt;/rec-number&gt;&lt;foreign-keys&gt;&lt;key app="EN" db-id="zrtd0xvvdt5esue5aw2pav5hztrtfrfsrpdp" timestamp="1502248337"&gt;44&lt;/key&gt;&lt;/foreign-keys&gt;&lt;ref-type name="Journal Article"&gt;17&lt;/ref-type&gt;&lt;contributors&gt;&lt;authors&gt;&lt;author&gt;Lee, UnCheol&lt;/author&gt;&lt;author&gt;Mashour, George A.&lt;/author&gt;&lt;author&gt;Kim, Seunghwan&lt;/author&gt;&lt;author&gt;Noh, Gyu-Jeong&lt;/author&gt;&lt;author&gt;Choi, Byung-Moon&lt;/author&gt;&lt;/authors&gt;&lt;/contributors&gt;&lt;titles&gt;&lt;title&gt;Propofol induction reduces the capacity for neural information integration: Implications for the mechanism of consciousness and general anesthesia&lt;/title&gt;&lt;secondary-title&gt;Consciousness and Cognition&lt;/secondary-title&gt;&lt;/titles&gt;&lt;periodical&gt;&lt;full-title&gt;Consciousness and Cognition&lt;/full-title&gt;&lt;/periodical&gt;&lt;pages&gt;56-64&lt;/pages&gt;&lt;volume&gt;18&lt;/volume&gt;&lt;number&gt;1&lt;/number&gt;&lt;keywords&gt;&lt;keyword&gt;Consciousness&lt;/keyword&gt;&lt;keyword&gt;Anesthesia&lt;/keyword&gt;&lt;keyword&gt;Propofol&lt;/keyword&gt;&lt;keyword&gt;Information integration theory&lt;/keyword&gt;&lt;keyword&gt;EEG&lt;/keyword&gt;&lt;keyword&gt;Cognitive unbinding paradigm&lt;/keyword&gt;&lt;keyword&gt;Spatiotemporal organization of γ band&lt;/keyword&gt;&lt;/keywords&gt;&lt;dates&gt;&lt;year&gt;2009&lt;/year&gt;&lt;pub-dates&gt;&lt;date&gt;3//&lt;/date&gt;&lt;/pub-dates&gt;&lt;/dates&gt;&lt;isbn&gt;1053-8100&lt;/isbn&gt;&lt;urls&gt;&lt;related-urls&gt;&lt;url&gt;http://www.sciencedirect.com/science/article/pii/S1053810008001372&lt;/url&gt;&lt;/related-urls&gt;&lt;pdf-urls&gt;&lt;url&gt;file://C:\Users\this_\Documents\tlab\Articles\IIT\Lee 2009 Consciousness and Cognition.pdf&lt;/url&gt;&lt;/pdf-urls&gt;&lt;/urls&gt;&lt;electronic-resource-num&gt;http://doi.org/10.1016/j.concog.2008.10.005&lt;/electronic-resource-num&gt;&lt;/record&gt;&lt;/Cite&gt;&lt;/EndNote&gt;</w:instrText>
      </w:r>
      <w:r w:rsidR="00B57B56">
        <w:rPr>
          <w:rFonts w:cs="Times New Roman"/>
        </w:rPr>
        <w:fldChar w:fldCharType="separate"/>
      </w:r>
      <w:r w:rsidR="00B57B56">
        <w:rPr>
          <w:rFonts w:cs="Times New Roman"/>
          <w:noProof/>
        </w:rPr>
        <w:t>(Lee, Mashour, Kim, Noh, &amp; Choi, 2009)</w:t>
      </w:r>
      <w:r w:rsidR="00B57B56">
        <w:rPr>
          <w:rFonts w:cs="Times New Roman"/>
        </w:rPr>
        <w:fldChar w:fldCharType="end"/>
      </w:r>
      <w:r w:rsidR="00CB6294">
        <w:rPr>
          <w:rFonts w:cs="Times New Roman"/>
        </w:rPr>
        <w:t xml:space="preserve">, and during sleep </w:t>
      </w:r>
      <w:r w:rsidR="00B57B56">
        <w:rPr>
          <w:rFonts w:cs="Times New Roman"/>
        </w:rPr>
        <w:fldChar w:fldCharType="begin"/>
      </w:r>
      <w:r w:rsidR="00B57B56">
        <w:rPr>
          <w:rFonts w:cs="Times New Roman"/>
        </w:rPr>
        <w:instrText xml:space="preserve"> ADDIN EN.CITE &lt;EndNote&gt;&lt;Cite&gt;&lt;Author&gt;Chang&lt;/Author&gt;&lt;Year&gt;2012&lt;/Year&gt;&lt;RecNum&gt;88&lt;/RecNum&gt;&lt;DisplayText&gt;(Chang et al., 2012)&lt;/DisplayText&gt;&lt;record&gt;&lt;rec-number&gt;88&lt;/rec-number&gt;&lt;foreign-keys&gt;&lt;key app="EN" db-id="zrtd0xvvdt5esue5aw2pav5hztrtfrfsrpdp" timestamp="1504489452"&gt;88&lt;/key&gt;&lt;/foreign-keys&gt;&lt;ref-type name="Journal Article"&gt;17&lt;/ref-type&gt;&lt;contributors&gt;&lt;authors&gt;&lt;author&gt;Chang, Jui-Yang&lt;/author&gt;&lt;author&gt;Pigorini, Andrea&lt;/author&gt;&lt;author&gt;Massimini, Marcello&lt;/author&gt;&lt;author&gt;Tononi, Giulio&lt;/author&gt;&lt;author&gt;Nobili, Lino&lt;/author&gt;&lt;author&gt;Van Veen, Barry D.&lt;/author&gt;&lt;/authors&gt;&lt;/contributors&gt;&lt;titles&gt;&lt;title&gt;Multivariate autoregressive models with exogenous inputs for intracerebral responses to direct electrical stimulation of the human brain&lt;/title&gt;&lt;secondary-title&gt;Frontiers in Human Neuroscience&lt;/secondary-title&gt;&lt;/titles&gt;&lt;periodical&gt;&lt;full-title&gt;Frontiers in Human Neuroscience&lt;/full-title&gt;&lt;/periodical&gt;&lt;pages&gt;317&lt;/pages&gt;&lt;volume&gt;6&lt;/volume&gt;&lt;dates&gt;&lt;year&gt;2012&lt;/year&gt;&lt;pub-dates&gt;&lt;date&gt;11/30&amp;#xD;08/24/received&amp;#xD;11/07/accepted&lt;/date&gt;&lt;/pub-dates&gt;&lt;/dates&gt;&lt;publisher&gt;Frontiers Media S.A.&lt;/publisher&gt;&lt;isbn&gt;1662-5161&lt;/isbn&gt;&lt;accession-num&gt;PMC3510687&lt;/accession-num&gt;&lt;urls&gt;&lt;related-urls&gt;&lt;url&gt;http://www.ncbi.nlm.nih.gov/pmc/articles/PMC3510687/&lt;/url&gt;&lt;/related-urls&gt;&lt;pdf-urls&gt;&lt;url&gt;file://C:\Users\this_\Documents\tlab\Articles\IIT\Chang 2012 Frontiers in Human Neuroscience.pdf&lt;/url&gt;&lt;/pdf-urls&gt;&lt;/urls&gt;&lt;electronic-resource-num&gt;10.3389/fnhum.2012.00317&lt;/electronic-resource-num&gt;&lt;remote-database-name&gt;PMC&lt;/remote-database-name&gt;&lt;/record&gt;&lt;/Cite&gt;&lt;/EndNote&gt;</w:instrText>
      </w:r>
      <w:r w:rsidR="00B57B56">
        <w:rPr>
          <w:rFonts w:cs="Times New Roman"/>
        </w:rPr>
        <w:fldChar w:fldCharType="separate"/>
      </w:r>
      <w:r w:rsidR="00B57B56">
        <w:rPr>
          <w:rFonts w:cs="Times New Roman"/>
          <w:noProof/>
        </w:rPr>
        <w:t>(Chang et al., 2012)</w:t>
      </w:r>
      <w:r w:rsidR="00B57B56">
        <w:rPr>
          <w:rFonts w:cs="Times New Roman"/>
        </w:rPr>
        <w:fldChar w:fldCharType="end"/>
      </w:r>
      <w:r w:rsidR="00CB6294">
        <w:rPr>
          <w:rFonts w:cs="Times New Roman"/>
        </w:rPr>
        <w:t xml:space="preserve">. These </w:t>
      </w:r>
      <w:r w:rsidR="00592750">
        <w:rPr>
          <w:rFonts w:cs="Times New Roman"/>
        </w:rPr>
        <w:t xml:space="preserve">Φ </w:t>
      </w:r>
      <w:r w:rsidR="00CB6294">
        <w:rPr>
          <w:rFonts w:cs="Times New Roman"/>
        </w:rPr>
        <w:t xml:space="preserve">studies however </w:t>
      </w:r>
      <w:r w:rsidR="001151ED">
        <w:rPr>
          <w:rFonts w:cs="Times New Roman"/>
        </w:rPr>
        <w:t>are based on an older derivation of</w:t>
      </w:r>
      <w:r w:rsidR="00CB6294">
        <w:rPr>
          <w:rFonts w:cs="Times New Roman"/>
        </w:rPr>
        <w:t xml:space="preserve"> Φ</w:t>
      </w:r>
      <w:r w:rsidR="00923AF3">
        <w:rPr>
          <w:rFonts w:cs="Times New Roman"/>
        </w:rPr>
        <w:t xml:space="preserve"> </w:t>
      </w:r>
      <w:r w:rsidR="00B57B56">
        <w:rPr>
          <w:rFonts w:cs="Times New Roman"/>
        </w:rPr>
        <w:fldChar w:fldCharType="begin"/>
      </w:r>
      <w:r w:rsidR="00B57B56">
        <w:rPr>
          <w:rFonts w:cs="Times New Roman"/>
        </w:rPr>
        <w:instrText xml:space="preserve"> ADDIN EN.CITE &lt;EndNote&gt;&lt;Cite&gt;&lt;Author&gt;Tononi&lt;/Author&gt;&lt;Year&gt;2008&lt;/Year&gt;&lt;RecNum&gt;50&lt;/RecNum&gt;&lt;DisplayText&gt;(Tononi, 2008)&lt;/DisplayText&gt;&lt;record&gt;&lt;rec-number&gt;50&lt;/rec-number&gt;&lt;foreign-keys&gt;&lt;key app="EN" db-id="zrtd0xvvdt5esue5aw2pav5hztrtfrfsrpdp" timestamp="1502248337"&gt;50&lt;/key&gt;&lt;/foreign-keys&gt;&lt;ref-type name="Journal Article"&gt;17&lt;/ref-type&gt;&lt;contributors&gt;&lt;authors&gt;&lt;author&gt;Tononi, Giulio&lt;/author&gt;&lt;/authors&gt;&lt;/contributors&gt;&lt;titles&gt;&lt;title&gt;Consciousness as Integrated Information: a Provisional Manifesto&lt;/title&gt;&lt;secondary-title&gt;The Biological Bulletin&lt;/secondary-title&gt;&lt;/titles&gt;&lt;periodical&gt;&lt;full-title&gt;The Biological Bulletin&lt;/full-title&gt;&lt;/periodical&gt;&lt;pages&gt;216-242&lt;/pages&gt;&lt;volume&gt;215&lt;/volume&gt;&lt;number&gt;3&lt;/number&gt;&lt;keywords&gt;&lt;keyword&gt;Φ, integrated information,IIT, integrated information theory,MIP, minimum information partition&lt;/keyword&gt;&lt;/keywords&gt;&lt;dates&gt;&lt;year&gt;2008&lt;/year&gt;&lt;/dates&gt;&lt;accession-num&gt;19098144&lt;/accession-num&gt;&lt;urls&gt;&lt;related-urls&gt;&lt;url&gt;http://www.journals.uchicago.edu/doi/abs/10.2307/25470707&lt;/url&gt;&lt;/related-urls&gt;&lt;pdf-urls&gt;&lt;url&gt;file://C:\Users\this_\Documents\tlab\Articles\IIT\Tononi 2008 Biol Bull.pdf&lt;/url&gt;&lt;/pdf-urls&gt;&lt;/urls&gt;&lt;electronic-resource-num&gt;10.2307/25470707&lt;/electronic-resource-num&gt;&lt;/record&gt;&lt;/Cite&gt;&lt;/EndNote&gt;</w:instrText>
      </w:r>
      <w:r w:rsidR="00B57B56">
        <w:rPr>
          <w:rFonts w:cs="Times New Roman"/>
        </w:rPr>
        <w:fldChar w:fldCharType="separate"/>
      </w:r>
      <w:r w:rsidR="00B57B56">
        <w:rPr>
          <w:rFonts w:cs="Times New Roman"/>
          <w:noProof/>
        </w:rPr>
        <w:t>(Tononi, 2008)</w:t>
      </w:r>
      <w:r w:rsidR="00B57B56">
        <w:rPr>
          <w:rFonts w:cs="Times New Roman"/>
        </w:rPr>
        <w:fldChar w:fldCharType="end"/>
      </w:r>
      <w:r w:rsidR="00CB6294">
        <w:rPr>
          <w:rFonts w:cs="Times New Roman"/>
        </w:rPr>
        <w:t xml:space="preserve">, </w:t>
      </w:r>
      <w:r w:rsidR="005B2341">
        <w:rPr>
          <w:rFonts w:cs="Times New Roman"/>
        </w:rPr>
        <w:t xml:space="preserve">which </w:t>
      </w:r>
      <w:r w:rsidR="00AE6CC3">
        <w:rPr>
          <w:rFonts w:cs="Times New Roman"/>
        </w:rPr>
        <w:t xml:space="preserve">only assesses a network’s ability to specify its causes, rather than causes and effects, and </w:t>
      </w:r>
      <w:r w:rsidR="007245DF">
        <w:rPr>
          <w:rFonts w:cs="Times New Roman"/>
        </w:rPr>
        <w:t xml:space="preserve">calculates information </w:t>
      </w:r>
      <w:r w:rsidR="008330BC">
        <w:rPr>
          <w:rFonts w:cs="Times New Roman"/>
        </w:rPr>
        <w:t>using a different mathematical</w:t>
      </w:r>
      <w:r w:rsidR="00CB046C">
        <w:rPr>
          <w:rFonts w:cs="Times New Roman"/>
        </w:rPr>
        <w:t xml:space="preserve"> method</w:t>
      </w:r>
      <w:r w:rsidR="00B72137">
        <w:rPr>
          <w:rFonts w:cs="Times New Roman"/>
        </w:rPr>
        <w:t xml:space="preserve">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Amari, Yanagawa, Fujii, &amp;amp; Tsuchiya,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Amari, Yanagawa, Fujii, &amp; Tsuchiya, 2016)</w:t>
      </w:r>
      <w:r w:rsidR="00B57B56">
        <w:rPr>
          <w:rFonts w:cs="Times New Roman"/>
        </w:rPr>
        <w:fldChar w:fldCharType="end"/>
      </w:r>
      <w:r w:rsidR="007245DF">
        <w:rPr>
          <w:rFonts w:cs="Times New Roman"/>
        </w:rPr>
        <w:t xml:space="preserve"> to the latest version. </w:t>
      </w:r>
      <w:r w:rsidR="006F08AF">
        <w:rPr>
          <w:rFonts w:cs="Times New Roman"/>
        </w:rPr>
        <w:t>Meanwhile, t</w:t>
      </w:r>
      <w:r w:rsidR="00327143">
        <w:rPr>
          <w:rFonts w:cs="Times New Roman"/>
        </w:rPr>
        <w:t xml:space="preserve">he latest </w:t>
      </w:r>
      <w:r w:rsidR="00300D09">
        <w:rPr>
          <w:rFonts w:cs="Times New Roman"/>
        </w:rPr>
        <w:t>derivation</w:t>
      </w:r>
      <w:r w:rsidR="00327143">
        <w:rPr>
          <w:rFonts w:cs="Times New Roman"/>
        </w:rPr>
        <w:t xml:space="preserve"> of Φ has yet to be calculated in a biological system</w:t>
      </w:r>
      <w:r w:rsidR="00811CC6">
        <w:rPr>
          <w:rFonts w:cs="Times New Roman"/>
        </w:rPr>
        <w:t>.</w:t>
      </w:r>
    </w:p>
    <w:p w14:paraId="4F78F194" w14:textId="7C08C9E1" w:rsidR="00343238" w:rsidRPr="00634D6E" w:rsidRDefault="004326A0" w:rsidP="003502C9">
      <w:pPr>
        <w:pStyle w:val="Heading3"/>
        <w:rPr>
          <w:rFonts w:ascii="SimSun" w:eastAsia="SimSun" w:hAnsi="SimSun"/>
          <w:lang w:eastAsia="zh-CN"/>
        </w:rPr>
      </w:pPr>
      <w:bookmarkStart w:id="10" w:name="_Toc495663295"/>
      <w:r>
        <w:lastRenderedPageBreak/>
        <w:t xml:space="preserve">Practicality of </w:t>
      </w:r>
      <w:r>
        <w:rPr>
          <w:rFonts w:cs="Times New Roman"/>
        </w:rPr>
        <w:t>Φ</w:t>
      </w:r>
      <w:r>
        <w:t xml:space="preserve"> as a Measure</w:t>
      </w:r>
      <w:r w:rsidR="00221C87">
        <w:t xml:space="preserve"> of Conscious Level</w:t>
      </w:r>
      <w:bookmarkEnd w:id="10"/>
    </w:p>
    <w:p w14:paraId="29BC7EDA" w14:textId="07ACF9E9" w:rsidR="00F301A0" w:rsidRDefault="00F301A0" w:rsidP="00E35EBA">
      <w:pPr>
        <w:ind w:firstLine="720"/>
      </w:pPr>
      <w:r>
        <w:t xml:space="preserve">Though level of consciousness is clearly linked to information and integration in the brain, </w:t>
      </w:r>
      <w:r>
        <w:rPr>
          <w:rFonts w:cs="Times New Roman"/>
        </w:rPr>
        <w:t xml:space="preserve">Φ </w:t>
      </w:r>
      <w:r w:rsidR="00B5216F">
        <w:rPr>
          <w:rFonts w:cs="Times New Roman"/>
        </w:rPr>
        <w:t xml:space="preserve">as a measure </w:t>
      </w:r>
      <w:r>
        <w:rPr>
          <w:rFonts w:cs="Times New Roman"/>
        </w:rPr>
        <w:t xml:space="preserve">has several drawbacks which limits its applicability to biological systems. Firstly, </w:t>
      </w:r>
      <w:r w:rsidR="00510486">
        <w:rPr>
          <w:rFonts w:cs="Times New Roman"/>
        </w:rPr>
        <w:t>information generated by a network is assessed by finding the transition probabilities of each network state to every other netw</w:t>
      </w:r>
      <w:r w:rsidR="000C1E6A">
        <w:rPr>
          <w:rFonts w:cs="Times New Roman"/>
        </w:rPr>
        <w:t xml:space="preserve">ork state. </w:t>
      </w:r>
      <w:r w:rsidR="00765828">
        <w:rPr>
          <w:rFonts w:cs="Times New Roman"/>
        </w:rPr>
        <w:t xml:space="preserve">However, as the number of possible network states </w:t>
      </w:r>
      <w:r w:rsidR="00D62311">
        <w:rPr>
          <w:rFonts w:cs="Times New Roman"/>
        </w:rPr>
        <w:t xml:space="preserve">grows exponentially </w:t>
      </w:r>
      <w:r w:rsidR="00514E90">
        <w:rPr>
          <w:rFonts w:cs="Times New Roman"/>
        </w:rPr>
        <w:t>with</w:t>
      </w:r>
      <w:r w:rsidR="00D62311">
        <w:rPr>
          <w:rFonts w:cs="Times New Roman"/>
        </w:rPr>
        <w:t xml:space="preserve"> the number of network elements</w:t>
      </w:r>
      <w:r w:rsidR="00486A8E">
        <w:rPr>
          <w:rFonts w:cs="Times New Roman"/>
        </w:rPr>
        <w:t xml:space="preserve"> (</w:t>
      </w:r>
      <w:r w:rsidR="005B4A2F">
        <w:rPr>
          <w:rFonts w:cs="Times New Roman"/>
        </w:rPr>
        <w:t>for example, while a network of four binary elements has 16 possible states, a network of five elements has 32 possible states</w:t>
      </w:r>
      <w:r w:rsidR="00486A8E">
        <w:rPr>
          <w:rFonts w:cs="Times New Roman"/>
        </w:rPr>
        <w:t>)</w:t>
      </w:r>
      <w:r w:rsidR="00D62311">
        <w:rPr>
          <w:rFonts w:cs="Times New Roman"/>
        </w:rPr>
        <w:t>, obtaining complete empirical knowledge of transition probabilitie</w:t>
      </w:r>
      <w:r w:rsidR="004F5DAF">
        <w:rPr>
          <w:rFonts w:cs="Times New Roman"/>
        </w:rPr>
        <w:t xml:space="preserve">s between network states </w:t>
      </w:r>
      <w:r w:rsidR="00D62311">
        <w:rPr>
          <w:rFonts w:cs="Times New Roman"/>
        </w:rPr>
        <w:t>becomes a serio</w:t>
      </w:r>
      <w:r w:rsidR="005B4A2F">
        <w:rPr>
          <w:rFonts w:cs="Times New Roman"/>
        </w:rPr>
        <w:t>us challenge in large networks</w:t>
      </w:r>
      <w:r w:rsidR="00AD6858">
        <w:rPr>
          <w:rFonts w:cs="Times New Roman"/>
        </w:rPr>
        <w:t>.</w:t>
      </w:r>
      <w:r w:rsidR="006D6A20">
        <w:rPr>
          <w:rFonts w:cs="Times New Roman"/>
        </w:rPr>
        <w:t xml:space="preserve"> </w:t>
      </w:r>
      <w:r w:rsidR="004F5DAF">
        <w:rPr>
          <w:rFonts w:cs="Times New Roman"/>
        </w:rPr>
        <w:t xml:space="preserve">Furthermore, </w:t>
      </w:r>
      <w:r w:rsidR="006D6A20">
        <w:rPr>
          <w:rFonts w:cs="Times New Roman"/>
        </w:rPr>
        <w:t xml:space="preserve">while </w:t>
      </w:r>
      <w:r w:rsidR="004F5DAF">
        <w:rPr>
          <w:rFonts w:cs="Times New Roman"/>
        </w:rPr>
        <w:t>the calculation of information requires assumptions which are not met in continuous variables</w:t>
      </w:r>
      <w:r w:rsidR="007513CE">
        <w:rPr>
          <w:rFonts w:cs="Times New Roman"/>
        </w:rPr>
        <w:t xml:space="preserve">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D261B9">
        <w:rPr>
          <w:rFonts w:cs="Times New Roman"/>
        </w:rPr>
        <w:t>,</w:t>
      </w:r>
      <w:r w:rsidR="006D6A20">
        <w:rPr>
          <w:rFonts w:cs="Times New Roman"/>
        </w:rPr>
        <w:t xml:space="preserve"> common mid</w:t>
      </w:r>
      <w:r w:rsidR="00E63D2A">
        <w:rPr>
          <w:rFonts w:cs="Times New Roman"/>
        </w:rPr>
        <w:t>-</w:t>
      </w:r>
      <w:r w:rsidR="006D6A20">
        <w:rPr>
          <w:rFonts w:cs="Times New Roman"/>
        </w:rPr>
        <w:t xml:space="preserve"> to large</w:t>
      </w:r>
      <w:r w:rsidR="00E63D2A">
        <w:rPr>
          <w:rFonts w:cs="Times New Roman"/>
        </w:rPr>
        <w:t>-</w:t>
      </w:r>
      <w:r w:rsidR="004F5DAF">
        <w:rPr>
          <w:rFonts w:cs="Times New Roman"/>
        </w:rPr>
        <w:t>scale</w:t>
      </w:r>
      <w:r w:rsidR="00D261B9">
        <w:rPr>
          <w:rFonts w:cs="Times New Roman"/>
        </w:rPr>
        <w:t xml:space="preserve"> brain recordings</w:t>
      </w:r>
      <w:r w:rsidR="005B114A">
        <w:rPr>
          <w:rFonts w:cs="Times New Roman"/>
        </w:rPr>
        <w:t xml:space="preserve"> which collate across populations of neurons</w:t>
      </w:r>
      <w:r w:rsidR="00D261B9">
        <w:rPr>
          <w:rFonts w:cs="Times New Roman"/>
        </w:rPr>
        <w:t xml:space="preserve">, such as EEG </w:t>
      </w:r>
      <w:r w:rsidR="00B3249F">
        <w:rPr>
          <w:rFonts w:cs="Times New Roman"/>
        </w:rPr>
        <w:t>and</w:t>
      </w:r>
      <w:r w:rsidR="00D261B9">
        <w:rPr>
          <w:rFonts w:cs="Times New Roman"/>
        </w:rPr>
        <w:t xml:space="preserve"> local field potentials (LFP) are continuous in nature.</w:t>
      </w:r>
      <w:r w:rsidR="00613CDA">
        <w:rPr>
          <w:rFonts w:cs="Times New Roman"/>
        </w:rPr>
        <w:t xml:space="preserve"> </w:t>
      </w:r>
      <w:r w:rsidR="00547A41">
        <w:rPr>
          <w:rFonts w:cs="Times New Roman"/>
        </w:rPr>
        <w:t xml:space="preserve">Secondly, assessment of the integration among network elements into a single whole depends on </w:t>
      </w:r>
      <w:r w:rsidR="00D51DB2">
        <w:rPr>
          <w:rFonts w:cs="Times New Roman"/>
        </w:rPr>
        <w:t xml:space="preserve">identifying the MIP. However, without prior knowledge of a network’s causal connections, </w:t>
      </w:r>
      <w:r w:rsidR="003A0DCF">
        <w:rPr>
          <w:rFonts w:cs="Times New Roman"/>
        </w:rPr>
        <w:t xml:space="preserve">the MIP can only be found by assessing every partition of the network. An exhaustive search for the MIP in this manner is computationally expensive, as the number of ways to partition a network grows </w:t>
      </w:r>
      <w:r w:rsidR="00DD6859">
        <w:rPr>
          <w:rFonts w:cs="Times New Roman"/>
        </w:rPr>
        <w:t>super-</w:t>
      </w:r>
      <w:r w:rsidR="003A0DCF">
        <w:rPr>
          <w:rFonts w:cs="Times New Roman"/>
        </w:rPr>
        <w:t>exponentially with the number of elements in the network</w:t>
      </w:r>
      <w:r w:rsidR="00661885">
        <w:rPr>
          <w:rFonts w:cs="Times New Roman"/>
        </w:rPr>
        <w:t xml:space="preserve"> </w:t>
      </w:r>
      <w:r w:rsidR="000D6A45">
        <w:rPr>
          <w:rFonts w:cs="Times New Roman"/>
        </w:rPr>
        <w:t>(for example, while a network of 4 elements can be partitioned</w:t>
      </w:r>
      <w:r w:rsidR="00240F09">
        <w:rPr>
          <w:rFonts w:cs="Times New Roman"/>
        </w:rPr>
        <w:t xml:space="preserve"> into subnetworks</w:t>
      </w:r>
      <w:r w:rsidR="000D6A45">
        <w:rPr>
          <w:rFonts w:cs="Times New Roman"/>
        </w:rPr>
        <w:t xml:space="preserve"> in four ways, a network of five elements can be partitioned in 15 ways </w:t>
      </w:r>
      <w:r w:rsidR="00B57B56">
        <w:rPr>
          <w:rFonts w:cs="Times New Roman"/>
        </w:rPr>
        <w:fldChar w:fldCharType="begin"/>
      </w:r>
      <w:r w:rsidR="00B57B56">
        <w:rPr>
          <w:rFonts w:cs="Times New Roman"/>
        </w:rPr>
        <w:instrText xml:space="preserve"> ADDIN EN.CITE &lt;EndNote&gt;&lt;Cite&gt;&lt;Author&gt;Aitken&lt;/Author&gt;&lt;Year&gt;1933&lt;/Year&gt;&lt;RecNum&gt;76&lt;/RecNum&gt;&lt;DisplayText&gt;(Aitken, 1933)&lt;/DisplayText&gt;&lt;record&gt;&lt;rec-number&gt;76&lt;/rec-number&gt;&lt;foreign-keys&gt;&lt;key app="EN" db-id="zrtd0xvvdt5esue5aw2pav5hztrtfrfsrpdp" timestamp="1503448942"&gt;76&lt;/key&gt;&lt;/foreign-keys&gt;&lt;ref-type name="Journal Article"&gt;17&lt;/ref-type&gt;&lt;contributors&gt;&lt;authors&gt;&lt;author&gt;Aitken, AC&lt;/author&gt;&lt;/authors&gt;&lt;/contributors&gt;&lt;titles&gt;&lt;title&gt;A problem in combinations&lt;/title&gt;&lt;secondary-title&gt;Edinburgh Mathematical Notes&lt;/secondary-title&gt;&lt;/titles&gt;&lt;periodical&gt;&lt;full-title&gt;Edinburgh Mathematical Notes&lt;/full-title&gt;&lt;/periodical&gt;&lt;pages&gt;xviii-xxiii&lt;/pages&gt;&lt;volume&gt;28&lt;/volume&gt;&lt;dates&gt;&lt;year&gt;1933&lt;/year&gt;&lt;/dates&gt;&lt;isbn&gt;2051-204X&lt;/isbn&gt;&lt;urls&gt;&lt;/urls&gt;&lt;/record&gt;&lt;/Cite&gt;&lt;/EndNote&gt;</w:instrText>
      </w:r>
      <w:r w:rsidR="00B57B56">
        <w:rPr>
          <w:rFonts w:cs="Times New Roman"/>
        </w:rPr>
        <w:fldChar w:fldCharType="separate"/>
      </w:r>
      <w:r w:rsidR="00B57B56">
        <w:rPr>
          <w:rFonts w:cs="Times New Roman"/>
          <w:noProof/>
        </w:rPr>
        <w:t>(Aitken, 1933)</w:t>
      </w:r>
      <w:r w:rsidR="00B57B56">
        <w:rPr>
          <w:rFonts w:cs="Times New Roman"/>
        </w:rPr>
        <w:fldChar w:fldCharType="end"/>
      </w:r>
      <w:r w:rsidR="00661885">
        <w:rPr>
          <w:rFonts w:cs="Times New Roman"/>
        </w:rPr>
        <w:t xml:space="preserve"> </w:t>
      </w:r>
      <w:r w:rsidR="00B57B56">
        <w:rPr>
          <w:rFonts w:cs="Times New Roman"/>
        </w:rPr>
        <w:fldChar w:fldCharType="begin"/>
      </w:r>
      <w:r w:rsidR="00B57B56">
        <w:rPr>
          <w:rFonts w:cs="Times New Roman"/>
        </w:rPr>
        <w:instrText xml:space="preserve"> ADDIN EN.CITE &lt;EndNote&gt;&lt;Cite&gt;&lt;Author&gt;Bell&lt;/Author&gt;&lt;Year&gt;1934&lt;/Year&gt;&lt;RecNum&gt;77&lt;/RecNum&gt;&lt;DisplayText&gt;(Bell, 1934; Toker &amp;amp; Sommer, 2017)&lt;/DisplayText&gt;&lt;record&gt;&lt;rec-number&gt;77&lt;/rec-number&gt;&lt;foreign-keys&gt;&lt;key app="EN" db-id="zrtd0xvvdt5esue5aw2pav5hztrtfrfsrpdp" timestamp="1503449029"&gt;77&lt;/key&gt;&lt;/foreign-keys&gt;&lt;ref-type name="Journal Article"&gt;17&lt;/ref-type&gt;&lt;contributors&gt;&lt;authors&gt;&lt;author&gt;Bell, E. T.&lt;/author&gt;&lt;/authors&gt;&lt;/contributors&gt;&lt;titles&gt;&lt;title&gt;Exponential Polynomials&lt;/title&gt;&lt;secondary-title&gt;Annals of Mathematics&lt;/secondary-title&gt;&lt;/titles&gt;&lt;periodical&gt;&lt;full-title&gt;Annals of Mathematics&lt;/full-title&gt;&lt;/periodical&gt;&lt;pages&gt;258-277&lt;/pages&gt;&lt;volume&gt;35&lt;/volume&gt;&lt;number&gt;2&lt;/number&gt;&lt;dates&gt;&lt;year&gt;1934&lt;/year&gt;&lt;/dates&gt;&lt;publisher&gt;Annals of Mathematics&lt;/publisher&gt;&lt;isbn&gt;0003486X&lt;/isbn&gt;&lt;urls&gt;&lt;related-urls&gt;&lt;url&gt;http://www.jstor.org/stable/1968431&lt;/url&gt;&lt;/related-urls&gt;&lt;/urls&gt;&lt;custom1&gt;Full publication date: Apr., 1934&lt;/custom1&gt;&lt;electronic-resource-num&gt;10.2307/1968431&lt;/electronic-resource-num&gt;&lt;/record&gt;&lt;/Cite&gt;&lt;Cite&gt;&lt;Author&gt;Toker&lt;/Author&gt;&lt;Year&gt;2017&lt;/Year&gt;&lt;RecNum&gt;62&lt;/RecNum&gt;&lt;record&gt;&lt;rec-number&gt;62&lt;/rec-number&gt;&lt;foreign-keys&gt;&lt;key app="EN" db-id="zrtd0xvvdt5esue5aw2pav5hztrtfrfsrpdp" timestamp="1502841426"&gt;62&lt;/key&gt;&lt;/foreign-keys&gt;&lt;ref-type name="Electronic Article"&gt;43&lt;/ref-type&gt;&lt;contributors&gt;&lt;authors&gt;&lt;author&gt;Toker, Daniel&lt;/author&gt;&lt;author&gt;Sommer, Friedrich T.&lt;/author&gt;&lt;/authors&gt;&lt;/contributors&gt;&lt;titles&gt;&lt;title&gt;Great Than The Sum: Integrated Information In Large Brain Networks&lt;/title&gt;&lt;secondary-title&gt;ArXiv e-prints&lt;/secondary-title&gt;&lt;/titles&gt;&lt;periodical&gt;&lt;full-title&gt;ArXiv e-prints&lt;/full-title&gt;&lt;/periodical&gt;&lt;volume&gt;1708&lt;/volume&gt;&lt;keywords&gt;&lt;keyword&gt;Quantitative Biology - Neurons and Cognition&lt;/keyword&gt;&lt;/keywords&gt;&lt;dates&gt;&lt;year&gt;2017&lt;/year&gt;&lt;pub-dates&gt;&lt;date&gt;August 1, 2017&lt;/date&gt;&lt;/pub-dates&gt;&lt;/dates&gt;&lt;urls&gt;&lt;related-urls&gt;&lt;url&gt;http://adsabs.harvard.edu/abs/2017arXiv170802967T&lt;/url&gt;&lt;/related-urls&gt;&lt;pdf-urls&gt;&lt;url&gt;file://C:\Users\this_\Documents\tlab\Articles\IIT\Toker 2017 bioRxiv.pdf&lt;/url&gt;&lt;/pdf-urls&gt;&lt;/urls&gt;&lt;/record&gt;&lt;/Cite&gt;&lt;/EndNote&gt;</w:instrText>
      </w:r>
      <w:r w:rsidR="00B57B56">
        <w:rPr>
          <w:rFonts w:cs="Times New Roman"/>
        </w:rPr>
        <w:fldChar w:fldCharType="separate"/>
      </w:r>
      <w:r w:rsidR="00B57B56">
        <w:rPr>
          <w:rFonts w:cs="Times New Roman"/>
          <w:noProof/>
        </w:rPr>
        <w:t>(Bell, 1934; Toker &amp; Sommer, 2017)</w:t>
      </w:r>
      <w:r w:rsidR="00B57B56">
        <w:rPr>
          <w:rFonts w:cs="Times New Roman"/>
        </w:rPr>
        <w:fldChar w:fldCharType="end"/>
      </w:r>
      <w:r w:rsidR="000D6A45">
        <w:rPr>
          <w:rFonts w:cs="Times New Roman"/>
        </w:rPr>
        <w:t>)</w:t>
      </w:r>
      <w:r w:rsidR="003A0DCF">
        <w:rPr>
          <w:rFonts w:cs="Times New Roman"/>
        </w:rPr>
        <w:t>.</w:t>
      </w:r>
      <w:r w:rsidR="005B1738">
        <w:rPr>
          <w:rFonts w:cs="Times New Roman"/>
        </w:rPr>
        <w:t xml:space="preserve"> Consequently, the calculation of Φ across a network of 1000 elements is estimated to take several magnitudes longer than the age of the universe </w:t>
      </w:r>
      <w:r w:rsidR="00B57B56">
        <w:rPr>
          <w:rFonts w:cs="Times New Roman"/>
        </w:rPr>
        <w:fldChar w:fldCharType="begin"/>
      </w:r>
      <w:r w:rsidR="00B57B56">
        <w:rPr>
          <w:rFonts w:cs="Times New Roman"/>
        </w:rPr>
        <w:instrText xml:space="preserve"> ADDIN EN.CITE &lt;EndNote&gt;&lt;Cite&gt;&lt;Author&gt;Toker&lt;/Author&gt;&lt;Year&gt;2017&lt;/Year&gt;&lt;RecNum&gt;62&lt;/RecNum&gt;&lt;DisplayText&gt;(Toker &amp;amp; Sommer, 2017)&lt;/DisplayText&gt;&lt;record&gt;&lt;rec-number&gt;62&lt;/rec-number&gt;&lt;foreign-keys&gt;&lt;key app="EN" db-id="zrtd0xvvdt5esue5aw2pav5hztrtfrfsrpdp" timestamp="1502841426"&gt;62&lt;/key&gt;&lt;/foreign-keys&gt;&lt;ref-type name="Electronic Article"&gt;43&lt;/ref-type&gt;&lt;contributors&gt;&lt;authors&gt;&lt;author&gt;Toker, Daniel&lt;/author&gt;&lt;author&gt;Sommer, Friedrich T.&lt;/author&gt;&lt;/authors&gt;&lt;/contributors&gt;&lt;titles&gt;&lt;title&gt;Great Than The Sum: Integrated Information In Large Brain Networks&lt;/title&gt;&lt;secondary-title&gt;ArXiv e-prints&lt;/secondary-title&gt;&lt;/titles&gt;&lt;periodical&gt;&lt;full-title&gt;ArXiv e-prints&lt;/full-title&gt;&lt;/periodical&gt;&lt;volume&gt;1708&lt;/volume&gt;&lt;keywords&gt;&lt;keyword&gt;Quantitative Biology - Neurons and Cognition&lt;/keyword&gt;&lt;/keywords&gt;&lt;dates&gt;&lt;year&gt;2017&lt;/year&gt;&lt;pub-dates&gt;&lt;date&gt;August 1, 2017&lt;/date&gt;&lt;/pub-dates&gt;&lt;/dates&gt;&lt;urls&gt;&lt;related-urls&gt;&lt;url&gt;http://adsabs.harvard.edu/abs/2017arXiv170802967T&lt;/url&gt;&lt;/related-urls&gt;&lt;pdf-urls&gt;&lt;url&gt;file://C:\Users\this_\Documents\tlab\Articles\IIT\Toker 2017 bioRxiv.pdf&lt;/url&gt;&lt;/pdf-urls&gt;&lt;/urls&gt;&lt;/record&gt;&lt;/Cite&gt;&lt;/EndNote&gt;</w:instrText>
      </w:r>
      <w:r w:rsidR="00B57B56">
        <w:rPr>
          <w:rFonts w:cs="Times New Roman"/>
        </w:rPr>
        <w:fldChar w:fldCharType="separate"/>
      </w:r>
      <w:r w:rsidR="00B57B56">
        <w:rPr>
          <w:rFonts w:cs="Times New Roman"/>
          <w:noProof/>
        </w:rPr>
        <w:t>(Toker &amp; Sommer, 2017)</w:t>
      </w:r>
      <w:r w:rsidR="00B57B56">
        <w:rPr>
          <w:rFonts w:cs="Times New Roman"/>
        </w:rPr>
        <w:fldChar w:fldCharType="end"/>
      </w:r>
      <w:r w:rsidR="00F5573E">
        <w:rPr>
          <w:rFonts w:cs="Times New Roman"/>
        </w:rPr>
        <w:t>.</w:t>
      </w:r>
    </w:p>
    <w:p w14:paraId="6B4ECF32" w14:textId="13DBF404" w:rsidR="00AF24E0" w:rsidRDefault="00345B72" w:rsidP="002F0A0B">
      <w:pPr>
        <w:ind w:firstLine="720"/>
        <w:rPr>
          <w:rFonts w:cs="Times New Roman"/>
        </w:rPr>
      </w:pPr>
      <w:r>
        <w:t>To overco</w:t>
      </w:r>
      <w:r w:rsidR="00E06F97">
        <w:t xml:space="preserve">me these </w:t>
      </w:r>
      <w:r>
        <w:t>issues,</w:t>
      </w:r>
      <w:r w:rsidR="00E06F97">
        <w:t xml:space="preserve"> several approaches have been taken. With regards to </w:t>
      </w:r>
      <w:r w:rsidR="009B1715">
        <w:t xml:space="preserve">the </w:t>
      </w:r>
      <w:r w:rsidR="0034238E">
        <w:t>massive number of observations needed to determine transition probabilities between a large network’s states</w:t>
      </w:r>
      <w:r w:rsidR="009B1715">
        <w:rPr>
          <w:rFonts w:cs="Times New Roman"/>
        </w:rPr>
        <w:t xml:space="preserve">, </w:t>
      </w:r>
      <w:r w:rsidR="0034238E">
        <w:t>several</w:t>
      </w:r>
      <w:r w:rsidR="00E06F97">
        <w:t xml:space="preserve"> derivative versions of </w:t>
      </w:r>
      <w:r w:rsidR="00E06F97">
        <w:rPr>
          <w:rFonts w:cs="Times New Roman"/>
        </w:rPr>
        <w:t>Φ have been proposed, such as Φ</w:t>
      </w:r>
      <w:r w:rsidR="00E06F97">
        <w:rPr>
          <w:rFonts w:cs="Times New Roman"/>
          <w:vertAlign w:val="subscript"/>
        </w:rPr>
        <w:t>E</w:t>
      </w:r>
      <w:r w:rsidR="00E06F97">
        <w:rPr>
          <w:rFonts w:cs="Times New Roman"/>
        </w:rPr>
        <w:t xml:space="preserve"> </w:t>
      </w:r>
      <w:r w:rsidR="00B57B56">
        <w:fldChar w:fldCharType="begin"/>
      </w:r>
      <w:r w:rsidR="00B57B56">
        <w:instrText xml:space="preserve"> ADDIN EN.CITE &lt;EndNote&gt;&lt;Cite&gt;&lt;Author&gt;Barrett&lt;/Author&gt;&lt;Year&gt;2011&lt;/Year&gt;&lt;RecNum&gt;39&lt;/RecNum&gt;&lt;DisplayText&gt;(Barrett &amp;amp; Seth, 2011)&lt;/DisplayText&gt;&lt;record&gt;&lt;rec-number&gt;39&lt;/rec-number&gt;&lt;foreign-keys&gt;&lt;key app="EN" db-id="zrtd0xvvdt5esue5aw2pav5hztrtfrfsrpdp" timestamp="1502248337"&gt;39&lt;/key&gt;&lt;/foreign-keys&gt;&lt;ref-type name="Journal Article"&gt;17&lt;/ref-type&gt;&lt;contributors&gt;&lt;authors&gt;&lt;author&gt;Barrett, Adam B.&lt;/author&gt;&lt;author&gt;Seth, Anil K.&lt;/author&gt;&lt;/authors&gt;&lt;/contributors&gt;&lt;titles&gt;&lt;title&gt;Practical Measures of Integrated Information for Time-Series Data&lt;/title&gt;&lt;secondary-title&gt;PLOS Computational Biology&lt;/secondary-title&gt;&lt;/titles&gt;&lt;periodical&gt;&lt;full-title&gt;PLOS Computational Biology&lt;/full-title&gt;&lt;/periodical&gt;&lt;pages&gt;e1001052&lt;/pages&gt;&lt;volume&gt;7&lt;/volume&gt;&lt;number&gt;1&lt;/number&gt;&lt;dates&gt;&lt;year&gt;2011&lt;/year&gt;&lt;/dates&gt;&lt;publisher&gt;Public Library of Science&lt;/publisher&gt;&lt;urls&gt;&lt;related-urls&gt;&lt;url&gt;http://dx.doi.org/10.1371%2Fjournal.pcbi.1001052&lt;/url&gt;&lt;/related-urls&gt;&lt;pdf-urls&gt;&lt;url&gt;file://C:\Users\this_\Documents\tlab\Articles\IIT\Barrett 2011 PLOS.pdf&lt;/url&gt;&lt;/pdf-urls&gt;&lt;/urls&gt;&lt;electronic-resource-num&gt;10.1371/journal.pcbi.1001052&lt;/electronic-resource-num&gt;&lt;/record&gt;&lt;/Cite&gt;&lt;/EndNote&gt;</w:instrText>
      </w:r>
      <w:r w:rsidR="00B57B56">
        <w:fldChar w:fldCharType="separate"/>
      </w:r>
      <w:r w:rsidR="00B57B56">
        <w:rPr>
          <w:noProof/>
        </w:rPr>
        <w:t>(Barrett &amp; Seth, 2011)</w:t>
      </w:r>
      <w:r w:rsidR="00B57B56">
        <w:fldChar w:fldCharType="end"/>
      </w:r>
      <w:r w:rsidR="00E06F97">
        <w:rPr>
          <w:rFonts w:cs="Times New Roman"/>
          <w:noProof/>
        </w:rPr>
        <w:t xml:space="preserve"> and </w:t>
      </w:r>
      <w:r w:rsidR="00E06F97">
        <w:rPr>
          <w:rFonts w:cs="Times New Roman"/>
        </w:rPr>
        <w:t>Φ*</w:t>
      </w:r>
      <w:r w:rsidR="00765828">
        <w:rPr>
          <w:rFonts w:cs="Times New Roman"/>
          <w:noProof/>
        </w:rPr>
        <w:t xml:space="preserve"> </w:t>
      </w:r>
      <w:r w:rsidR="00B57B56">
        <w:rPr>
          <w:rFonts w:cs="Times New Roman"/>
          <w:noProof/>
        </w:rPr>
        <w:fldChar w:fldCharType="begin"/>
      </w:r>
      <w:r w:rsidR="00B57B56">
        <w:rPr>
          <w:rFonts w:cs="Times New Roman"/>
          <w:noProof/>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noProof/>
        </w:rPr>
        <w:fldChar w:fldCharType="separate"/>
      </w:r>
      <w:r w:rsidR="00B57B56">
        <w:rPr>
          <w:rFonts w:cs="Times New Roman"/>
          <w:noProof/>
        </w:rPr>
        <w:t>(Oizumi et al., 2016)</w:t>
      </w:r>
      <w:r w:rsidR="00B57B56">
        <w:rPr>
          <w:rFonts w:cs="Times New Roman"/>
          <w:noProof/>
        </w:rPr>
        <w:fldChar w:fldCharType="end"/>
      </w:r>
      <w:r w:rsidR="00E06F97">
        <w:rPr>
          <w:rFonts w:cs="Times New Roman"/>
          <w:noProof/>
        </w:rPr>
        <w:t>.</w:t>
      </w:r>
      <w:r w:rsidR="00765828">
        <w:rPr>
          <w:rFonts w:cs="Times New Roman"/>
          <w:noProof/>
        </w:rPr>
        <w:t xml:space="preserve"> </w:t>
      </w:r>
      <w:r w:rsidR="009B1715">
        <w:rPr>
          <w:rFonts w:cs="Times New Roman"/>
        </w:rPr>
        <w:t>Φ</w:t>
      </w:r>
      <w:r w:rsidR="009B1715">
        <w:rPr>
          <w:rFonts w:cs="Times New Roman"/>
          <w:vertAlign w:val="subscript"/>
        </w:rPr>
        <w:t>E</w:t>
      </w:r>
      <w:r w:rsidR="009B1715">
        <w:rPr>
          <w:rFonts w:cs="Times New Roman"/>
        </w:rPr>
        <w:t xml:space="preserve"> </w:t>
      </w:r>
      <w:r w:rsidR="009B1715">
        <w:t xml:space="preserve">is derived to be applicable to </w:t>
      </w:r>
      <w:r w:rsidR="009B1715">
        <w:lastRenderedPageBreak/>
        <w:t>continuous time-series data</w:t>
      </w:r>
      <w:r w:rsidR="00EB15FF">
        <w:t>, and thus overcomes the requirement of determining transition probabilities</w:t>
      </w:r>
      <w:r w:rsidR="00052BED">
        <w:t xml:space="preserve"> between discrete network states</w:t>
      </w:r>
      <w:r w:rsidR="00EB15FF">
        <w:t>. Its concepts</w:t>
      </w:r>
      <w:r w:rsidR="00D54E0C">
        <w:t xml:space="preserve"> are extend</w:t>
      </w:r>
      <w:r w:rsidR="00AE5CF2">
        <w:t>ed</w:t>
      </w:r>
      <w:r w:rsidR="00D54E0C">
        <w:t xml:space="preserve"> in </w:t>
      </w:r>
      <w:r w:rsidR="00D54E0C">
        <w:rPr>
          <w:rFonts w:cs="Times New Roman"/>
        </w:rPr>
        <w:t>Φ* to meet</w:t>
      </w:r>
      <w:r w:rsidR="00FF0D21">
        <w:rPr>
          <w:rFonts w:cs="Times New Roman"/>
        </w:rPr>
        <w:t xml:space="preserve"> the</w:t>
      </w:r>
      <w:r w:rsidR="00D54E0C">
        <w:rPr>
          <w:rFonts w:cs="Times New Roman"/>
        </w:rPr>
        <w:t xml:space="preserve"> theoretical requirements of Φ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D54E0C">
        <w:rPr>
          <w:rFonts w:cs="Times New Roman"/>
        </w:rPr>
        <w:t>.</w:t>
      </w:r>
      <w:r w:rsidR="00AE5CF2">
        <w:rPr>
          <w:rFonts w:cs="Times New Roman"/>
        </w:rPr>
        <w:t xml:space="preserve"> </w:t>
      </w:r>
      <w:r w:rsidR="00954C82">
        <w:rPr>
          <w:rFonts w:cs="Times New Roman"/>
        </w:rPr>
        <w:t>Versions such as these</w:t>
      </w:r>
      <w:r w:rsidR="00EB15FF">
        <w:rPr>
          <w:rFonts w:cs="Times New Roman"/>
        </w:rPr>
        <w:t xml:space="preserve"> are however built from a previous version of IIT, and so they do not fully assess a network’s ability to specify both its causes and effects.</w:t>
      </w:r>
      <w:r w:rsidR="00487A7E">
        <w:rPr>
          <w:rFonts w:cs="Times New Roman"/>
        </w:rPr>
        <w:t xml:space="preserve"> Furthermore, when assessing integration, they ignore direc</w:t>
      </w:r>
      <w:r w:rsidR="00227636">
        <w:rPr>
          <w:rFonts w:cs="Times New Roman"/>
        </w:rPr>
        <w:t xml:space="preserve">tionality of causal connections – consequently, instead of assessing how irreducible a network is to subnetworks connected only through unidirectional interactions, they assess how irreducible a network is to independent subnetworks which are not connected at all. </w:t>
      </w:r>
      <w:r w:rsidR="005F7751">
        <w:rPr>
          <w:rFonts w:cs="Times New Roman"/>
        </w:rPr>
        <w:t>T</w:t>
      </w:r>
      <w:r w:rsidR="00FF0D21">
        <w:rPr>
          <w:rFonts w:cs="Times New Roman"/>
        </w:rPr>
        <w:t>here currently are no derivative measur</w:t>
      </w:r>
      <w:r w:rsidR="00571BC4">
        <w:rPr>
          <w:rFonts w:cs="Times New Roman"/>
        </w:rPr>
        <w:t>es based on the latest version of IIT.</w:t>
      </w:r>
    </w:p>
    <w:p w14:paraId="399D44F1" w14:textId="76DEF399" w:rsidR="008B03BC" w:rsidRDefault="00AB30CE" w:rsidP="002F0A0B">
      <w:pPr>
        <w:ind w:firstLine="720"/>
        <w:rPr>
          <w:rFonts w:cs="Times New Roman"/>
        </w:rPr>
      </w:pPr>
      <w:r>
        <w:rPr>
          <w:rFonts w:cs="Times New Roman"/>
        </w:rPr>
        <w:t>Another approach aims to reduce the computational costs of calculating Φ</w:t>
      </w:r>
      <w:r w:rsidR="004331BD">
        <w:rPr>
          <w:rFonts w:cs="Times New Roman"/>
        </w:rPr>
        <w:t xml:space="preserve"> associated with the search for the MIP</w:t>
      </w:r>
      <w:r w:rsidR="00DD6859">
        <w:rPr>
          <w:rFonts w:cs="Times New Roman"/>
        </w:rPr>
        <w:t xml:space="preserve">. </w:t>
      </w:r>
      <w:r w:rsidR="00E93138">
        <w:rPr>
          <w:rFonts w:cs="Times New Roman"/>
        </w:rPr>
        <w:t xml:space="preserve">Considering bipartitions (and thus the </w:t>
      </w:r>
      <w:r w:rsidR="00240F09">
        <w:rPr>
          <w:rFonts w:cs="Times New Roman"/>
        </w:rPr>
        <w:t>mi</w:t>
      </w:r>
      <w:r w:rsidR="0022755C">
        <w:rPr>
          <w:rFonts w:cs="Times New Roman"/>
        </w:rPr>
        <w:t>nimum information bipartit</w:t>
      </w:r>
      <w:r w:rsidR="00240F09">
        <w:rPr>
          <w:rFonts w:cs="Times New Roman"/>
        </w:rPr>
        <w:t>ion, MIB</w:t>
      </w:r>
      <w:r w:rsidR="00E93138">
        <w:rPr>
          <w:rFonts w:cs="Times New Roman"/>
        </w:rPr>
        <w:t>, rather than the MIP) instead of all partitioning schemes significantly reduces the set of partitions to search over</w:t>
      </w:r>
      <w:r w:rsidR="0014436F">
        <w:rPr>
          <w:rFonts w:cs="Times New Roman"/>
        </w:rPr>
        <w:t xml:space="preserve">, but this search still grows super-exponentially with the number of elements in a network. Limiting the search further to bipartitions which split a network into equal halves still gives exponential growth </w:t>
      </w:r>
      <w:r w:rsidR="00B57B56">
        <w:rPr>
          <w:rFonts w:cs="Times New Roman"/>
        </w:rPr>
        <w:fldChar w:fldCharType="begin"/>
      </w:r>
      <w:r w:rsidR="00B57B56">
        <w:rPr>
          <w:rFonts w:cs="Times New Roman"/>
        </w:rPr>
        <w:instrText xml:space="preserve"> ADDIN EN.CITE &lt;EndNote&gt;&lt;Cite&gt;&lt;Author&gt;Toker&lt;/Author&gt;&lt;Year&gt;2016&lt;/Year&gt;&lt;RecNum&gt;78&lt;/RecNum&gt;&lt;DisplayText&gt;(Toker &amp;amp; Sommer, 2016)&lt;/DisplayText&gt;&lt;record&gt;&lt;rec-number&gt;78&lt;/rec-number&gt;&lt;foreign-keys&gt;&lt;key app="EN" db-id="zrtd0xvvdt5esue5aw2pav5hztrtfrfsrpdp" timestamp="1503466860"&gt;78&lt;/key&gt;&lt;/foreign-keys&gt;&lt;ref-type name="Journal Article"&gt;17&lt;/ref-type&gt;&lt;contributors&gt;&lt;authors&gt;&lt;author&gt;Toker, Daniel&lt;/author&gt;&lt;author&gt;Sommer, Friedrich&lt;/author&gt;&lt;/authors&gt;&lt;/contributors&gt;&lt;titles&gt;&lt;title&gt;Moving Past the Minimum Information Partition: How To Quickly and Accurately Calculate Integrated Information&lt;/title&gt;&lt;secondary-title&gt;arXiv preprint arXiv:1605.01096&lt;/secondary-title&gt;&lt;/titles&gt;&lt;periodical&gt;&lt;full-title&gt;arXiv preprint arXiv:1605.01096&lt;/full-title&gt;&lt;/periodical&gt;&lt;dates&gt;&lt;year&gt;2016&lt;/year&gt;&lt;/dates&gt;&lt;urls&gt;&lt;pdf-urls&gt;&lt;url&gt;file://C:\Users\this_\Documents\tlab\Articles\IIT\Toker 2016 arXiv.pdf&lt;/url&gt;&lt;/pdf-urls&gt;&lt;/urls&gt;&lt;/record&gt;&lt;/Cite&gt;&lt;/EndNote&gt;</w:instrText>
      </w:r>
      <w:r w:rsidR="00B57B56">
        <w:rPr>
          <w:rFonts w:cs="Times New Roman"/>
        </w:rPr>
        <w:fldChar w:fldCharType="separate"/>
      </w:r>
      <w:r w:rsidR="00B57B56">
        <w:rPr>
          <w:rFonts w:cs="Times New Roman"/>
          <w:noProof/>
        </w:rPr>
        <w:t>(Toker &amp; Sommer, 2016)</w:t>
      </w:r>
      <w:r w:rsidR="00B57B56">
        <w:rPr>
          <w:rFonts w:cs="Times New Roman"/>
        </w:rPr>
        <w:fldChar w:fldCharType="end"/>
      </w:r>
      <w:r w:rsidR="0014436F">
        <w:rPr>
          <w:rFonts w:cs="Times New Roman"/>
        </w:rPr>
        <w:t xml:space="preserve">. Recent approaches to further reducing the search space for the MIP include approximating the MIP from inferring likely partitioning schemes, based on connectivity within a network </w:t>
      </w:r>
      <w:r w:rsidR="00B57B56">
        <w:rPr>
          <w:rFonts w:cs="Times New Roman"/>
        </w:rPr>
        <w:fldChar w:fldCharType="begin"/>
      </w:r>
      <w:r w:rsidR="00B57B56">
        <w:rPr>
          <w:rFonts w:cs="Times New Roman"/>
        </w:rPr>
        <w:instrText xml:space="preserve"> ADDIN EN.CITE &lt;EndNote&gt;&lt;Cite&gt;&lt;Author&gt;Toker&lt;/Author&gt;&lt;Year&gt;2017&lt;/Year&gt;&lt;RecNum&gt;62&lt;/RecNum&gt;&lt;DisplayText&gt;(Toker &amp;amp; Sommer, 2017)&lt;/DisplayText&gt;&lt;record&gt;&lt;rec-number&gt;62&lt;/rec-number&gt;&lt;foreign-keys&gt;&lt;key app="EN" db-id="zrtd0xvvdt5esue5aw2pav5hztrtfrfsrpdp" timestamp="1502841426"&gt;62&lt;/key&gt;&lt;/foreign-keys&gt;&lt;ref-type name="Electronic Article"&gt;43&lt;/ref-type&gt;&lt;contributors&gt;&lt;authors&gt;&lt;author&gt;Toker, Daniel&lt;/author&gt;&lt;author&gt;Sommer, Friedrich T.&lt;/author&gt;&lt;/authors&gt;&lt;/contributors&gt;&lt;titles&gt;&lt;title&gt;Great Than The Sum: Integrated Information In Large Brain Networks&lt;/title&gt;&lt;secondary-title&gt;ArXiv e-prints&lt;/secondary-title&gt;&lt;/titles&gt;&lt;periodical&gt;&lt;full-title&gt;ArXiv e-prints&lt;/full-title&gt;&lt;/periodical&gt;&lt;volume&gt;1708&lt;/volume&gt;&lt;keywords&gt;&lt;keyword&gt;Quantitative Biology - Neurons and Cognition&lt;/keyword&gt;&lt;/keywords&gt;&lt;dates&gt;&lt;year&gt;2017&lt;/year&gt;&lt;pub-dates&gt;&lt;date&gt;August 1, 2017&lt;/date&gt;&lt;/pub-dates&gt;&lt;/dates&gt;&lt;urls&gt;&lt;related-urls&gt;&lt;url&gt;http://adsabs.harvard.edu/abs/2017arXiv170802967T&lt;/url&gt;&lt;/related-urls&gt;&lt;pdf-urls&gt;&lt;url&gt;file://C:\Users\this_\Documents\tlab\Articles\IIT\Toker 2017 bioRxiv.pdf&lt;/url&gt;&lt;/pdf-urls&gt;&lt;/urls&gt;&lt;/record&gt;&lt;/Cite&gt;&lt;/EndNote&gt;</w:instrText>
      </w:r>
      <w:r w:rsidR="00B57B56">
        <w:rPr>
          <w:rFonts w:cs="Times New Roman"/>
        </w:rPr>
        <w:fldChar w:fldCharType="separate"/>
      </w:r>
      <w:r w:rsidR="00B57B56">
        <w:rPr>
          <w:rFonts w:cs="Times New Roman"/>
          <w:noProof/>
        </w:rPr>
        <w:t>(Toker &amp; Sommer, 2017)</w:t>
      </w:r>
      <w:r w:rsidR="00B57B56">
        <w:rPr>
          <w:rFonts w:cs="Times New Roman"/>
        </w:rPr>
        <w:fldChar w:fldCharType="end"/>
      </w:r>
      <w:r w:rsidR="0014436F">
        <w:rPr>
          <w:rFonts w:cs="Times New Roman"/>
        </w:rPr>
        <w:t>.</w:t>
      </w:r>
      <w:r w:rsidR="00810413">
        <w:rPr>
          <w:rFonts w:cs="Times New Roman"/>
        </w:rPr>
        <w:t xml:space="preserve"> Reduction in search space for the MIP or MIB in such a manner significantly reduces search time when compared to repeatedly recalculating</w:t>
      </w:r>
      <w:r w:rsidR="008B03BC">
        <w:rPr>
          <w:rFonts w:cs="Times New Roman"/>
        </w:rPr>
        <w:t xml:space="preserve"> Φ for each possible partition.</w:t>
      </w:r>
    </w:p>
    <w:p w14:paraId="4B493DC0" w14:textId="334F9831" w:rsidR="00E06F97" w:rsidRPr="002F0A0B" w:rsidRDefault="00D7675E" w:rsidP="002F0A0B">
      <w:pPr>
        <w:ind w:firstLine="720"/>
        <w:rPr>
          <w:rFonts w:cs="Times New Roman"/>
        </w:rPr>
      </w:pPr>
      <w:r>
        <w:rPr>
          <w:rFonts w:cs="Times New Roman"/>
        </w:rPr>
        <w:t>B</w:t>
      </w:r>
      <w:r w:rsidR="00327B93">
        <w:rPr>
          <w:rFonts w:cs="Times New Roman"/>
        </w:rPr>
        <w:t>y both using</w:t>
      </w:r>
      <w:r>
        <w:rPr>
          <w:rFonts w:cs="Times New Roman"/>
        </w:rPr>
        <w:t xml:space="preserve"> derivative version</w:t>
      </w:r>
      <w:r w:rsidR="00327B93">
        <w:rPr>
          <w:rFonts w:cs="Times New Roman"/>
        </w:rPr>
        <w:t>s</w:t>
      </w:r>
      <w:r>
        <w:rPr>
          <w:rFonts w:cs="Times New Roman"/>
        </w:rPr>
        <w:t xml:space="preserve"> of Φ</w:t>
      </w:r>
      <w:r w:rsidR="00327B93">
        <w:rPr>
          <w:rFonts w:cs="Times New Roman"/>
        </w:rPr>
        <w:t>, including Φ*</w:t>
      </w:r>
      <w:r w:rsidR="00C47282">
        <w:rPr>
          <w:rFonts w:cs="Times New Roman"/>
        </w:rPr>
        <w:t>,</w:t>
      </w:r>
      <w:r>
        <w:rPr>
          <w:rFonts w:cs="Times New Roman"/>
        </w:rPr>
        <w:t xml:space="preserve"> and approximating the MIP, Toker and Sommer (2017) managed to calculate Φ across </w:t>
      </w:r>
      <w:r w:rsidR="00782475">
        <w:rPr>
          <w:rFonts w:cs="Times New Roman"/>
        </w:rPr>
        <w:t>single unit recordings across the nematode brain</w:t>
      </w:r>
      <w:r>
        <w:rPr>
          <w:rFonts w:cs="Times New Roman"/>
        </w:rPr>
        <w:t>.</w:t>
      </w:r>
      <w:r w:rsidR="00B72452">
        <w:rPr>
          <w:rFonts w:cs="Times New Roman"/>
        </w:rPr>
        <w:t xml:space="preserve"> </w:t>
      </w:r>
      <w:r w:rsidR="00832112">
        <w:rPr>
          <w:rFonts w:cs="Times New Roman"/>
        </w:rPr>
        <w:t xml:space="preserve">However, as the latest theoretical Φ has not yet been calculated in a biological system, </w:t>
      </w:r>
      <w:r w:rsidR="00BB42E8">
        <w:rPr>
          <w:rFonts w:cs="Times New Roman"/>
        </w:rPr>
        <w:t xml:space="preserve">derivative measures such as Φ* have not been compared to the original measure. Given that derivative versions assess a network’s ability to constrain only its causes, as opposed </w:t>
      </w:r>
      <w:r w:rsidR="00CA17C4">
        <w:rPr>
          <w:rFonts w:cs="Times New Roman"/>
        </w:rPr>
        <w:t>to both causes and effects</w:t>
      </w:r>
      <w:r w:rsidR="00BB42E8">
        <w:rPr>
          <w:rFonts w:cs="Times New Roman"/>
        </w:rPr>
        <w:t xml:space="preserve"> it is unclear as to whether their assessment of </w:t>
      </w:r>
      <w:r w:rsidR="00BB42E8">
        <w:rPr>
          <w:rFonts w:cs="Times New Roman"/>
        </w:rPr>
        <w:lastRenderedPageBreak/>
        <w:t>integration</w:t>
      </w:r>
      <w:r w:rsidR="000955E7">
        <w:rPr>
          <w:rFonts w:cs="Times New Roman"/>
        </w:rPr>
        <w:t>,</w:t>
      </w:r>
      <w:r w:rsidR="00BB42E8">
        <w:rPr>
          <w:rFonts w:cs="Times New Roman"/>
        </w:rPr>
        <w:t xml:space="preserve"> as done by searching for the MIP</w:t>
      </w:r>
      <w:r w:rsidR="000955E7">
        <w:rPr>
          <w:rFonts w:cs="Times New Roman"/>
        </w:rPr>
        <w:t>,</w:t>
      </w:r>
      <w:r w:rsidR="00BB42E8">
        <w:rPr>
          <w:rFonts w:cs="Times New Roman"/>
        </w:rPr>
        <w:t xml:space="preserve"> is equivalent to that of the </w:t>
      </w:r>
      <w:r w:rsidR="0013651D">
        <w:rPr>
          <w:rFonts w:cs="Times New Roman"/>
        </w:rPr>
        <w:t>latest theoretical</w:t>
      </w:r>
      <w:r w:rsidR="00BB42E8">
        <w:rPr>
          <w:rFonts w:cs="Times New Roman"/>
        </w:rPr>
        <w:t xml:space="preserve"> Φ. Consequently, it is unclear if these </w:t>
      </w:r>
      <w:r w:rsidR="003A16A7">
        <w:rPr>
          <w:rFonts w:cs="Times New Roman"/>
        </w:rPr>
        <w:t>d</w:t>
      </w:r>
      <w:r w:rsidR="00036F16">
        <w:rPr>
          <w:rFonts w:cs="Times New Roman"/>
        </w:rPr>
        <w:t>erivative versions reflect Φ as measures of conscious level</w:t>
      </w:r>
      <w:r w:rsidR="00BB42E8">
        <w:rPr>
          <w:rFonts w:cs="Times New Roman"/>
        </w:rPr>
        <w:t>.</w:t>
      </w:r>
    </w:p>
    <w:p w14:paraId="29D60C8F" w14:textId="232A68EE" w:rsidR="00D77B39" w:rsidRDefault="00C32A92" w:rsidP="003502C9">
      <w:pPr>
        <w:pStyle w:val="Heading3"/>
      </w:pPr>
      <w:bookmarkStart w:id="11" w:name="_Toc495663296"/>
      <w:r>
        <w:t xml:space="preserve">Testing </w:t>
      </w:r>
      <w:r w:rsidR="008A2035">
        <w:t xml:space="preserve">the </w:t>
      </w:r>
      <w:r w:rsidR="0048185F">
        <w:t xml:space="preserve">IIT in the Fly </w:t>
      </w:r>
      <w:r>
        <w:t>Model</w:t>
      </w:r>
      <w:bookmarkEnd w:id="11"/>
    </w:p>
    <w:p w14:paraId="2E7AA32C" w14:textId="32A4A177" w:rsidR="007C54BA" w:rsidRDefault="00694A1F" w:rsidP="00F968B1">
      <w:pPr>
        <w:ind w:firstLine="720"/>
        <w:rPr>
          <w:rFonts w:cs="Times New Roman"/>
        </w:rPr>
      </w:pPr>
      <w:r>
        <w:t>Ultimately,</w:t>
      </w:r>
      <w:r w:rsidR="009331D7">
        <w:t xml:space="preserve"> </w:t>
      </w:r>
      <w:r w:rsidR="001955EE">
        <w:t xml:space="preserve">the </w:t>
      </w:r>
      <w:r w:rsidR="009331D7">
        <w:t xml:space="preserve">largest drawback to using </w:t>
      </w:r>
      <w:r w:rsidR="009331D7">
        <w:rPr>
          <w:rFonts w:cs="Times New Roman"/>
        </w:rPr>
        <w:t xml:space="preserve">Φ as a </w:t>
      </w:r>
      <w:r w:rsidR="004D2D08">
        <w:rPr>
          <w:rFonts w:cs="Times New Roman"/>
        </w:rPr>
        <w:t xml:space="preserve">measure of conscious level is the difficulty in applying it to large networks such as a brain. </w:t>
      </w:r>
      <w:r w:rsidR="0053254E">
        <w:rPr>
          <w:rFonts w:cs="Times New Roman"/>
        </w:rPr>
        <w:t>Thus, the question of where</w:t>
      </w:r>
      <w:r w:rsidR="000426D5">
        <w:rPr>
          <w:rFonts w:cs="Times New Roman"/>
        </w:rPr>
        <w:t xml:space="preserve"> to test the measure</w:t>
      </w:r>
      <w:r w:rsidR="0053254E">
        <w:rPr>
          <w:rFonts w:cs="Times New Roman"/>
        </w:rPr>
        <w:t xml:space="preserve"> arises. With this context, the fly model presents as a potent</w:t>
      </w:r>
      <w:r w:rsidR="007C54BA">
        <w:rPr>
          <w:rFonts w:cs="Times New Roman"/>
        </w:rPr>
        <w:t xml:space="preserve">ial model in which to </w:t>
      </w:r>
      <w:r w:rsidR="00433FB9">
        <w:rPr>
          <w:rFonts w:cs="Times New Roman"/>
        </w:rPr>
        <w:t>test</w:t>
      </w:r>
      <w:r w:rsidR="007C54BA">
        <w:rPr>
          <w:rFonts w:cs="Times New Roman"/>
        </w:rPr>
        <w:t xml:space="preserve"> Φ.</w:t>
      </w:r>
    </w:p>
    <w:p w14:paraId="3ADC783C" w14:textId="74EAB2C4" w:rsidR="00AD2F50" w:rsidRDefault="004F6D14" w:rsidP="00765376">
      <w:pPr>
        <w:ind w:firstLine="720"/>
        <w:rPr>
          <w:rFonts w:cs="Times New Roman"/>
        </w:rPr>
      </w:pPr>
      <w:r>
        <w:rPr>
          <w:rFonts w:cs="Times New Roman"/>
        </w:rPr>
        <w:t>The fly brain is</w:t>
      </w:r>
      <w:r w:rsidR="000B723D">
        <w:rPr>
          <w:rFonts w:cs="Times New Roman"/>
        </w:rPr>
        <w:t xml:space="preserve"> potentially</w:t>
      </w:r>
      <w:r>
        <w:rPr>
          <w:rFonts w:cs="Times New Roman"/>
        </w:rPr>
        <w:t xml:space="preserve"> much simpler than the mammalian brain. Compared to mammalian brains, it has several orders of magnitudes fewer neurons (~135,000 in the fruit fly brain compared to ~70,000,000 in the mouse brain; </w:t>
      </w:r>
      <w:r w:rsidR="00B57B56">
        <w:rPr>
          <w:rFonts w:cs="Times New Roman"/>
        </w:rPr>
        <w:fldChar w:fldCharType="begin">
          <w:fldData xml:space="preserve">PEVuZE5vdGU+PENpdGU+PEF1dGhvcj5BbGl2aXNhdG9zPC9BdXRob3I+PFllYXI+MjAxMjwvWWVh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</w:fldData>
        </w:fldChar>
      </w:r>
      <w:r w:rsidR="00B57B56">
        <w:rPr>
          <w:rFonts w:cs="Times New Roman"/>
        </w:rPr>
        <w:instrText xml:space="preserve"> ADDIN EN.CITE </w:instrText>
      </w:r>
      <w:r w:rsidR="00B57B56">
        <w:rPr>
          <w:rFonts w:cs="Times New Roman"/>
        </w:rPr>
        <w:fldChar w:fldCharType="begin">
          <w:fldData xml:space="preserve">PEVuZE5vdGU+PENpdGU+PEF1dGhvcj5BbGl2aXNhdG9zPC9BdXRob3I+PFllYXI+MjAxMjwvWWVh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</w:fldData>
        </w:fldChar>
      </w:r>
      <w:r w:rsidR="00B57B56">
        <w:rPr>
          <w:rFonts w:cs="Times New Roman"/>
        </w:rPr>
        <w:instrText xml:space="preserve"> ADDIN EN.CITE.DATA </w:instrText>
      </w:r>
      <w:r w:rsidR="00B57B56">
        <w:rPr>
          <w:rFonts w:cs="Times New Roman"/>
        </w:rPr>
      </w:r>
      <w:r w:rsidR="00B57B56">
        <w:rPr>
          <w:rFonts w:cs="Times New Roman"/>
        </w:rPr>
        <w:fldChar w:fldCharType="end"/>
      </w:r>
      <w:r w:rsidR="00B57B56">
        <w:rPr>
          <w:rFonts w:cs="Times New Roman"/>
        </w:rPr>
        <w:fldChar w:fldCharType="separate"/>
      </w:r>
      <w:r w:rsidR="00B57B56">
        <w:rPr>
          <w:rFonts w:cs="Times New Roman"/>
          <w:noProof/>
        </w:rPr>
        <w:t>(Alivisatos et al., 2012; Herculano-Houzel, Mota, &amp; Lent, 2006)</w:t>
      </w:r>
      <w:r w:rsidR="00B57B56">
        <w:rPr>
          <w:rFonts w:cs="Times New Roman"/>
        </w:rPr>
        <w:fldChar w:fldCharType="end"/>
      </w:r>
      <w:r>
        <w:rPr>
          <w:rFonts w:cs="Times New Roman"/>
        </w:rPr>
        <w:t>)</w:t>
      </w:r>
      <w:r w:rsidR="00765376">
        <w:rPr>
          <w:rFonts w:cs="Times New Roman"/>
        </w:rPr>
        <w:t xml:space="preserve">. </w:t>
      </w:r>
      <w:r w:rsidR="001A7705">
        <w:rPr>
          <w:rFonts w:cs="Times New Roman"/>
        </w:rPr>
        <w:t xml:space="preserve">Because of this, mapping of the </w:t>
      </w:r>
      <w:r w:rsidR="00603F39">
        <w:rPr>
          <w:rFonts w:cs="Times New Roman"/>
        </w:rPr>
        <w:t>entire fly brain at the neuronal level</w:t>
      </w:r>
      <w:r w:rsidR="001A7705">
        <w:rPr>
          <w:rFonts w:cs="Times New Roman"/>
        </w:rPr>
        <w:t xml:space="preserve"> is estimated to re</w:t>
      </w:r>
      <w:r w:rsidR="00603F39">
        <w:rPr>
          <w:rFonts w:cs="Times New Roman"/>
        </w:rPr>
        <w:t>ach completion within the next 10</w:t>
      </w:r>
      <w:r w:rsidR="001A7705">
        <w:rPr>
          <w:rFonts w:cs="Times New Roman"/>
        </w:rPr>
        <w:t xml:space="preserve"> years </w:t>
      </w:r>
      <w:r w:rsidR="00B57B56">
        <w:rPr>
          <w:rFonts w:cs="Times New Roman"/>
        </w:rPr>
        <w:fldChar w:fldCharType="begin"/>
      </w:r>
      <w:r w:rsidR="00B57B56">
        <w:rPr>
          <w:rFonts w:cs="Times New Roman"/>
        </w:rPr>
        <w:instrText xml:space="preserve"> ADDIN EN.CITE &lt;EndNote&gt;&lt;Cite&gt;&lt;Author&gt;Alivisatos&lt;/Author&gt;&lt;Year&gt;2012&lt;/Year&gt;&lt;RecNum&gt;24&lt;/RecNum&gt;&lt;DisplayText&gt;(Alivisatos et al., 2012)&lt;/DisplayText&gt;&lt;record&gt;&lt;rec-number&gt;24&lt;/rec-number&gt;&lt;foreign-keys&gt;&lt;key app="EN" db-id="zrtd0xvvdt5esue5aw2pav5hztrtfrfsrpdp" timestamp="1491800631"&gt;24&lt;/key&gt;&lt;/foreign-keys&gt;&lt;ref-type name="Journal Article"&gt;17&lt;/ref-type&gt;&lt;contributors&gt;&lt;authors&gt;&lt;author&gt;Alivisatos, A.  Paul&lt;/author&gt;&lt;author&gt;Chun, Miyoung&lt;/author&gt;&lt;author&gt;Church, George M&lt;/author&gt;&lt;author&gt;Greenspan, Ralph J&lt;/author&gt;&lt;author&gt;Roukes, Michael L&lt;/author&gt;&lt;author&gt;Yuste, Rafael&lt;/author&gt;&lt;/authors&gt;&lt;/contributors&gt;&lt;titles&gt;&lt;title&gt;The Brain Activity Map Project and the Challenge of Functional Connectomics&lt;/title&gt;&lt;secondary-title&gt;Neuron&lt;/secondary-title&gt;&lt;/titles&gt;&lt;periodical&gt;&lt;full-title&gt;Neuron&lt;/full-title&gt;&lt;/periodical&gt;&lt;pages&gt;970-974&lt;/pages&gt;&lt;volume&gt;74&lt;/volume&gt;&lt;number&gt;6&lt;/number&gt;&lt;dates&gt;&lt;year&gt;2012&lt;/year&gt;&lt;/dates&gt;&lt;publisher&gt;Elsevier&lt;/publisher&gt;&lt;isbn&gt;0896-6273&lt;/isbn&gt;&lt;urls&gt;&lt;related-urls&gt;&lt;url&gt;http://dx.doi.org/10.1016/j.neuron.2012.06.006&lt;/url&gt;&lt;/related-urls&gt;&lt;/urls&gt;&lt;electronic-resource-num&gt;10.1016/j.neuron.2012.06.006&lt;/electronic-resource-num&gt;&lt;access-date&gt;2017/04/09&lt;/access-date&gt;&lt;/record&gt;&lt;/Cite&gt;&lt;/EndNote&gt;</w:instrText>
      </w:r>
      <w:r w:rsidR="00B57B56">
        <w:rPr>
          <w:rFonts w:cs="Times New Roman"/>
        </w:rPr>
        <w:fldChar w:fldCharType="separate"/>
      </w:r>
      <w:r w:rsidR="00B57B56">
        <w:rPr>
          <w:rFonts w:cs="Times New Roman"/>
          <w:noProof/>
        </w:rPr>
        <w:t>(Alivisatos et al., 2012)</w:t>
      </w:r>
      <w:r w:rsidR="00B57B56">
        <w:rPr>
          <w:rFonts w:cs="Times New Roman"/>
        </w:rPr>
        <w:fldChar w:fldCharType="end"/>
      </w:r>
      <w:r w:rsidR="000A3D3B">
        <w:rPr>
          <w:rFonts w:cs="Times New Roman"/>
        </w:rPr>
        <w:t>. In the same timeframe</w:t>
      </w:r>
      <w:r w:rsidR="00B64D2D">
        <w:rPr>
          <w:rFonts w:cs="Times New Roman"/>
        </w:rPr>
        <w:t xml:space="preserve"> for mammals</w:t>
      </w:r>
      <w:r w:rsidR="00513949">
        <w:rPr>
          <w:rFonts w:cs="Times New Roman"/>
        </w:rPr>
        <w:t xml:space="preserve">, one might achieve mapping of only the </w:t>
      </w:r>
      <w:r w:rsidR="00B64D2D">
        <w:rPr>
          <w:rFonts w:cs="Times New Roman"/>
        </w:rPr>
        <w:t>mouse</w:t>
      </w:r>
      <w:r w:rsidR="00513949">
        <w:rPr>
          <w:rFonts w:cs="Times New Roman"/>
        </w:rPr>
        <w:t xml:space="preserve"> retina or hippocampus </w:t>
      </w:r>
      <w:r w:rsidR="00B57B56">
        <w:rPr>
          <w:rFonts w:cs="Times New Roman"/>
        </w:rPr>
        <w:fldChar w:fldCharType="begin"/>
      </w:r>
      <w:r w:rsidR="00B57B56">
        <w:rPr>
          <w:rFonts w:cs="Times New Roman"/>
        </w:rPr>
        <w:instrText xml:space="preserve"> ADDIN EN.CITE &lt;EndNote&gt;&lt;Cite&gt;&lt;Author&gt;Alivisatos&lt;/Author&gt;&lt;Year&gt;2012&lt;/Year&gt;&lt;RecNum&gt;24&lt;/RecNum&gt;&lt;DisplayText&gt;(Alivisatos et al., 2012)&lt;/DisplayText&gt;&lt;record&gt;&lt;rec-number&gt;24&lt;/rec-number&gt;&lt;foreign-keys&gt;&lt;key app="EN" db-id="zrtd0xvvdt5esue5aw2pav5hztrtfrfsrpdp" timestamp="1491800631"&gt;24&lt;/key&gt;&lt;/foreign-keys&gt;&lt;ref-type name="Journal Article"&gt;17&lt;/ref-type&gt;&lt;contributors&gt;&lt;authors&gt;&lt;author&gt;Alivisatos, A.  Paul&lt;/author&gt;&lt;author&gt;Chun, Miyoung&lt;/author&gt;&lt;author&gt;Church, George M&lt;/author&gt;&lt;author&gt;Greenspan, Ralph J&lt;/author&gt;&lt;author&gt;Roukes, Michael L&lt;/author&gt;&lt;author&gt;Yuste, Rafael&lt;/author&gt;&lt;/authors&gt;&lt;/contributors&gt;&lt;titles&gt;&lt;title&gt;The Brain Activity Map Project and the Challenge of Functional Connectomics&lt;/title&gt;&lt;secondary-title&gt;Neuron&lt;/secondary-title&gt;&lt;/titles&gt;&lt;periodical&gt;&lt;full-title&gt;Neuron&lt;/full-title&gt;&lt;/periodical&gt;&lt;pages&gt;970-974&lt;/pages&gt;&lt;volume&gt;74&lt;/volume&gt;&lt;number&gt;6&lt;/number&gt;&lt;dates&gt;&lt;year&gt;2012&lt;/year&gt;&lt;/dates&gt;&lt;publisher&gt;Elsevier&lt;/publisher&gt;&lt;isbn&gt;0896-6273&lt;/isbn&gt;&lt;urls&gt;&lt;related-urls&gt;&lt;url&gt;http://dx.doi.org/10.1016/j.neuron.2012.06.006&lt;/url&gt;&lt;/related-urls&gt;&lt;/urls&gt;&lt;electronic-resource-num&gt;10.1016/j.neuron.2012.06.006&lt;/electronic-resource-num&gt;&lt;access-date&gt;2017/04/09&lt;/access-date&gt;&lt;/record&gt;&lt;/Cite&gt;&lt;/EndNote&gt;</w:instrText>
      </w:r>
      <w:r w:rsidR="00B57B56">
        <w:rPr>
          <w:rFonts w:cs="Times New Roman"/>
        </w:rPr>
        <w:fldChar w:fldCharType="separate"/>
      </w:r>
      <w:r w:rsidR="00B57B56">
        <w:rPr>
          <w:rFonts w:cs="Times New Roman"/>
          <w:noProof/>
        </w:rPr>
        <w:t>(Alivisatos et al., 2012)</w:t>
      </w:r>
      <w:r w:rsidR="00B57B56">
        <w:rPr>
          <w:rFonts w:cs="Times New Roman"/>
        </w:rPr>
        <w:fldChar w:fldCharType="end"/>
      </w:r>
      <w:r w:rsidR="00513949">
        <w:rPr>
          <w:rFonts w:cs="Times New Roman"/>
        </w:rPr>
        <w:t>.</w:t>
      </w:r>
      <w:r w:rsidR="001A7705">
        <w:rPr>
          <w:rFonts w:cs="Times New Roman"/>
        </w:rPr>
        <w:t xml:space="preserve"> In</w:t>
      </w:r>
      <w:r w:rsidR="004A29B8">
        <w:rPr>
          <w:rFonts w:cs="Times New Roman"/>
        </w:rPr>
        <w:t xml:space="preserve"> a similar vein, due to having</w:t>
      </w:r>
      <w:r w:rsidR="001A7705">
        <w:rPr>
          <w:rFonts w:cs="Times New Roman"/>
        </w:rPr>
        <w:t xml:space="preserve"> fewer neurons and thus requiring f</w:t>
      </w:r>
      <w:r w:rsidR="008E6432">
        <w:rPr>
          <w:rFonts w:cs="Times New Roman"/>
        </w:rPr>
        <w:t xml:space="preserve">ewer observations to characterise all interactions among neurons, </w:t>
      </w:r>
      <w:r w:rsidR="001A7705">
        <w:rPr>
          <w:rFonts w:cs="Times New Roman"/>
        </w:rPr>
        <w:t xml:space="preserve">calculating Φ across the fly brain </w:t>
      </w:r>
      <w:r w:rsidR="00446AB1">
        <w:rPr>
          <w:rFonts w:cs="Times New Roman"/>
        </w:rPr>
        <w:t>presents a much more feasible goal than doing the same in a mammalian brain</w:t>
      </w:r>
      <w:r w:rsidR="001A7705">
        <w:rPr>
          <w:rFonts w:cs="Times New Roman"/>
        </w:rPr>
        <w:t>.</w:t>
      </w:r>
    </w:p>
    <w:p w14:paraId="17E44EF4" w14:textId="5FA37BA6" w:rsidR="00FA07BA" w:rsidRPr="00D51A0F" w:rsidRDefault="00765376" w:rsidP="00B41FC8">
      <w:pPr>
        <w:ind w:firstLine="720"/>
      </w:pPr>
      <w:r>
        <w:rPr>
          <w:rFonts w:cs="Times New Roman"/>
        </w:rPr>
        <w:t xml:space="preserve">Despite the relatively small number of neurons in their brain, flies still </w:t>
      </w:r>
      <w:r w:rsidR="007875DF">
        <w:rPr>
          <w:rFonts w:cs="Times New Roman"/>
        </w:rPr>
        <w:t xml:space="preserve">exhibit a variety of behaviours. This is in contrast to other, even more simpler, potential models. While invertebrates such as the nematode and roundworm exhibit </w:t>
      </w:r>
      <w:r w:rsidR="003B6436">
        <w:rPr>
          <w:rFonts w:cs="Times New Roman"/>
        </w:rPr>
        <w:t>simple behaviours dependent only on their immediate sensory environment</w:t>
      </w:r>
      <w:r w:rsidR="00104600">
        <w:rPr>
          <w:rFonts w:cs="Times New Roman"/>
        </w:rPr>
        <w:t xml:space="preserve"> </w:t>
      </w:r>
      <w:r w:rsidR="00B57B56">
        <w:rPr>
          <w:rFonts w:cs="Times New Roman"/>
        </w:rPr>
        <w:fldChar w:fldCharType="begin">
          <w:fldData xml:space="preserve">PEVuZE5vdGU+PENpdGU+PEF1dGhvcj5CYXJyb248L0F1dGhvcj48WWVhcj4yMDE2PC9ZZWFyPjxS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</w:fldData>
        </w:fldChar>
      </w:r>
      <w:r w:rsidR="00B57B56">
        <w:rPr>
          <w:rFonts w:cs="Times New Roman"/>
        </w:rPr>
        <w:instrText xml:space="preserve"> ADDIN EN.CITE </w:instrText>
      </w:r>
      <w:r w:rsidR="00B57B56">
        <w:rPr>
          <w:rFonts w:cs="Times New Roman"/>
        </w:rPr>
        <w:fldChar w:fldCharType="begin">
          <w:fldData xml:space="preserve">PEVuZE5vdGU+PENpdGU+PEF1dGhvcj5CYXJyb248L0F1dGhvcj48WWVhcj4yMDE2PC9ZZWFyPjxS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</w:fldData>
        </w:fldChar>
      </w:r>
      <w:r w:rsidR="00B57B56">
        <w:rPr>
          <w:rFonts w:cs="Times New Roman"/>
        </w:rPr>
        <w:instrText xml:space="preserve"> ADDIN EN.CITE.DATA </w:instrText>
      </w:r>
      <w:r w:rsidR="00B57B56">
        <w:rPr>
          <w:rFonts w:cs="Times New Roman"/>
        </w:rPr>
      </w:r>
      <w:r w:rsidR="00B57B56">
        <w:rPr>
          <w:rFonts w:cs="Times New Roman"/>
        </w:rPr>
        <w:fldChar w:fldCharType="end"/>
      </w:r>
      <w:r w:rsidR="00B57B56">
        <w:rPr>
          <w:rFonts w:cs="Times New Roman"/>
        </w:rPr>
        <w:fldChar w:fldCharType="separate"/>
      </w:r>
      <w:r w:rsidR="00B57B56">
        <w:rPr>
          <w:rFonts w:cs="Times New Roman"/>
          <w:noProof/>
        </w:rPr>
        <w:t>(Barron &amp; Klein, 2016)</w:t>
      </w:r>
      <w:r w:rsidR="00B57B56">
        <w:rPr>
          <w:rFonts w:cs="Times New Roman"/>
        </w:rPr>
        <w:fldChar w:fldCharType="end"/>
      </w:r>
      <w:r w:rsidR="001654A0">
        <w:rPr>
          <w:rFonts w:cs="Times New Roman"/>
        </w:rPr>
        <w:t xml:space="preserve">, </w:t>
      </w:r>
      <w:r w:rsidR="0032388B">
        <w:rPr>
          <w:rFonts w:cs="Times New Roman"/>
        </w:rPr>
        <w:t xml:space="preserve">the fly </w:t>
      </w:r>
      <w:r w:rsidR="00ED1BCF">
        <w:rPr>
          <w:rFonts w:cs="Times New Roman"/>
        </w:rPr>
        <w:t xml:space="preserve">exhibits </w:t>
      </w:r>
      <w:r w:rsidR="006328E0">
        <w:rPr>
          <w:rFonts w:cs="Times New Roman"/>
        </w:rPr>
        <w:t xml:space="preserve">selective attention </w:t>
      </w:r>
      <w:r w:rsidR="00B57B56">
        <w:rPr>
          <w:rFonts w:cs="Times New Roman"/>
        </w:rPr>
        <w:fldChar w:fldCharType="begin"/>
      </w:r>
      <w:r w:rsidR="00B57B56">
        <w:rPr>
          <w:rFonts w:cs="Times New Roman"/>
        </w:rPr>
        <w:instrText xml:space="preserve"> ADDIN EN.CITE &lt;EndNote&gt;&lt;Cite&gt;&lt;Author&gt;van Swinderen&lt;/Author&gt;&lt;Year&gt;2005&lt;/Year&gt;&lt;RecNum&gt;101&lt;/RecNum&gt;&lt;DisplayText&gt;(Sareen, Wolf, &amp;amp; Heisenberg, 2011; van Swinderen, 2005)&lt;/DisplayText&gt;&lt;record&gt;&lt;rec-number&gt;101&lt;/rec-number&gt;&lt;foreign-keys&gt;&lt;key app="EN" db-id="zrtd0xvvdt5esue5aw2pav5hztrtfrfsrpdp" timestamp="1507857076"&gt;101&lt;/key&gt;&lt;/foreign-keys&gt;&lt;ref-type name="Book"&gt;6&lt;/ref-type&gt;&lt;contributors&gt;&lt;authors&gt;&lt;author&gt;van Swinderen, Bruno&lt;/author&gt;&lt;/authors&gt;&lt;/contributors&gt;&lt;titles&gt;&lt;title&gt;The Remote Roots of Consciousness in Fruit-fly Selective Attention?&lt;/title&gt;&lt;/titles&gt;&lt;pages&gt;321-30&lt;/pages&gt;&lt;volume&gt;27&lt;/volume&gt;&lt;dates&gt;&lt;year&gt;2005&lt;/year&gt;&lt;/dates&gt;&lt;urls&gt;&lt;/urls&gt;&lt;electronic-resource-num&gt;10.1002/bies.20195&lt;/electronic-resource-num&gt;&lt;/record&gt;&lt;/Cite&gt;&lt;Cite&gt;&lt;Author&gt;Sareen&lt;/Author&gt;&lt;Year&gt;2011&lt;/Year&gt;&lt;RecNum&gt;102&lt;/RecNum&gt;&lt;record&gt;&lt;rec-number&gt;102&lt;/rec-number&gt;&lt;foreign-keys&gt;&lt;key app="EN" db-id="zrtd0xvvdt5esue5aw2pav5hztrtfrfsrpdp" timestamp="1507857194"&gt;102&lt;/key&gt;&lt;/foreign-keys&gt;&lt;ref-type name="Journal Article"&gt;17&lt;/ref-type&gt;&lt;contributors&gt;&lt;authors&gt;&lt;author&gt;Sareen, Preeti&lt;/author&gt;&lt;author&gt;Wolf, Reinhard&lt;/author&gt;&lt;author&gt;Heisenberg, Martin&lt;/author&gt;&lt;/authors&gt;&lt;/contributors&gt;&lt;titles&gt;&lt;title&gt;Attracting the attention of a fly&lt;/title&gt;&lt;secondary-title&gt;Proceedings of the National Academy of Sciences&lt;/secondary-title&gt;&lt;/titles&gt;&lt;periodical&gt;&lt;full-title&gt;Proceedings of the National Academy of Sciences&lt;/full-title&gt;&lt;/periodical&gt;&lt;pages&gt;7230-7235&lt;/pages&gt;&lt;volume&gt;108&lt;/volume&gt;&lt;number&gt;17&lt;/number&gt;&lt;dates&gt;&lt;year&gt;2011&lt;/year&gt;&lt;pub-dates&gt;&lt;date&gt;April 26, 2011&lt;/date&gt;&lt;/pub-dates&gt;&lt;/dates&gt;&lt;urls&gt;&lt;related-urls&gt;&lt;url&gt;http://www.pnas.org/content/108/17/7230.abstract&lt;/url&gt;&lt;/related-urls&gt;&lt;/urls&gt;&lt;electronic-resource-num&gt;10.1073/pnas.1102522108&lt;/electronic-resource-num&gt;&lt;/record&gt;&lt;/Cite&gt;&lt;/EndNote&gt;</w:instrText>
      </w:r>
      <w:r w:rsidR="00B57B56">
        <w:rPr>
          <w:rFonts w:cs="Times New Roman"/>
        </w:rPr>
        <w:fldChar w:fldCharType="separate"/>
      </w:r>
      <w:r w:rsidR="00B57B56">
        <w:rPr>
          <w:rFonts w:cs="Times New Roman"/>
          <w:noProof/>
        </w:rPr>
        <w:t>(Sareen, Wolf, &amp; Heisenberg, 2011; van Swinderen, 2005)</w:t>
      </w:r>
      <w:r w:rsidR="00B57B56">
        <w:rPr>
          <w:rFonts w:cs="Times New Roman"/>
        </w:rPr>
        <w:fldChar w:fldCharType="end"/>
      </w:r>
      <w:r w:rsidR="00ED1BCF">
        <w:rPr>
          <w:rFonts w:cs="Times New Roman"/>
        </w:rPr>
        <w:t>,</w:t>
      </w:r>
      <w:r w:rsidR="00BD5102">
        <w:rPr>
          <w:rFonts w:cs="Times New Roman"/>
        </w:rPr>
        <w:t xml:space="preserve"> </w:t>
      </w:r>
      <w:r w:rsidR="00C86BF1">
        <w:rPr>
          <w:rFonts w:cs="Times New Roman"/>
        </w:rPr>
        <w:t xml:space="preserve">and </w:t>
      </w:r>
      <w:r w:rsidR="00BD5102">
        <w:rPr>
          <w:rFonts w:cs="Times New Roman"/>
        </w:rPr>
        <w:t>spatial memory</w:t>
      </w:r>
      <w:r w:rsidR="00717728">
        <w:rPr>
          <w:rFonts w:cs="Times New Roman"/>
        </w:rPr>
        <w:t xml:space="preserve"> </w:t>
      </w:r>
      <w:r w:rsidR="00B57B56">
        <w:rPr>
          <w:rFonts w:cs="Times New Roman"/>
        </w:rPr>
        <w:fldChar w:fldCharType="begin"/>
      </w:r>
      <w:r w:rsidR="00B57B56">
        <w:rPr>
          <w:rFonts w:cs="Times New Roman"/>
        </w:rPr>
        <w:instrText xml:space="preserve"> ADDIN EN.CITE &lt;EndNote&gt;&lt;Cite&gt;&lt;Author&gt;Seelig&lt;/Author&gt;&lt;Year&gt;2015&lt;/Year&gt;&lt;RecNum&gt;103&lt;/RecNum&gt;&lt;DisplayText&gt;(Seelig &amp;amp; Jayaraman, 2015)&lt;/DisplayText&gt;&lt;record&gt;&lt;rec-number&gt;103&lt;/rec-number&gt;&lt;foreign-keys&gt;&lt;key app="EN" db-id="zrtd0xvvdt5esue5aw2pav5hztrtfrfsrpdp" timestamp="1507857305"&gt;103&lt;/key&gt;&lt;/foreign-keys&gt;&lt;ref-type name="Journal Article"&gt;17&lt;/ref-type&gt;&lt;contributors&gt;&lt;authors&gt;&lt;author&gt;Seelig, Johannes D.&lt;/author&gt;&lt;author&gt;Jayaraman, Vivek&lt;/author&gt;&lt;/authors&gt;&lt;/contributors&gt;&lt;titles&gt;&lt;title&gt;Neural dynamics for landmark orientation and angular path integration&lt;/title&gt;&lt;secondary-title&gt;Nature&lt;/secondary-title&gt;&lt;/titles&gt;&lt;periodical&gt;&lt;full-title&gt;Nature&lt;/full-title&gt;&lt;/periodical&gt;&lt;pages&gt;186-191&lt;/pages&gt;&lt;volume&gt;521&lt;/volume&gt;&lt;number&gt;7551&lt;/number&gt;&lt;dates&gt;&lt;year&gt;2015&lt;/year&gt;&lt;/dates&gt;&lt;isbn&gt;0028-0836&amp;#xD;1476-4687&lt;/isbn&gt;&lt;accession-num&gt;PMC4704792&lt;/accession-num&gt;&lt;urls&gt;&lt;related-urls&gt;&lt;url&gt;http://www.ncbi.nlm.nih.gov/pmc/articles/PMC4704792/&lt;/url&gt;&lt;/related-urls&gt;&lt;/urls&gt;&lt;electronic-resource-num&gt;10.1038/nature14446&lt;/electronic-resource-num&gt;&lt;remote-database-name&gt;PMC&lt;/remote-database-name&gt;&lt;/record&gt;&lt;/Cite&gt;&lt;/EndNote&gt;</w:instrText>
      </w:r>
      <w:r w:rsidR="00B57B56">
        <w:rPr>
          <w:rFonts w:cs="Times New Roman"/>
        </w:rPr>
        <w:fldChar w:fldCharType="separate"/>
      </w:r>
      <w:r w:rsidR="00B57B56">
        <w:rPr>
          <w:rFonts w:cs="Times New Roman"/>
          <w:noProof/>
        </w:rPr>
        <w:t>(Seelig &amp; Jayaraman, 2015)</w:t>
      </w:r>
      <w:r w:rsidR="00B57B56">
        <w:rPr>
          <w:rFonts w:cs="Times New Roman"/>
        </w:rPr>
        <w:fldChar w:fldCharType="end"/>
      </w:r>
      <w:r w:rsidR="00131AC9">
        <w:rPr>
          <w:rFonts w:cs="Times New Roman"/>
        </w:rPr>
        <w:t xml:space="preserve">. </w:t>
      </w:r>
      <w:r w:rsidR="00BF3127">
        <w:rPr>
          <w:rFonts w:cs="Times New Roman"/>
        </w:rPr>
        <w:t>Though</w:t>
      </w:r>
      <w:r w:rsidR="00131AC9">
        <w:rPr>
          <w:rFonts w:cs="Times New Roman"/>
        </w:rPr>
        <w:t xml:space="preserve"> these behaviours alone</w:t>
      </w:r>
      <w:r w:rsidR="00ED1BCF">
        <w:rPr>
          <w:rFonts w:cs="Times New Roman"/>
        </w:rPr>
        <w:t xml:space="preserve"> are not sufficient to </w:t>
      </w:r>
      <w:r w:rsidR="003F7662">
        <w:rPr>
          <w:rFonts w:cs="Times New Roman"/>
        </w:rPr>
        <w:t>determine</w:t>
      </w:r>
      <w:r w:rsidR="00ED1BCF">
        <w:rPr>
          <w:rFonts w:cs="Times New Roman"/>
        </w:rPr>
        <w:t xml:space="preserve"> </w:t>
      </w:r>
      <w:r w:rsidR="003F7662">
        <w:rPr>
          <w:rFonts w:cs="Times New Roman"/>
        </w:rPr>
        <w:t xml:space="preserve">the presence of </w:t>
      </w:r>
      <w:r w:rsidR="00ED1BCF">
        <w:rPr>
          <w:rFonts w:cs="Times New Roman"/>
        </w:rPr>
        <w:t xml:space="preserve">consciousness, </w:t>
      </w:r>
      <w:r w:rsidR="00767F0D">
        <w:rPr>
          <w:rFonts w:cs="Times New Roman"/>
        </w:rPr>
        <w:t>they are generally used</w:t>
      </w:r>
      <w:r w:rsidR="00ED1BCF">
        <w:rPr>
          <w:rFonts w:cs="Times New Roman"/>
        </w:rPr>
        <w:t xml:space="preserve"> to infer consciou</w:t>
      </w:r>
      <w:r w:rsidR="005B238F">
        <w:rPr>
          <w:rFonts w:cs="Times New Roman"/>
        </w:rPr>
        <w:t xml:space="preserve">sness in other </w:t>
      </w:r>
      <w:r w:rsidR="00AB28C1">
        <w:rPr>
          <w:rFonts w:cs="Times New Roman"/>
        </w:rPr>
        <w:t xml:space="preserve">animals </w:t>
      </w:r>
      <w:r w:rsidR="00B57B56">
        <w:rPr>
          <w:rFonts w:cs="Times New Roman"/>
        </w:rPr>
        <w:fldChar w:fldCharType="begin"/>
      </w:r>
      <w:r w:rsidR="00B57B56">
        <w:rPr>
          <w:rFonts w:cs="Times New Roman"/>
        </w:rPr>
        <w:instrText xml:space="preserve"> ADDIN EN.CITE &lt;EndNote&gt;&lt;Cite&gt;&lt;Author&gt;Mather&lt;/Author&gt;&lt;Year&gt;2008&lt;/Year&gt;&lt;RecNum&gt;100&lt;/RecNum&gt;&lt;DisplayText&gt;(Mather, 2008)&lt;/DisplayText&gt;&lt;record&gt;&lt;rec-number&gt;100&lt;/rec-number&gt;&lt;foreign-keys&gt;&lt;key app="EN" db-id="zrtd0xvvdt5esue5aw2pav5hztrtfrfsrpdp" timestamp="1507856792"&gt;100&lt;/key&gt;&lt;/foreign-keys&gt;&lt;ref-type name="Journal Article"&gt;17&lt;/ref-type&gt;&lt;contributors&gt;&lt;authors&gt;&lt;author&gt;Mather, Jennifer A&lt;/author&gt;&lt;/authors&gt;&lt;/contributors&gt;&lt;titles&gt;&lt;title&gt;Cephalopod consciousness: behavioural evidence&lt;/title&gt;&lt;secondary-title&gt;Consciousness and cognition&lt;/secondary-title&gt;&lt;/titles&gt;&lt;periodical&gt;&lt;full-title&gt;Consciousness and Cognition&lt;/full-title&gt;&lt;/periodical&gt;&lt;pages&gt;37-48&lt;/pages&gt;&lt;volume&gt;17&lt;/volume&gt;&lt;number&gt;1&lt;/number&gt;&lt;dates&gt;&lt;year&gt;2008&lt;/year&gt;&lt;/dates&gt;&lt;isbn&gt;1053-8100&lt;/isbn&gt;&lt;urls&gt;&lt;/urls&gt;&lt;/record&gt;&lt;/Cite&gt;&lt;/EndNote&gt;</w:instrText>
      </w:r>
      <w:r w:rsidR="00B57B56">
        <w:rPr>
          <w:rFonts w:cs="Times New Roman"/>
        </w:rPr>
        <w:fldChar w:fldCharType="separate"/>
      </w:r>
      <w:r w:rsidR="00B57B56">
        <w:rPr>
          <w:rFonts w:cs="Times New Roman"/>
          <w:noProof/>
        </w:rPr>
        <w:t>(Mather, 2008)</w:t>
      </w:r>
      <w:r w:rsidR="00B57B56">
        <w:rPr>
          <w:rFonts w:cs="Times New Roman"/>
        </w:rPr>
        <w:fldChar w:fldCharType="end"/>
      </w:r>
      <w:r w:rsidR="00F56EBF">
        <w:rPr>
          <w:rFonts w:cs="Times New Roman"/>
        </w:rPr>
        <w:t xml:space="preserve">. </w:t>
      </w:r>
      <w:r w:rsidR="007E7875">
        <w:rPr>
          <w:rFonts w:cs="Times New Roman"/>
        </w:rPr>
        <w:t>In addition to these behaviours</w:t>
      </w:r>
      <w:r w:rsidR="00F56EBF">
        <w:rPr>
          <w:rFonts w:cs="Times New Roman"/>
        </w:rPr>
        <w:t xml:space="preserve">, flies </w:t>
      </w:r>
      <w:r w:rsidR="00F56EBF">
        <w:rPr>
          <w:rFonts w:cs="Times New Roman"/>
        </w:rPr>
        <w:lastRenderedPageBreak/>
        <w:t>exhibit alterations in activity, suggestive of altered conscious level, such as torpidness similar to a sleep state in mammals</w:t>
      </w:r>
      <w:r w:rsidR="009B7F16">
        <w:rPr>
          <w:rFonts w:cs="Times New Roman"/>
        </w:rPr>
        <w:t xml:space="preserve"> </w:t>
      </w:r>
      <w:r w:rsidR="00B57B56">
        <w:fldChar w:fldCharType="begin"/>
      </w:r>
      <w:r w:rsidR="00B57B56">
        <w:instrText xml:space="preserve"> ADDIN EN.CITE &lt;EndNote&gt;&lt;Cite&gt;&lt;Author&gt;Shaw&lt;/Author&gt;&lt;Year&gt;2000&lt;/Year&gt;&lt;RecNum&gt;65&lt;/RecNum&gt;&lt;DisplayText&gt;(Hendricks et al., 2000; Shaw, Cirelli, Greenspan, &amp;amp; Tononi, 2000)&lt;/DisplayText&gt;&lt;record&gt;&lt;rec-number&gt;65&lt;/rec-number&gt;&lt;foreign-keys&gt;&lt;key app="EN" db-id="zrtd0xvvdt5esue5aw2pav5hztrtfrfsrpdp" timestamp="1502868716"&gt;65&lt;/key&gt;&lt;/foreign-keys&gt;&lt;ref-type name="Journal Article"&gt;17&lt;/ref-type&gt;&lt;contributors&gt;&lt;authors&gt;&lt;author&gt;Shaw, Paul J&lt;/author&gt;&lt;author&gt;Cirelli, Chiara&lt;/author&gt;&lt;author&gt;Greenspan, Ralph J&lt;/author&gt;&lt;author&gt;Tononi, Giulio&lt;/author&gt;&lt;/authors&gt;&lt;/contributors&gt;&lt;titles&gt;&lt;title&gt;Correlates of sleep and waking in Drosophila melanogaster&lt;/title&gt;&lt;secondary-title&gt;Science&lt;/secondary-title&gt;&lt;/titles&gt;&lt;periodical&gt;&lt;full-title&gt;Science&lt;/full-title&gt;&lt;/periodical&gt;&lt;pages&gt;1834-1837&lt;/pages&gt;&lt;volume&gt;287&lt;/volume&gt;&lt;number&gt;5459&lt;/number&gt;&lt;dates&gt;&lt;year&gt;2000&lt;/year&gt;&lt;/dates&gt;&lt;isbn&gt;0036-8075&lt;/isbn&gt;&lt;urls&gt;&lt;/urls&gt;&lt;/record&gt;&lt;/Cite&gt;&lt;Cite&gt;&lt;Author&gt;Hendricks&lt;/Author&gt;&lt;Year&gt;2000&lt;/Year&gt;&lt;RecNum&gt;64&lt;/RecNum&gt;&lt;record&gt;&lt;rec-number&gt;64&lt;/rec-number&gt;&lt;foreign-keys&gt;&lt;key app="EN" db-id="zrtd0xvvdt5esue5aw2pav5hztrtfrfsrpdp" timestamp="1502868687"&gt;64&lt;/key&gt;&lt;/foreign-keys&gt;&lt;ref-type name="Journal Article"&gt;17&lt;/ref-type&gt;&lt;contributors&gt;&lt;authors&gt;&lt;author&gt;Hendricks, Joan C&lt;/author&gt;&lt;author&gt;Finn, Stefanie M&lt;/author&gt;&lt;author&gt;Panckeri, Karen A&lt;/author&gt;&lt;author&gt;Chavkin, Jessica&lt;/author&gt;&lt;author&gt;Williams, Julie A&lt;/author&gt;&lt;author&gt;Sehgal, Amita&lt;/author&gt;&lt;author&gt;Pack, Allan I&lt;/author&gt;&lt;/authors&gt;&lt;/contributors&gt;&lt;titles&gt;&lt;title&gt;Rest in Drosophila is a sleep-like state&lt;/title&gt;&lt;secondary-title&gt;Neuron&lt;/secondary-title&gt;&lt;/titles&gt;&lt;periodical&gt;&lt;full-title&gt;Neuron&lt;/full-title&gt;&lt;/periodical&gt;&lt;pages&gt;129-138&lt;/pages&gt;&lt;volume&gt;25&lt;/volume&gt;&lt;number&gt;1&lt;/number&gt;&lt;dates&gt;&lt;year&gt;2000&lt;/year&gt;&lt;/dates&gt;&lt;isbn&gt;0896-6273&lt;/isbn&gt;&lt;urls&gt;&lt;/urls&gt;&lt;/record&gt;&lt;/Cite&gt;&lt;/EndNote&gt;</w:instrText>
      </w:r>
      <w:r w:rsidR="00B57B56">
        <w:fldChar w:fldCharType="separate"/>
      </w:r>
      <w:r w:rsidR="00B57B56">
        <w:rPr>
          <w:noProof/>
        </w:rPr>
        <w:t>(Hendricks et al., 2000; Shaw, Cirelli, Greenspan, &amp; Tononi, 2000)</w:t>
      </w:r>
      <w:r w:rsidR="00B57B56">
        <w:fldChar w:fldCharType="end"/>
      </w:r>
      <w:r w:rsidR="00F56EBF">
        <w:rPr>
          <w:rFonts w:cs="Times New Roman"/>
        </w:rPr>
        <w:t>.</w:t>
      </w:r>
      <w:r w:rsidR="00BC40EC">
        <w:rPr>
          <w:rFonts w:cs="Times New Roman"/>
        </w:rPr>
        <w:t xml:space="preserve"> Just as in mammals, such periods of sleep </w:t>
      </w:r>
      <w:r w:rsidR="00F56EBF">
        <w:rPr>
          <w:rFonts w:cs="Times New Roman"/>
        </w:rPr>
        <w:t>have distinct states</w:t>
      </w:r>
      <w:r w:rsidR="008B6280">
        <w:rPr>
          <w:rFonts w:cs="Times New Roman"/>
        </w:rPr>
        <w:t xml:space="preserve"> </w:t>
      </w:r>
      <w:r w:rsidR="00B57B56">
        <w:fldChar w:fldCharType="begin"/>
      </w:r>
      <w:r w:rsidR="005D3C9B">
        <w:instrText xml:space="preserve"> ADDIN EN.CITE &lt;EndNote&gt;&lt;Cite&gt;&lt;Author&gt;van Alphen&lt;/Author&gt;&lt;Year&gt;2013&lt;/Year&gt;&lt;RecNum&gt;66&lt;/RecNum&gt;&lt;DisplayText&gt;(van Alphen, Yap, Kirszenblat, Kottler, &amp;amp; van Swinderen, 2013)&lt;/DisplayText&gt;&lt;record&gt;&lt;rec-number&gt;66&lt;/rec-number&gt;&lt;foreign-keys&gt;&lt;key app="EN" db-id="zrtd0xvvdt5esue5aw2pav5hztrtfrfsrpdp" timestamp="1502868852"&gt;66&lt;/key&gt;&lt;/foreign-keys&gt;&lt;ref-type name="Journal Article"&gt;17&lt;/ref-type&gt;&lt;contributors&gt;&lt;authors&gt;&lt;author&gt;van Alphen, Bart&lt;/author&gt;&lt;author&gt;Yap, Melvyn H. W.&lt;/author&gt;&lt;author&gt;Kirszenblat, Leonie&lt;/author&gt;&lt;author&gt;Kottler, Benjamin&lt;/author&gt;&lt;author&gt;van Swinderen, Bruno&lt;/author&gt;&lt;/authors&gt;&lt;/contributors&gt;&lt;titles&gt;&lt;title&gt;A Dynamic Deep Sleep Stage in Drosophila&lt;/title&gt;&lt;secondary-title&gt;The Journal of Neuroscience&lt;/secondary-title&gt;&lt;/titles&gt;&lt;periodical&gt;&lt;full-title&gt;The Journal of Neuroscience&lt;/full-title&gt;&lt;/periodical&gt;&lt;pages&gt;6917&lt;/pages&gt;&lt;volume&gt;33&lt;/volume&gt;&lt;number&gt;16&lt;/number&gt;&lt;dates&gt;&lt;year&gt;2013&lt;/year&gt;&lt;/dates&gt;&lt;work-type&gt;10.1523/JNEUROSCI.0061-13.2013&lt;/work-type&gt;&lt;urls&gt;&lt;related-urls&gt;&lt;url&gt;http://www.jneurosci.org/content/33/16/6917.abstract&lt;/url&gt;&lt;/related-urls&gt;&lt;/urls&gt;&lt;/record&gt;&lt;/Cite&gt;&lt;/EndNote&gt;</w:instrText>
      </w:r>
      <w:r w:rsidR="00B57B56">
        <w:fldChar w:fldCharType="separate"/>
      </w:r>
      <w:r w:rsidR="00B57B56">
        <w:rPr>
          <w:noProof/>
        </w:rPr>
        <w:t>(van Alphen, Yap, Kirszenblat, Kottler, &amp; van Swinderen, 2013)</w:t>
      </w:r>
      <w:r w:rsidR="00B57B56">
        <w:fldChar w:fldCharType="end"/>
      </w:r>
      <w:r w:rsidR="000B48F4">
        <w:rPr>
          <w:rFonts w:cs="Times New Roman"/>
        </w:rPr>
        <w:t>.</w:t>
      </w:r>
      <w:r w:rsidR="00213509">
        <w:t xml:space="preserve"> </w:t>
      </w:r>
    </w:p>
    <w:p w14:paraId="7F58FD88" w14:textId="07A5F092" w:rsidR="00A75EDE" w:rsidRDefault="00C54597" w:rsidP="00765376">
      <w:pPr>
        <w:ind w:firstLine="720"/>
        <w:rPr>
          <w:rFonts w:cs="Times New Roman"/>
        </w:rPr>
      </w:pPr>
      <w:r>
        <w:rPr>
          <w:rFonts w:cs="Times New Roman"/>
        </w:rPr>
        <w:t xml:space="preserve">In addition to </w:t>
      </w:r>
      <w:r w:rsidR="00B41FC8">
        <w:rPr>
          <w:rFonts w:cs="Times New Roman"/>
        </w:rPr>
        <w:t>complex behaviour and natural states of altered conscious level</w:t>
      </w:r>
      <w:r w:rsidR="00B6619A">
        <w:rPr>
          <w:rFonts w:cs="Times New Roman"/>
        </w:rPr>
        <w:t>, administration of anaesthesia seems to affect</w:t>
      </w:r>
      <w:r>
        <w:rPr>
          <w:rFonts w:cs="Times New Roman"/>
        </w:rPr>
        <w:t xml:space="preserve"> the fly in a similar as to mammals.</w:t>
      </w:r>
      <w:r w:rsidR="0013335D">
        <w:rPr>
          <w:rFonts w:cs="Times New Roman"/>
        </w:rPr>
        <w:t xml:space="preserve"> Anaesthetics reduce behaviour</w:t>
      </w:r>
      <w:r w:rsidR="00423B63">
        <w:rPr>
          <w:rFonts w:cs="Times New Roman"/>
        </w:rPr>
        <w:t>al</w:t>
      </w:r>
      <w:bookmarkStart w:id="12" w:name="_GoBack"/>
      <w:bookmarkEnd w:id="12"/>
      <w:r w:rsidR="0013335D">
        <w:rPr>
          <w:rFonts w:cs="Times New Roman"/>
        </w:rPr>
        <w:t xml:space="preserve"> responses in flies</w:t>
      </w:r>
      <w:r w:rsidR="00B41FC8">
        <w:rPr>
          <w:rFonts w:cs="Times New Roman"/>
        </w:rPr>
        <w:t xml:space="preserve"> </w:t>
      </w:r>
      <w:r w:rsidR="00B41FC8">
        <w:fldChar w:fldCharType="begin"/>
      </w:r>
      <w:r w:rsidR="00B41FC8">
        <w:instrText xml:space="preserve"> ADDIN EN.CITE &lt;EndNote&gt;&lt;Cite&gt;&lt;Author&gt;Allada&lt;/Author&gt;&lt;Year&gt;1993&lt;/Year&gt;&lt;RecNum&gt;94&lt;/RecNum&gt;&lt;DisplayText&gt;(Allada &amp;amp; Nash, 1993)&lt;/DisplayText&gt;&lt;record&gt;&lt;rec-number&gt;94&lt;/rec-number&gt;&lt;foreign-keys&gt;&lt;key app="EN" db-id="zrtd0xvvdt5esue5aw2pav5hztrtfrfsrpdp" timestamp="1507774340"&gt;94&lt;/key&gt;&lt;/foreign-keys&gt;&lt;ref-type name="Journal Article"&gt;17&lt;/ref-type&gt;&lt;contributors&gt;&lt;authors&gt;&lt;author&gt;Allada, Ravi&lt;/author&gt;&lt;author&gt;Nash, Howard A.&lt;/author&gt;&lt;/authors&gt;&lt;/contributors&gt;&lt;titles&gt;&lt;title&gt;Drosophila melanogaster as a Model for Study of General Anesthesia: The Quantitative Response to Clinical Anesthetics and Alkanes&lt;/title&gt;&lt;secondary-title&gt;Anesthesia &amp;amp; Analgesia&lt;/secondary-title&gt;&lt;/titles&gt;&lt;periodical&gt;&lt;full-title&gt;Anesthesia &amp;amp; Analgesia&lt;/full-title&gt;&lt;/periodical&gt;&lt;pages&gt;19-26&lt;/pages&gt;&lt;volume&gt;77&lt;/volume&gt;&lt;number&gt;1&lt;/number&gt;&lt;dates&gt;&lt;year&gt;1993&lt;/year&gt;&lt;/dates&gt;&lt;isbn&gt;0003-2999&lt;/isbn&gt;&lt;accession-num&gt;00000539-199307000-00005&lt;/accession-num&gt;&lt;urls&gt;&lt;related-urls&gt;&lt;url&gt;http://journals.lww.com/anesthesia-analgesia/Fulltext/1993/07000/Drosophila_melanogaster_as_a_Model_for_Study_of.5.aspx&lt;/url&gt;&lt;/related-urls&gt;&lt;/urls&gt;&lt;/record&gt;&lt;/Cite&gt;&lt;/EndNote&gt;</w:instrText>
      </w:r>
      <w:r w:rsidR="00B41FC8">
        <w:fldChar w:fldCharType="separate"/>
      </w:r>
      <w:r w:rsidR="00B41FC8">
        <w:rPr>
          <w:noProof/>
        </w:rPr>
        <w:t>(Allada &amp; Nash, 1993)</w:t>
      </w:r>
      <w:r w:rsidR="00B41FC8">
        <w:fldChar w:fldCharType="end"/>
      </w:r>
      <w:r w:rsidR="0013335D">
        <w:rPr>
          <w:rFonts w:cs="Times New Roman"/>
        </w:rPr>
        <w:t xml:space="preserve"> at similar concent</w:t>
      </w:r>
      <w:r w:rsidR="002D303A">
        <w:rPr>
          <w:rFonts w:cs="Times New Roman"/>
        </w:rPr>
        <w:t xml:space="preserve">rations required for mammals </w:t>
      </w:r>
      <w:r w:rsidR="00B57B56">
        <w:rPr>
          <w:rFonts w:cs="Times New Roman"/>
        </w:rPr>
        <w:fldChar w:fldCharType="begin"/>
      </w:r>
      <w:r w:rsidR="00B57B56">
        <w:rPr>
          <w:rFonts w:cs="Times New Roman"/>
        </w:rPr>
        <w:instrText xml:space="preserve"> ADDIN EN.CITE &lt;EndNote&gt;&lt;Cite&gt;&lt;Author&gt;van Swinderen&lt;/Author&gt;&lt;Year&gt;2006&lt;/Year&gt;&lt;RecNum&gt;3&lt;/RecNum&gt;&lt;DisplayText&gt;(van Swinderen, 2006)&lt;/DisplayText&gt;&lt;record&gt;&lt;rec-number&gt;3&lt;/rec-number&gt;&lt;foreign-keys&gt;&lt;key app="EN" db-id="zrtd0xvvdt5esue5aw2pav5hztrtfrfsrpdp" timestamp="1490672487"&gt;3&lt;/key&gt;&lt;/foreign-keys&gt;&lt;ref-type name="Journal Article"&gt;17&lt;/ref-type&gt;&lt;contributors&gt;&lt;authors&gt;&lt;author&gt;van Swinderen, Bruno&lt;/author&gt;&lt;/authors&gt;&lt;/contributors&gt;&lt;titles&gt;&lt;title&gt;A succession of anesthetic endpoints in the Drosophila brain&lt;/title&gt;&lt;secondary-title&gt;Journal of Neurobiology&lt;/secondary-title&gt;&lt;/titles&gt;&lt;periodical&gt;&lt;full-title&gt;Journal of Neurobiology&lt;/full-title&gt;&lt;/periodical&gt;&lt;pages&gt;1195-1211&lt;/pages&gt;&lt;volume&gt;66&lt;/volume&gt;&lt;number&gt;11&lt;/number&gt;&lt;keywords&gt;&lt;keyword&gt;isoflurane&lt;/keyword&gt;&lt;keyword&gt;arousal&lt;/keyword&gt;&lt;keyword&gt;electrophysiology&lt;/keyword&gt;&lt;keyword&gt;fruit fly&lt;/keyword&gt;&lt;keyword&gt;20–30 Hz&lt;/keyword&gt;&lt;keyword&gt;sleep&lt;/keyword&gt;&lt;/keywords&gt;&lt;dates&gt;&lt;year&gt;2006&lt;/year&gt;&lt;/dates&gt;&lt;publisher&gt;Wiley Subscription Services, Inc., A Wiley Company&lt;/publisher&gt;&lt;isbn&gt;1097-4695&lt;/isbn&gt;&lt;urls&gt;&lt;related-urls&gt;&lt;url&gt;http://dx.doi.org/10.1002/neu.20300&lt;/url&gt;&lt;/related-urls&gt;&lt;pdf-urls&gt;&lt;url&gt;file://C:\Users\this_\Documents\tlab\Articles\van Swinderen 2006 Neurobiology.pdf&lt;/url&gt;&lt;/pdf-urls&gt;&lt;/urls&gt;&lt;electronic-resource-num&gt;10.1002/neu.20300&lt;/electronic-resource-num&gt;&lt;/record&gt;&lt;/Cite&gt;&lt;/EndNote&gt;</w:instrText>
      </w:r>
      <w:r w:rsidR="00B57B56">
        <w:rPr>
          <w:rFonts w:cs="Times New Roman"/>
        </w:rPr>
        <w:fldChar w:fldCharType="separate"/>
      </w:r>
      <w:r w:rsidR="00B57B56">
        <w:rPr>
          <w:rFonts w:cs="Times New Roman"/>
          <w:noProof/>
        </w:rPr>
        <w:t>(van Swinderen, 2006)</w:t>
      </w:r>
      <w:r w:rsidR="00B57B56">
        <w:rPr>
          <w:rFonts w:cs="Times New Roman"/>
        </w:rPr>
        <w:fldChar w:fldCharType="end"/>
      </w:r>
      <w:r w:rsidR="0013335D">
        <w:rPr>
          <w:rFonts w:cs="Times New Roman"/>
        </w:rPr>
        <w:t xml:space="preserve">. Furthermore, there is evidence to suggest that the neural mechanisms through which this is achieved is common across animals. </w:t>
      </w:r>
      <w:r w:rsidR="00292686">
        <w:rPr>
          <w:rFonts w:cs="Times New Roman"/>
        </w:rPr>
        <w:t>For example</w:t>
      </w:r>
      <w:r w:rsidR="00583618">
        <w:rPr>
          <w:rFonts w:cs="Times New Roman"/>
        </w:rPr>
        <w:t>,</w:t>
      </w:r>
      <w:r w:rsidR="00B6619A">
        <w:rPr>
          <w:rFonts w:cs="Times New Roman"/>
        </w:rPr>
        <w:t xml:space="preserve"> loss of communication across cortical region</w:t>
      </w:r>
      <w:r w:rsidR="00B24EC4">
        <w:rPr>
          <w:rFonts w:cs="Times New Roman"/>
        </w:rPr>
        <w:t xml:space="preserve">s </w:t>
      </w:r>
      <w:r w:rsidR="00AB37E3">
        <w:rPr>
          <w:rFonts w:cs="Times New Roman"/>
        </w:rPr>
        <w:t xml:space="preserve">due to anaesthesia </w:t>
      </w:r>
      <w:r w:rsidR="00B24EC4">
        <w:rPr>
          <w:rFonts w:cs="Times New Roman"/>
        </w:rPr>
        <w:t xml:space="preserve">is observed in both mammals </w:t>
      </w:r>
      <w:r w:rsidR="00B57B56">
        <w:rPr>
          <w:rFonts w:cs="Times New Roman"/>
        </w:rPr>
        <w:fldChar w:fldCharType="begin"/>
      </w:r>
      <w:r w:rsidR="00B57B56">
        <w:rPr>
          <w:rFonts w:cs="Times New Roman"/>
        </w:rPr>
        <w:instrText xml:space="preserve"> ADDIN EN.CITE &lt;EndNote&gt;&lt;Cite&gt;&lt;Author&gt;Alkire&lt;/Author&gt;&lt;Year&gt;2008&lt;/Year&gt;&lt;RecNum&gt;28&lt;/RecNum&gt;&lt;DisplayText&gt;(Alkire, Hudetz, &amp;amp; Tononi, 2008)&lt;/DisplayText&gt;&lt;record&gt;&lt;rec-number&gt;28&lt;/rec-number&gt;&lt;foreign-keys&gt;&lt;key app="EN" db-id="zrtd0xvvdt5esue5aw2pav5hztrtfrfsrpdp" timestamp="1491870816"&gt;28&lt;/key&gt;&lt;/foreign-keys&gt;&lt;ref-type name="Journal Article"&gt;17&lt;/ref-type&gt;&lt;contributors&gt;&lt;authors&gt;&lt;author&gt;Alkire, Michael T.&lt;/author&gt;&lt;author&gt;Hudetz, Anthony G.&lt;/author&gt;&lt;author&gt;Tononi, Giulio&lt;/author&gt;&lt;/authors&gt;&lt;/contributors&gt;&lt;titles&gt;&lt;title&gt;Consciousness and Anesthesia&lt;/title&gt;&lt;secondary-title&gt;Science (New York, N.Y.)&lt;/secondary-title&gt;&lt;/titles&gt;&lt;periodical&gt;&lt;full-title&gt;Science (New York, N.Y.)&lt;/full-title&gt;&lt;/periodical&gt;&lt;pages&gt;876-880&lt;/pages&gt;&lt;volume&gt;322&lt;/volume&gt;&lt;number&gt;5903&lt;/number&gt;&lt;dates&gt;&lt;year&gt;2008&lt;/year&gt;&lt;/dates&gt;&lt;isbn&gt;0036-8075&amp;#xD;1095-9203&lt;/isbn&gt;&lt;accession-num&gt;PMC2743249&lt;/accession-num&gt;&lt;urls&gt;&lt;related-urls&gt;&lt;url&gt;http://www.ncbi.nlm.nih.gov/pmc/articles/PMC2743249/&lt;/url&gt;&lt;/related-urls&gt;&lt;pdf-urls&gt;&lt;url&gt;file://C:\Users\this_\Documents\tlab\Articles\Alkire 2008 Science.pdf&lt;/url&gt;&lt;/pdf-urls&gt;&lt;/urls&gt;&lt;electronic-resource-num&gt;10.1126/science.1149213&lt;/electronic-resource-num&gt;&lt;remote-database-name&gt;PMC&lt;/remote-database-name&gt;&lt;/record&gt;&lt;/Cite&gt;&lt;/EndNote&gt;</w:instrText>
      </w:r>
      <w:r w:rsidR="00B57B56">
        <w:rPr>
          <w:rFonts w:cs="Times New Roman"/>
        </w:rPr>
        <w:fldChar w:fldCharType="separate"/>
      </w:r>
      <w:r w:rsidR="00B57B56">
        <w:rPr>
          <w:rFonts w:cs="Times New Roman"/>
          <w:noProof/>
        </w:rPr>
        <w:t>(Alkire, Hudetz, &amp; Tononi, 2008)</w:t>
      </w:r>
      <w:r w:rsidR="00B57B56">
        <w:rPr>
          <w:rFonts w:cs="Times New Roman"/>
        </w:rPr>
        <w:fldChar w:fldCharType="end"/>
      </w:r>
      <w:r w:rsidR="00431962">
        <w:rPr>
          <w:rFonts w:cs="Times New Roman"/>
        </w:rPr>
        <w:t xml:space="preserve"> and flies</w:t>
      </w:r>
      <w:r w:rsidR="002D303A">
        <w:rPr>
          <w:rFonts w:cs="Times New Roman"/>
        </w:rPr>
        <w:t xml:space="preserve"> </w:t>
      </w:r>
      <w:r w:rsidR="00B57B56">
        <w:rPr>
          <w:rFonts w:cs="Times New Roman"/>
        </w:rPr>
        <w:fldChar w:fldCharType="begin"/>
      </w:r>
      <w:r w:rsidR="00B57B56">
        <w:rPr>
          <w:rFonts w:cs="Times New Roman"/>
        </w:rPr>
        <w:instrText xml:space="preserve"> ADDIN EN.CITE &lt;EndNote&gt;&lt;Cite&gt;&lt;Author&gt;Cohen&lt;/Author&gt;&lt;Year&gt;2016&lt;/Year&gt;&lt;RecNum&gt;2&lt;/RecNum&gt;&lt;DisplayText&gt;(Cohen, Zalucki, van Swinderen, &amp;amp; Tsuchiya, 2016)&lt;/DisplayText&gt;&lt;record&gt;&lt;rec-number&gt;2&lt;/rec-number&gt;&lt;foreign-keys&gt;&lt;key app="EN" db-id="zrtd0xvvdt5esue5aw2pav5hztrtfrfsrpdp" timestamp="1490658612"&gt;2&lt;/key&gt;&lt;/foreign-keys&gt;&lt;ref-type name="Journal Article"&gt;17&lt;/ref-type&gt;&lt;contributors&gt;&lt;authors&gt;&lt;author&gt;Cohen, Dror&lt;/author&gt;&lt;author&gt;Zalucki, Oressia H.&lt;/author&gt;&lt;author&gt;van Swinderen, Bruno&lt;/author&gt;&lt;author&gt;Tsuchiya, Naotsugu&lt;/author&gt;&lt;/authors&gt;&lt;/contributors&gt;&lt;titles&gt;&lt;title&gt;Local Versus Global Effects of Isoflurane Anesthesia on Visual Processing in the Fly Brain&lt;/title&gt;&lt;secondary-title&gt;eNeuro&lt;/secondary-title&gt;&lt;/titles&gt;&lt;periodical&gt;&lt;full-title&gt;eNeuro&lt;/full-title&gt;&lt;/periodical&gt;&lt;pages&gt;ENEURO.0116-16.2016&lt;/pages&gt;&lt;volume&gt;3&lt;/volume&gt;&lt;number&gt;4&lt;/number&gt;&lt;dates&gt;&lt;year&gt;2016&lt;/year&gt;&lt;pub-dates&gt;&lt;date&gt;Jul-Aug&amp;#xD;08/01&amp;#xD;05/12/received&amp;#xD;06/27/revised&amp;#xD;07/04/accepted&lt;/date&gt;&lt;/pub-dates&gt;&lt;/dates&gt;&lt;publisher&gt;Society for Neuroscience&lt;/publisher&gt;&lt;isbn&gt;2373-2822&lt;/isbn&gt;&lt;accession-num&gt;PMC4967815&lt;/accession-num&gt;&lt;urls&gt;&lt;related-urls&gt;&lt;url&gt;http://www.ncbi.nlm.nih.gov/pmc/articles/PMC4967815/&lt;/url&gt;&lt;/related-urls&gt;&lt;pdf-urls&gt;&lt;url&gt;file://C:\Users\this_\Documents\tlab\Articles\Cohen2016 Local Versus Global Effects of Isoflurance Anesthesia on Visual Processing in the Fly Brain.pdf&lt;/url&gt;&lt;/pdf-urls&gt;&lt;/urls&gt;&lt;electronic-resource-num&gt;10.1523/ENEURO.0116-16.2016&lt;/electronic-resource-num&gt;&lt;remote-database-name&gt;PMC&lt;/remote-database-name&gt;&lt;/record&gt;&lt;/Cite&gt;&lt;/EndNote&gt;</w:instrText>
      </w:r>
      <w:r w:rsidR="00B57B56">
        <w:rPr>
          <w:rFonts w:cs="Times New Roman"/>
        </w:rPr>
        <w:fldChar w:fldCharType="separate"/>
      </w:r>
      <w:r w:rsidR="00B57B56">
        <w:rPr>
          <w:rFonts w:cs="Times New Roman"/>
          <w:noProof/>
        </w:rPr>
        <w:t>(Cohen, Zalucki, van Swinderen, &amp; Tsuchiya, 2016)</w:t>
      </w:r>
      <w:r w:rsidR="00B57B56">
        <w:rPr>
          <w:rFonts w:cs="Times New Roman"/>
        </w:rPr>
        <w:fldChar w:fldCharType="end"/>
      </w:r>
      <w:r w:rsidR="00431962">
        <w:rPr>
          <w:rFonts w:cs="Times New Roman"/>
        </w:rPr>
        <w:t xml:space="preserve">. </w:t>
      </w:r>
      <w:r w:rsidR="00EF37B4">
        <w:rPr>
          <w:rFonts w:cs="Times New Roman"/>
        </w:rPr>
        <w:t>Anaesthesia also impairs feedback influences from frontal brain regions to posterior regions</w:t>
      </w:r>
      <w:r w:rsidR="00F0025F">
        <w:rPr>
          <w:rFonts w:cs="Times New Roman"/>
        </w:rPr>
        <w:t xml:space="preserve"> </w:t>
      </w:r>
      <w:r w:rsidR="00B57B56">
        <w:rPr>
          <w:rFonts w:cs="Times New Roman"/>
        </w:rPr>
        <w:fldChar w:fldCharType="begin">
          <w:fldData xml:space="preserve">PEVuZE5vdGU+PENpdGU+PEF1dGhvcj5Cb2x5PC9BdXRob3I+PFllYXI+MjAxMjwvWWVhcj48UmVj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</w:fldData>
        </w:fldChar>
      </w:r>
      <w:r w:rsidR="00B57B56">
        <w:rPr>
          <w:rFonts w:cs="Times New Roman"/>
        </w:rPr>
        <w:instrText xml:space="preserve"> ADDIN EN.CITE </w:instrText>
      </w:r>
      <w:r w:rsidR="00B57B56">
        <w:rPr>
          <w:rFonts w:cs="Times New Roman"/>
        </w:rPr>
        <w:fldChar w:fldCharType="begin">
          <w:fldData xml:space="preserve">PEVuZE5vdGU+PENpdGU+PEF1dGhvcj5Cb2x5PC9BdXRob3I+PFllYXI+MjAxMjwvWWVhcj48UmVj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</w:fldData>
        </w:fldChar>
      </w:r>
      <w:r w:rsidR="00B57B56">
        <w:rPr>
          <w:rFonts w:cs="Times New Roman"/>
        </w:rPr>
        <w:instrText xml:space="preserve"> ADDIN EN.CITE.DATA </w:instrText>
      </w:r>
      <w:r w:rsidR="00B57B56">
        <w:rPr>
          <w:rFonts w:cs="Times New Roman"/>
        </w:rPr>
      </w:r>
      <w:r w:rsidR="00B57B56">
        <w:rPr>
          <w:rFonts w:cs="Times New Roman"/>
        </w:rPr>
        <w:fldChar w:fldCharType="end"/>
      </w:r>
      <w:r w:rsidR="00B57B56">
        <w:rPr>
          <w:rFonts w:cs="Times New Roman"/>
        </w:rPr>
        <w:fldChar w:fldCharType="separate"/>
      </w:r>
      <w:r w:rsidR="00B57B56">
        <w:rPr>
          <w:rFonts w:cs="Times New Roman"/>
          <w:noProof/>
        </w:rPr>
        <w:t>(Boly et al., 2012; Ku, Lee, Noh, Jun, &amp; Mashour, 2011)</w:t>
      </w:r>
      <w:r w:rsidR="00B57B56">
        <w:rPr>
          <w:rFonts w:cs="Times New Roman"/>
        </w:rPr>
        <w:fldChar w:fldCharType="end"/>
      </w:r>
      <w:r w:rsidR="00EF37B4">
        <w:rPr>
          <w:rFonts w:cs="Times New Roman"/>
        </w:rPr>
        <w:t xml:space="preserve">, and a similar reduction in feedback has recently been described in the fly </w:t>
      </w:r>
      <w:r w:rsidR="00B57B56">
        <w:rPr>
          <w:rFonts w:cs="Times New Roman"/>
        </w:rPr>
        <w:fldChar w:fldCharType="begin"/>
      </w:r>
      <w:r w:rsidR="00B57B56">
        <w:rPr>
          <w:rFonts w:cs="Times New Roman"/>
        </w:rPr>
        <w:instrText xml:space="preserve"> ADDIN EN.CITE &lt;EndNote&gt;&lt;Cite&gt;&lt;Author&gt;Cohen&lt;/Author&gt;&lt;Year&gt;2017&lt;/Year&gt;&lt;RecNum&gt;93&lt;/RecNum&gt;&lt;DisplayText&gt;(Cohen, van Swinderen, &amp;amp; Tsuchiya,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B57B56">
        <w:rPr>
          <w:rFonts w:cs="Times New Roman"/>
        </w:rPr>
        <w:fldChar w:fldCharType="separate"/>
      </w:r>
      <w:r w:rsidR="00B57B56">
        <w:rPr>
          <w:rFonts w:cs="Times New Roman"/>
          <w:noProof/>
        </w:rPr>
        <w:t>(Cohen, van Swinderen, &amp; Tsuchiya, 2017)</w:t>
      </w:r>
      <w:r w:rsidR="00B57B56">
        <w:rPr>
          <w:rFonts w:cs="Times New Roman"/>
        </w:rPr>
        <w:fldChar w:fldCharType="end"/>
      </w:r>
      <w:r w:rsidR="00EF37B4">
        <w:rPr>
          <w:rFonts w:cs="Times New Roman"/>
        </w:rPr>
        <w:t xml:space="preserve">. </w:t>
      </w:r>
    </w:p>
    <w:p w14:paraId="6DF2AEA6" w14:textId="5E365D0E" w:rsidR="009E2D8C" w:rsidRPr="00D51A0F" w:rsidRDefault="00345363" w:rsidP="00CA3887">
      <w:pPr>
        <w:ind w:firstLine="720"/>
        <w:rPr>
          <w:rFonts w:cs="Times New Roman"/>
        </w:rPr>
      </w:pPr>
      <w:r>
        <w:rPr>
          <w:rFonts w:cs="Times New Roman"/>
        </w:rPr>
        <w:t xml:space="preserve">Thus, </w:t>
      </w:r>
      <w:r w:rsidR="00AB37E3">
        <w:rPr>
          <w:rFonts w:cs="Times New Roman"/>
        </w:rPr>
        <w:t xml:space="preserve">given that flies have significantly fewer neurons than mammals while still displaying a wide range of behaviours, </w:t>
      </w:r>
      <w:r>
        <w:rPr>
          <w:rFonts w:cs="Times New Roman"/>
        </w:rPr>
        <w:t>they present an ideal model in which to test tenets of IIT, specifically Φ a</w:t>
      </w:r>
      <w:r w:rsidR="00F0548F">
        <w:rPr>
          <w:rFonts w:cs="Times New Roman"/>
        </w:rPr>
        <w:t>s a measure of conscious level.</w:t>
      </w:r>
    </w:p>
    <w:p w14:paraId="6AA2F559" w14:textId="2AC7DED1" w:rsidR="00DF1958" w:rsidRPr="00DF1958" w:rsidRDefault="00DF1958" w:rsidP="00DF1958">
      <w:pPr>
        <w:pStyle w:val="Heading2"/>
      </w:pPr>
      <w:bookmarkStart w:id="13" w:name="_Toc487633718"/>
      <w:bookmarkStart w:id="14" w:name="_Toc495663297"/>
      <w:r>
        <w:t>Aims and Hypotheses</w:t>
      </w:r>
      <w:bookmarkEnd w:id="13"/>
      <w:bookmarkEnd w:id="14"/>
    </w:p>
    <w:p w14:paraId="2B3E87D3" w14:textId="16C4DF35" w:rsidR="003B3B0B" w:rsidRDefault="00C114DB" w:rsidP="00CE4DCA">
      <w:pPr>
        <w:rPr>
          <w:rFonts w:cs="Times New Roman"/>
        </w:rPr>
      </w:pPr>
      <w:r>
        <w:tab/>
        <w:t xml:space="preserve">To my knowledge, the latest formulation of </w:t>
      </w:r>
      <w:r>
        <w:rPr>
          <w:rFonts w:cs="Times New Roman"/>
        </w:rPr>
        <w:t>Φ has not yet been calculated across neural recordings obt</w:t>
      </w:r>
      <w:r w:rsidR="00527BDC">
        <w:rPr>
          <w:rFonts w:cs="Times New Roman"/>
        </w:rPr>
        <w:t>ained from a biological system. Consequently, it has not yet been empirically assessed a</w:t>
      </w:r>
      <w:r w:rsidR="00B57A4F">
        <w:rPr>
          <w:rFonts w:cs="Times New Roman"/>
        </w:rPr>
        <w:t xml:space="preserve">s a measure of conscious level. </w:t>
      </w:r>
      <w:r w:rsidR="001A62AE">
        <w:rPr>
          <w:rFonts w:cs="Times New Roman"/>
        </w:rPr>
        <w:t>Additionally, though</w:t>
      </w:r>
      <w:r w:rsidR="00E33EBA">
        <w:rPr>
          <w:rFonts w:cs="Times New Roman"/>
        </w:rPr>
        <w:t xml:space="preserve"> the approximation of Φ, </w:t>
      </w:r>
      <w:r w:rsidR="001A62AE">
        <w:rPr>
          <w:rFonts w:cs="Times New Roman"/>
        </w:rPr>
        <w:t>Φ*</w:t>
      </w:r>
      <w:r w:rsidR="00E33EBA">
        <w:rPr>
          <w:rFonts w:cs="Times New Roman"/>
        </w:rPr>
        <w:t>,</w:t>
      </w:r>
      <w:r w:rsidR="001A62AE">
        <w:rPr>
          <w:rFonts w:cs="Times New Roman"/>
        </w:rPr>
        <w:t xml:space="preserve"> has </w:t>
      </w:r>
      <w:r w:rsidR="0048185F">
        <w:rPr>
          <w:rFonts w:cs="Times New Roman"/>
        </w:rPr>
        <w:t xml:space="preserve">previously </w:t>
      </w:r>
      <w:r w:rsidR="001A62AE">
        <w:rPr>
          <w:rFonts w:cs="Times New Roman"/>
        </w:rPr>
        <w:t>been calculated across biological recordings</w:t>
      </w:r>
      <w:r w:rsidR="00AA2BAE">
        <w:rPr>
          <w:rFonts w:cs="Times New Roman"/>
        </w:rPr>
        <w:t xml:space="preserve"> </w:t>
      </w:r>
      <w:r w:rsidR="00B57B56">
        <w:rPr>
          <w:rFonts w:cs="Times New Roman"/>
        </w:rPr>
        <w:fldChar w:fldCharType="begin"/>
      </w:r>
      <w:r w:rsidR="00B57B56">
        <w:rPr>
          <w:rFonts w:cs="Times New Roman"/>
        </w:rPr>
        <w:instrText xml:space="preserve"> ADDIN EN.CITE &lt;EndNote&gt;&lt;Cite&gt;&lt;Author&gt;Toker&lt;/Author&gt;&lt;Year&gt;2017&lt;/Year&gt;&lt;RecNum&gt;62&lt;/RecNum&gt;&lt;DisplayText&gt;(Toker &amp;amp; Sommer, 2017)&lt;/DisplayText&gt;&lt;record&gt;&lt;rec-number&gt;62&lt;/rec-number&gt;&lt;foreign-keys&gt;&lt;key app="EN" db-id="zrtd0xvvdt5esue5aw2pav5hztrtfrfsrpdp" timestamp="1502841426"&gt;62&lt;/key&gt;&lt;/foreign-keys&gt;&lt;ref-type name="Electronic Article"&gt;43&lt;/ref-type&gt;&lt;contributors&gt;&lt;authors&gt;&lt;author&gt;Toker, Daniel&lt;/author&gt;&lt;author&gt;Sommer, Friedrich T.&lt;/author&gt;&lt;/authors&gt;&lt;/contributors&gt;&lt;titles&gt;&lt;title&gt;Great Than The Sum: Integrated Information In Large Brain Networks&lt;/title&gt;&lt;secondary-title&gt;ArXiv e-prints&lt;/secondary-title&gt;&lt;/titles&gt;&lt;periodical&gt;&lt;full-title&gt;ArXiv e-prints&lt;/full-title&gt;&lt;/periodical&gt;&lt;volume&gt;1708&lt;/volume&gt;&lt;keywords&gt;&lt;keyword&gt;Quantitative Biology - Neurons and Cognition&lt;/keyword&gt;&lt;/keywords&gt;&lt;dates&gt;&lt;year&gt;2017&lt;/year&gt;&lt;pub-dates&gt;&lt;date&gt;August 1, 2017&lt;/date&gt;&lt;/pub-dates&gt;&lt;/dates&gt;&lt;urls&gt;&lt;related-urls&gt;&lt;url&gt;http://adsabs.harvard.edu/abs/2017arXiv170802967T&lt;/url&gt;&lt;/related-urls&gt;&lt;pdf-urls&gt;&lt;url&gt;file://C:\Users\this_\Documents\tlab\Articles\IIT\Toker 2017 bioRxiv.pdf&lt;/url&gt;&lt;/pdf-urls&gt;&lt;/urls&gt;&lt;/record&gt;&lt;/Cite&gt;&lt;/EndNote&gt;</w:instrText>
      </w:r>
      <w:r w:rsidR="00B57B56">
        <w:rPr>
          <w:rFonts w:cs="Times New Roman"/>
        </w:rPr>
        <w:fldChar w:fldCharType="separate"/>
      </w:r>
      <w:r w:rsidR="00B57B56">
        <w:rPr>
          <w:rFonts w:cs="Times New Roman"/>
          <w:noProof/>
        </w:rPr>
        <w:t>(Toker &amp; Sommer, 2017)</w:t>
      </w:r>
      <w:r w:rsidR="00B57B56">
        <w:rPr>
          <w:rFonts w:cs="Times New Roman"/>
        </w:rPr>
        <w:fldChar w:fldCharType="end"/>
      </w:r>
      <w:r w:rsidR="001A62AE">
        <w:rPr>
          <w:rFonts w:cs="Times New Roman"/>
        </w:rPr>
        <w:t xml:space="preserve">, its convergent validity to the original measure has not been assessed. Thus, </w:t>
      </w:r>
      <w:r w:rsidR="006020D3">
        <w:rPr>
          <w:rFonts w:cs="Times New Roman"/>
        </w:rPr>
        <w:t xml:space="preserve">this project </w:t>
      </w:r>
      <w:r w:rsidR="0024702B">
        <w:rPr>
          <w:rFonts w:cs="Times New Roman"/>
        </w:rPr>
        <w:t>had</w:t>
      </w:r>
      <w:r w:rsidR="00C557E7">
        <w:rPr>
          <w:rFonts w:cs="Times New Roman"/>
        </w:rPr>
        <w:t xml:space="preserve"> two primary aims.</w:t>
      </w:r>
    </w:p>
    <w:p w14:paraId="5E3D8A4F" w14:textId="47084069" w:rsidR="007743CC" w:rsidRDefault="00EF1062" w:rsidP="003B3B0B">
      <w:pPr>
        <w:ind w:firstLine="720"/>
        <w:rPr>
          <w:rFonts w:cs="Times New Roman"/>
        </w:rPr>
      </w:pPr>
      <w:r>
        <w:rPr>
          <w:rFonts w:cs="Times New Roman"/>
        </w:rPr>
        <w:lastRenderedPageBreak/>
        <w:t>The first aim was to compare Φ in the fly brain during wakefulness and during isoflurane anaesthesia. Within this aim, I hypothesised that Φ would be reduced during anaesthesia. Given that I used a subset</w:t>
      </w:r>
      <w:r w:rsidR="00DB3972">
        <w:rPr>
          <w:rFonts w:cs="Times New Roman"/>
        </w:rPr>
        <w:t xml:space="preserve"> of the data analysed in </w:t>
      </w:r>
      <w:r w:rsidR="00B57B56">
        <w:rPr>
          <w:rFonts w:cs="Times New Roman"/>
        </w:rPr>
        <w:fldChar w:fldCharType="begin"/>
      </w:r>
      <w:r w:rsidR="00B57B56">
        <w:rPr>
          <w:rFonts w:cs="Times New Roman"/>
        </w:rPr>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B57B56">
        <w:rPr>
          <w:rFonts w:cs="Times New Roman"/>
        </w:rPr>
        <w:fldChar w:fldCharType="separate"/>
      </w:r>
      <w:r w:rsidR="00B57B56">
        <w:rPr>
          <w:rFonts w:cs="Times New Roman"/>
          <w:noProof/>
        </w:rPr>
        <w:t>(Cohen et al., 2017)</w:t>
      </w:r>
      <w:r w:rsidR="00B57B56">
        <w:rPr>
          <w:rFonts w:cs="Times New Roman"/>
        </w:rPr>
        <w:fldChar w:fldCharType="end"/>
      </w:r>
      <w:r>
        <w:rPr>
          <w:rFonts w:cs="Times New Roman"/>
        </w:rPr>
        <w:t>, who described reduced feedback influences in the fly brain during anaesthesia, I also hypothesised that MIP unidirectional cuts from the centre of the brain to the periphery would be more likely during anaesthesia than cuts from the periphery to the centre.</w:t>
      </w:r>
    </w:p>
    <w:p w14:paraId="4629E906" w14:textId="07036A8B" w:rsidR="00EF1062" w:rsidRDefault="00EF1062" w:rsidP="00CD268E">
      <w:pPr>
        <w:ind w:firstLine="720"/>
        <w:rPr>
          <w:rFonts w:cs="Times New Roman"/>
        </w:rPr>
      </w:pPr>
      <w:r>
        <w:rPr>
          <w:rFonts w:cs="Times New Roman"/>
        </w:rPr>
        <w:t xml:space="preserve">The second aim was to compare Φ* to Φ. As the overall concepts between the two versions of Φ are similar, I hypothesised that Φ* would also be reduced anaesthesia. </w:t>
      </w:r>
      <w:r w:rsidR="005A05E5">
        <w:rPr>
          <w:rFonts w:cs="Times New Roman"/>
        </w:rPr>
        <w:t>As Φ* would ideally be equivalent to Φ, I hypothesised</w:t>
      </w:r>
      <w:r w:rsidR="00E1246D">
        <w:rPr>
          <w:rFonts w:cs="Times New Roman"/>
        </w:rPr>
        <w:t xml:space="preserve"> also</w:t>
      </w:r>
      <w:r w:rsidR="005A05E5">
        <w:rPr>
          <w:rFonts w:cs="Times New Roman"/>
        </w:rPr>
        <w:t xml:space="preserve"> that</w:t>
      </w:r>
      <w:r>
        <w:rPr>
          <w:rFonts w:cs="Times New Roman"/>
        </w:rPr>
        <w:t xml:space="preserve"> Φ* and Φ would be </w:t>
      </w:r>
      <w:r w:rsidR="000B515E">
        <w:rPr>
          <w:rFonts w:cs="Times New Roman"/>
        </w:rPr>
        <w:t xml:space="preserve">positively correlated. Furthermore, </w:t>
      </w:r>
      <w:r w:rsidR="00B71D13">
        <w:rPr>
          <w:rFonts w:cs="Times New Roman"/>
        </w:rPr>
        <w:t>as both Φ and Φ* assess how a network constrains its past,</w:t>
      </w:r>
      <w:r w:rsidR="00601BC9">
        <w:rPr>
          <w:rFonts w:cs="Times New Roman"/>
        </w:rPr>
        <w:t xml:space="preserve"> I hypothesised</w:t>
      </w:r>
      <w:r>
        <w:rPr>
          <w:rFonts w:cs="Times New Roman"/>
        </w:rPr>
        <w:t xml:space="preserve"> that the likelihood of Φ* MIPs matching with Φ MIPs would be greater than chance.</w:t>
      </w:r>
    </w:p>
    <w:p w14:paraId="57BD1B1D" w14:textId="1E5C8A58" w:rsidR="005271DD" w:rsidRPr="00CE4DCA" w:rsidRDefault="005271DD" w:rsidP="00FC10ED">
      <w:pPr>
        <w:rPr>
          <w:rFonts w:cs="Times New Roman"/>
        </w:rPr>
      </w:pPr>
      <w:r>
        <w:br w:type="page"/>
      </w:r>
    </w:p>
    <w:p w14:paraId="0976177B" w14:textId="38A6D2D7" w:rsidR="00532D09" w:rsidRDefault="005271DD" w:rsidP="005271DD">
      <w:pPr>
        <w:pStyle w:val="Heading1"/>
      </w:pPr>
      <w:bookmarkStart w:id="15" w:name="_Toc487633719"/>
      <w:bookmarkStart w:id="16" w:name="_Toc495663298"/>
      <w:r w:rsidRPr="005271DD">
        <w:rPr>
          <w:b/>
        </w:rPr>
        <w:lastRenderedPageBreak/>
        <w:t>CHAPTER 2: EXPERIMENTAL METHODS AND RESULTS</w:t>
      </w:r>
      <w:bookmarkEnd w:id="15"/>
      <w:bookmarkEnd w:id="16"/>
    </w:p>
    <w:p w14:paraId="2AA15CF3" w14:textId="37BD34D9" w:rsidR="00E733A7" w:rsidRDefault="00917542" w:rsidP="004D33E2">
      <w:pPr>
        <w:pStyle w:val="Heading2"/>
      </w:pPr>
      <w:bookmarkStart w:id="17" w:name="_Toc487633720"/>
      <w:bookmarkStart w:id="18" w:name="_Toc495663299"/>
      <w:r>
        <w:t>Method</w:t>
      </w:r>
      <w:bookmarkEnd w:id="17"/>
      <w:bookmarkEnd w:id="18"/>
    </w:p>
    <w:p w14:paraId="718F4207" w14:textId="15239A01" w:rsidR="00751F94" w:rsidRDefault="00751F94" w:rsidP="00751F94">
      <w:pPr>
        <w:pStyle w:val="Heading3"/>
      </w:pPr>
      <w:bookmarkStart w:id="19" w:name="_Toc487633721"/>
      <w:bookmarkStart w:id="20" w:name="_Toc495663300"/>
      <w:r>
        <w:t>Experimental Procedure</w:t>
      </w:r>
      <w:bookmarkEnd w:id="19"/>
      <w:bookmarkEnd w:id="20"/>
    </w:p>
    <w:p w14:paraId="11D7D62F" w14:textId="28A4234F" w:rsidR="00B01C01" w:rsidRPr="00B01C01" w:rsidRDefault="00B01C01" w:rsidP="00B01C01">
      <w:pPr>
        <w:ind w:firstLine="720"/>
      </w:pPr>
      <w:r>
        <w:t>The data used</w:t>
      </w:r>
      <w:r w:rsidR="00194DB3">
        <w:t xml:space="preserve"> in this project is a subset of the</w:t>
      </w:r>
      <w:r>
        <w:t xml:space="preserve"> data collected</w:t>
      </w:r>
      <w:r w:rsidR="00194DB3">
        <w:t xml:space="preserve"> and preprocessed</w:t>
      </w:r>
      <w:r>
        <w:t xml:space="preserve"> previously in</w:t>
      </w:r>
      <w:r w:rsidR="005D3C9B">
        <w:t xml:space="preserve"> </w:t>
      </w:r>
      <w:r w:rsidR="005D3C9B">
        <w:fldChar w:fldCharType="begin"/>
      </w:r>
      <w:r w:rsidR="005D3C9B">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5D3C9B">
        <w:fldChar w:fldCharType="separate"/>
      </w:r>
      <w:r w:rsidR="005D3C9B">
        <w:rPr>
          <w:noProof/>
        </w:rPr>
        <w:t>(Cohen et al., 2017)</w:t>
      </w:r>
      <w:r w:rsidR="005D3C9B">
        <w:fldChar w:fldCharType="end"/>
      </w:r>
      <w:r>
        <w:t xml:space="preserve">, where the full experiment is described. </w:t>
      </w:r>
      <w:r w:rsidR="00B850C5">
        <w:t>H</w:t>
      </w:r>
      <w:r>
        <w:t xml:space="preserve">ere I only detail methods </w:t>
      </w:r>
      <w:r w:rsidR="00CE616F">
        <w:t>relevant to the dataset used in the present project.</w:t>
      </w:r>
    </w:p>
    <w:p w14:paraId="0B3EB196" w14:textId="47F87045" w:rsidR="00C66E45" w:rsidRPr="00751F94" w:rsidRDefault="00917542" w:rsidP="00734399">
      <w:pPr>
        <w:ind w:firstLine="720"/>
      </w:pPr>
      <w:bookmarkStart w:id="21" w:name="_Toc487633722"/>
      <w:bookmarkStart w:id="22" w:name="_Toc495663301"/>
      <w:r w:rsidRPr="00751F94">
        <w:rPr>
          <w:rStyle w:val="Heading4Char"/>
        </w:rPr>
        <w:t>Animal</w:t>
      </w:r>
      <w:r w:rsidR="00734399">
        <w:rPr>
          <w:rStyle w:val="Heading4Char"/>
        </w:rPr>
        <w:t xml:space="preserve"> p</w:t>
      </w:r>
      <w:r w:rsidR="009A3702" w:rsidRPr="00751F94">
        <w:rPr>
          <w:rStyle w:val="Heading4Char"/>
        </w:rPr>
        <w:t>reparation</w:t>
      </w:r>
      <w:r w:rsidR="00751F94" w:rsidRPr="00751F94">
        <w:rPr>
          <w:rStyle w:val="Heading4Char"/>
        </w:rPr>
        <w:t>.</w:t>
      </w:r>
      <w:bookmarkEnd w:id="21"/>
      <w:bookmarkEnd w:id="22"/>
      <w:r w:rsidR="00751F94">
        <w:t xml:space="preserve"> </w:t>
      </w:r>
      <w:r w:rsidR="00622BB7" w:rsidRPr="00751F94">
        <w:t>Thirteen female laboratory-reared Drosophila melanogaster</w:t>
      </w:r>
      <w:r w:rsidR="00587E9C" w:rsidRPr="00751F94">
        <w:t xml:space="preserve"> flies</w:t>
      </w:r>
      <w:r w:rsidR="00622BB7" w:rsidRPr="00751F94">
        <w:t xml:space="preserve"> (</w:t>
      </w:r>
      <w:r w:rsidR="00587E9C" w:rsidRPr="00751F94">
        <w:t xml:space="preserve">Canton S wild type, </w:t>
      </w:r>
      <w:r w:rsidR="00622BB7" w:rsidRPr="00751F94">
        <w:t>3-7 days post eclosion)</w:t>
      </w:r>
      <w:r w:rsidR="00D32FDB" w:rsidRPr="00751F94">
        <w:t xml:space="preserve"> were collected under cold anaesthesia and </w:t>
      </w:r>
      <w:r w:rsidR="00110363">
        <w:t>glued dorsally</w:t>
      </w:r>
      <w:r w:rsidR="00D32FDB" w:rsidRPr="00751F94">
        <w:t xml:space="preserve"> to a tungsten rod. </w:t>
      </w:r>
      <w:r w:rsidR="00E65FF2" w:rsidRPr="00751F94">
        <w:t xml:space="preserve">The flies’ wings were also glued to the rod in order to prevent wingbeats during recording, and dental cement was applied to the neck to stabilise the head. Tethered flies </w:t>
      </w:r>
      <w:r w:rsidR="00B23B5C">
        <w:t>able to walk on an air-supported Styrofoam ball</w:t>
      </w:r>
      <w:r w:rsidR="005D3C9B">
        <w:t xml:space="preserve"> </w:t>
      </w:r>
      <w:r w:rsidR="005D3C9B">
        <w:fldChar w:fldCharType="begin"/>
      </w:r>
      <w:r w:rsidR="005D3C9B">
        <w:instrText xml:space="preserve"> ADDIN EN.CITE &lt;EndNote&gt;&lt;Cite&gt;&lt;Author&gt;Paulk&lt;/Author&gt;&lt;Year&gt;2013&lt;/Year&gt;&lt;RecNum&gt;106&lt;/RecNum&gt;&lt;DisplayText&gt;(Paulk, Zhou, Stratton, Liu, &amp;amp; van Swinderen, 2013)&lt;/DisplayText&gt;&lt;record&gt;&lt;rec-number&gt;106&lt;/rec-number&gt;&lt;foreign-keys&gt;&lt;key app="EN" db-id="zrtd0xvvdt5esue5aw2pav5hztrtfrfsrpdp" timestamp="1507858052"&gt;106&lt;/key&gt;&lt;/foreign-keys&gt;&lt;ref-type name="Journal Article"&gt;17&lt;/ref-type&gt;&lt;contributors&gt;&lt;authors&gt;&lt;author&gt;Paulk, Angelique C.&lt;/author&gt;&lt;author&gt;Zhou, Yanqiong&lt;/author&gt;&lt;author&gt;Stratton, Peter&lt;/author&gt;&lt;author&gt;Liu, Li&lt;/author&gt;&lt;author&gt;van Swinderen, Bruno&lt;/author&gt;&lt;/authors&gt;&lt;/contributors&gt;&lt;titles&gt;&lt;title&gt;Multichannel brain recordings in behaving Drosophila reveal oscillatory activity and local coherence in response to sensory stimulation and circuit activation&lt;/title&gt;&lt;secondary-title&gt;Journal of Neurophysiology&lt;/secondary-title&gt;&lt;/titles&gt;&lt;periodical&gt;&lt;full-title&gt;Journal of Neurophysiology&lt;/full-title&gt;&lt;/periodical&gt;&lt;pages&gt;1703-1721&lt;/pages&gt;&lt;volume&gt;110&lt;/volume&gt;&lt;number&gt;7&lt;/number&gt;&lt;dates&gt;&lt;year&gt;2013&lt;/year&gt;&lt;/dates&gt;&lt;urls&gt;&lt;/urls&gt;&lt;electronic-resource-num&gt;10.1152/jn.00414.2013&lt;/electronic-resource-num&gt;&lt;/record&gt;&lt;/Cite&gt;&lt;/EndNote&gt;</w:instrText>
      </w:r>
      <w:r w:rsidR="005D3C9B">
        <w:fldChar w:fldCharType="separate"/>
      </w:r>
      <w:r w:rsidR="005D3C9B">
        <w:rPr>
          <w:noProof/>
        </w:rPr>
        <w:t>(Paulk, Zhou, Stratton, Liu, &amp; van Swinderen, 2013)</w:t>
      </w:r>
      <w:r w:rsidR="005D3C9B">
        <w:fldChar w:fldCharType="end"/>
      </w:r>
      <w:r w:rsidR="00B23B5C">
        <w:t>.</w:t>
      </w:r>
    </w:p>
    <w:p w14:paraId="4B10E3A9" w14:textId="225786A0" w:rsidR="009D178D" w:rsidRDefault="002209F6" w:rsidP="00CC4631">
      <w:pPr>
        <w:ind w:firstLine="720"/>
      </w:pPr>
      <w:bookmarkStart w:id="23" w:name="_Toc487633723"/>
      <w:bookmarkStart w:id="24" w:name="_Toc495663302"/>
      <w:r w:rsidRPr="00CC4631">
        <w:rPr>
          <w:rStyle w:val="Heading4Char"/>
        </w:rPr>
        <w:t>E</w:t>
      </w:r>
      <w:r w:rsidR="00CC4631">
        <w:rPr>
          <w:rStyle w:val="Heading4Char"/>
        </w:rPr>
        <w:t>lectrode probe i</w:t>
      </w:r>
      <w:r w:rsidRPr="00CC4631">
        <w:rPr>
          <w:rStyle w:val="Heading4Char"/>
        </w:rPr>
        <w:t>nsertion</w:t>
      </w:r>
      <w:r w:rsidR="00CC4631" w:rsidRPr="00CC4631">
        <w:rPr>
          <w:rStyle w:val="Heading4Char"/>
        </w:rPr>
        <w:t>.</w:t>
      </w:r>
      <w:bookmarkEnd w:id="23"/>
      <w:bookmarkEnd w:id="24"/>
      <w:r w:rsidR="00CC4631">
        <w:t xml:space="preserve"> </w:t>
      </w:r>
      <w:r w:rsidR="00A75D9D">
        <w:t>Linear silicon probes with 16 electrodes (Neuronexus Technologies) were inserted</w:t>
      </w:r>
      <w:r w:rsidR="00DE7151">
        <w:t xml:space="preserve"> l</w:t>
      </w:r>
      <w:r w:rsidR="0022362A">
        <w:t>aterally into the fly’s eye</w:t>
      </w:r>
      <w:r w:rsidR="00DE7151">
        <w:t>, perpendicular to its curvature</w:t>
      </w:r>
      <w:r w:rsidR="00690383">
        <w:t>, with the electrode recording sites facing posteriorly</w:t>
      </w:r>
      <w:r w:rsidR="00DE7151">
        <w:t>.</w:t>
      </w:r>
      <w:r w:rsidR="00DE7151" w:rsidRPr="00DE7151">
        <w:t xml:space="preserve"> </w:t>
      </w:r>
      <w:r w:rsidR="00C51825">
        <w:t xml:space="preserve">Probes had an electrode site separation of 25 </w:t>
      </w:r>
      <w:r w:rsidR="00E77082">
        <w:rPr>
          <w:rFonts w:cs="Times New Roman"/>
        </w:rPr>
        <w:t>µ</w:t>
      </w:r>
      <w:r w:rsidR="00C51825">
        <w:t>m</w:t>
      </w:r>
      <w:r w:rsidR="00246733">
        <w:t xml:space="preserve"> </w:t>
      </w:r>
      <w:r w:rsidR="00EE3977">
        <w:t xml:space="preserve">and measured 375 </w:t>
      </w:r>
      <w:r w:rsidR="00BA6B61">
        <w:rPr>
          <w:rFonts w:cs="Times New Roman"/>
        </w:rPr>
        <w:t>µ</w:t>
      </w:r>
      <w:r w:rsidR="00EE3977">
        <w:t>m from base to tip.</w:t>
      </w:r>
      <w:r w:rsidR="003D79A1">
        <w:t xml:space="preserve"> As a reference electrode, a sharpe</w:t>
      </w:r>
      <w:r w:rsidR="003F4A5D">
        <w:t>ne</w:t>
      </w:r>
      <w:r w:rsidR="00C227C1">
        <w:t>d fine tungsten wire</w:t>
      </w:r>
      <w:r w:rsidR="003D79A1">
        <w:t xml:space="preserve"> was </w:t>
      </w:r>
      <w:r w:rsidR="00F94D0E">
        <w:t>inserted</w:t>
      </w:r>
      <w:r w:rsidR="003D79A1">
        <w:t xml:space="preserve"> in</w:t>
      </w:r>
      <w:r w:rsidR="00F94D0E">
        <w:t>to</w:t>
      </w:r>
      <w:r w:rsidR="003D79A1">
        <w:t xml:space="preserve"> the thorax</w:t>
      </w:r>
      <w:r w:rsidR="00A20FF7">
        <w:t xml:space="preserve">. Recordings were made </w:t>
      </w:r>
      <w:r w:rsidR="00BF2929">
        <w:t>using a Tucker-Davis Technologies multichannel data acquisition system with a 25 kHz sampling rate.</w:t>
      </w:r>
      <w:r w:rsidR="002177C8">
        <w:t xml:space="preserve"> </w:t>
      </w:r>
      <w:r w:rsidR="00143BA5">
        <w:t>To ensure consistent probe insertion depth, p</w:t>
      </w:r>
      <w:r w:rsidR="002177C8">
        <w:t>robes were inserted until all electrodes were recording n</w:t>
      </w:r>
      <w:r w:rsidR="00623EC8">
        <w:t xml:space="preserve">eural activity. This was confirmed </w:t>
      </w:r>
      <w:r w:rsidR="00E5195A">
        <w:t>by present</w:t>
      </w:r>
      <w:r w:rsidR="007C226E">
        <w:t>ing a flickering visual stimulus</w:t>
      </w:r>
      <w:r w:rsidR="00623EC8">
        <w:t xml:space="preserve">, and subsequently </w:t>
      </w:r>
      <w:r w:rsidR="00111019">
        <w:t xml:space="preserve">observing </w:t>
      </w:r>
      <w:r w:rsidR="00FC14D1">
        <w:t xml:space="preserve">visually evoked potentials </w:t>
      </w:r>
      <w:r w:rsidR="00B57B56">
        <w:fldChar w:fldCharType="begin"/>
      </w:r>
      <w:r w:rsidR="00B57B56">
        <w:instrText xml:space="preserve"> ADDIN EN.CITE &lt;EndNote&gt;&lt;Cite&gt;&lt;Author&gt;Cohen&lt;/Author&gt;&lt;Year&gt;2016&lt;/Year&gt;&lt;RecNum&gt;2&lt;/RecNum&gt;&lt;DisplayText&gt;(Cohen et al., 2016)&lt;/DisplayText&gt;&lt;record&gt;&lt;rec-number&gt;2&lt;/rec-number&gt;&lt;foreign-keys&gt;&lt;key app="EN" db-id="zrtd0xvvdt5esue5aw2pav5hztrtfrfsrpdp" timestamp="1490658612"&gt;2&lt;/key&gt;&lt;/foreign-keys&gt;&lt;ref-type name="Journal Article"&gt;17&lt;/ref-type&gt;&lt;contributors&gt;&lt;authors&gt;&lt;author&gt;Cohen, Dror&lt;/author&gt;&lt;author&gt;Zalucki, Oressia H.&lt;/author&gt;&lt;author&gt;van Swinderen, Bruno&lt;/author&gt;&lt;author&gt;Tsuchiya, Naotsugu&lt;/author&gt;&lt;/authors&gt;&lt;/contributors&gt;&lt;titles&gt;&lt;title&gt;Local Versus Global Effects of Isoflurane Anesthesia on Visual Processing in the Fly Brain&lt;/title&gt;&lt;secondary-title&gt;eNeuro&lt;/secondary-title&gt;&lt;/titles&gt;&lt;periodical&gt;&lt;full-title&gt;eNeuro&lt;/full-title&gt;&lt;/periodical&gt;&lt;pages&gt;ENEURO.0116-16.2016&lt;/pages&gt;&lt;volume&gt;3&lt;/volume&gt;&lt;number&gt;4&lt;/number&gt;&lt;dates&gt;&lt;year&gt;2016&lt;/year&gt;&lt;pub-dates&gt;&lt;date&gt;Jul-Aug&amp;#xD;08/01&amp;#xD;05/12/received&amp;#xD;06/27/revised&amp;#xD;07/04/accepted&lt;/date&gt;&lt;/pub-dates&gt;&lt;/dates&gt;&lt;publisher&gt;Society for Neuroscience&lt;/publisher&gt;&lt;isbn&gt;2373-2822&lt;/isbn&gt;&lt;accession-num&gt;PMC4967815&lt;/accession-num&gt;&lt;urls&gt;&lt;related-urls&gt;&lt;url&gt;http://www.ncbi.nlm.nih.gov/pmc/articles/PMC4967815/&lt;/url&gt;&lt;/related-urls&gt;&lt;pdf-urls&gt;&lt;url&gt;file://C:\Users\this_\Documents\tlab\Articles\Cohen2016 Local Versus Global Effects of Isoflurance Anesthesia on Visual Processing in the Fly Brain.pdf&lt;/url&gt;&lt;/pdf-urls&gt;&lt;/urls&gt;&lt;electronic-resource-num&gt;10.1523/ENEURO.0116-16.2016&lt;/electronic-resource-num&gt;&lt;remote-database-name&gt;PMC&lt;/remote-database-name&gt;&lt;/record&gt;&lt;/Cite&gt;&lt;/EndNote&gt;</w:instrText>
      </w:r>
      <w:r w:rsidR="00B57B56">
        <w:fldChar w:fldCharType="separate"/>
      </w:r>
      <w:r w:rsidR="00B57B56">
        <w:rPr>
          <w:noProof/>
        </w:rPr>
        <w:t>(Cohen et al., 2016)</w:t>
      </w:r>
      <w:r w:rsidR="00B57B56">
        <w:fldChar w:fldCharType="end"/>
      </w:r>
      <w:r w:rsidR="00111019">
        <w:t xml:space="preserve"> at the most peripheral electrode.</w:t>
      </w:r>
      <w:r w:rsidR="00A006EF">
        <w:t xml:space="preserve"> The probe was then retracted until the most peripheral electrode showed little to no neural activity.</w:t>
      </w:r>
      <w:r w:rsidR="000E72DC">
        <w:t xml:space="preserve"> Probe insertion in this manner does not seem to affect fly locomotion</w:t>
      </w:r>
      <w:r w:rsidR="00C12C0C">
        <w:t xml:space="preserve"> </w:t>
      </w:r>
      <w:r w:rsidR="00B57B56">
        <w:fldChar w:fldCharType="begin"/>
      </w:r>
      <w:r w:rsidR="00B57B56">
        <w:instrText xml:space="preserve"> ADDIN EN.CITE &lt;EndNote&gt;&lt;Cite&gt;&lt;Author&gt;Paulk&lt;/Author&gt;&lt;Year&gt;2013&lt;/Year&gt;&lt;RecNum&gt;106&lt;/RecNum&gt;&lt;DisplayText&gt;(Paulk et al., 2013)&lt;/DisplayText&gt;&lt;record&gt;&lt;rec-number&gt;106&lt;/rec-number&gt;&lt;foreign-keys&gt;&lt;key app="EN" db-id="zrtd0xvvdt5esue5aw2pav5hztrtfrfsrpdp" timestamp="1507858052"&gt;106&lt;/key&gt;&lt;/foreign-keys&gt;&lt;ref-type name="Journal Article"&gt;17&lt;/ref-type&gt;&lt;contributors&gt;&lt;authors&gt;&lt;author&gt;Paulk, Angelique C.&lt;/author&gt;&lt;author&gt;Zhou, Yanqiong&lt;/author&gt;&lt;author&gt;Stratton, Peter&lt;/author&gt;&lt;author&gt;Liu, Li&lt;/author&gt;&lt;author&gt;van Swinderen, Bruno&lt;/author&gt;&lt;/authors&gt;&lt;/contributors&gt;&lt;titles&gt;&lt;title&gt;Multichannel brain recordings in behaving Drosophila reveal oscillatory activity and local coherence in response to sensory stimulation and circuit activation&lt;/title&gt;&lt;secondary-title&gt;Journal of Neurophysiology&lt;/secondary-title&gt;&lt;/titles&gt;&lt;periodical&gt;&lt;full-title&gt;Journal of Neurophysiology&lt;/full-title&gt;&lt;/periodical&gt;&lt;pages&gt;1703-1721&lt;/pages&gt;&lt;volume&gt;110&lt;/volume&gt;&lt;number&gt;7&lt;/number&gt;&lt;dates&gt;&lt;year&gt;2013&lt;/year&gt;&lt;/dates&gt;&lt;urls&gt;&lt;/urls&gt;&lt;electronic-resource-num&gt;10.1152/jn.00414.2013&lt;/electronic-resource-num&gt;&lt;/record&gt;&lt;/Cite&gt;&lt;/EndNote&gt;</w:instrText>
      </w:r>
      <w:r w:rsidR="00B57B56">
        <w:fldChar w:fldCharType="separate"/>
      </w:r>
      <w:r w:rsidR="00B57B56">
        <w:rPr>
          <w:noProof/>
        </w:rPr>
        <w:t>(Paulk et al., 2013)</w:t>
      </w:r>
      <w:r w:rsidR="00B57B56">
        <w:fldChar w:fldCharType="end"/>
      </w:r>
      <w:r w:rsidR="00CF3538">
        <w:t>.</w:t>
      </w:r>
    </w:p>
    <w:p w14:paraId="32658E04" w14:textId="3BE748D2" w:rsidR="00861D76" w:rsidRDefault="002156D0" w:rsidP="00ED5B49">
      <w:pPr>
        <w:ind w:firstLine="720"/>
      </w:pPr>
      <w:bookmarkStart w:id="25" w:name="_Toc487633724"/>
      <w:bookmarkStart w:id="26" w:name="_Toc495663303"/>
      <w:r w:rsidRPr="00ED5B49">
        <w:rPr>
          <w:rStyle w:val="Heading4Char"/>
        </w:rPr>
        <w:t xml:space="preserve">Isoflurane </w:t>
      </w:r>
      <w:r w:rsidR="00FF4B8B">
        <w:rPr>
          <w:rStyle w:val="Heading4Char"/>
        </w:rPr>
        <w:t>d</w:t>
      </w:r>
      <w:r w:rsidR="00A37F77" w:rsidRPr="00ED5B49">
        <w:rPr>
          <w:rStyle w:val="Heading4Char"/>
        </w:rPr>
        <w:t>elivery</w:t>
      </w:r>
      <w:r w:rsidR="00ED5B49" w:rsidRPr="00ED5B49">
        <w:rPr>
          <w:rStyle w:val="Heading4Char"/>
        </w:rPr>
        <w:t>.</w:t>
      </w:r>
      <w:bookmarkEnd w:id="25"/>
      <w:bookmarkEnd w:id="26"/>
      <w:r w:rsidR="00ED5B49">
        <w:t xml:space="preserve"> </w:t>
      </w:r>
      <w:r w:rsidR="00403605">
        <w:t xml:space="preserve">Isoflurane was delivered from an </w:t>
      </w:r>
      <w:r w:rsidR="002844F0">
        <w:t>evaporator</w:t>
      </w:r>
      <w:r w:rsidR="00403605">
        <w:t xml:space="preserve"> onto the fly through a connected rubber hose. The i</w:t>
      </w:r>
      <w:r w:rsidR="008D3434">
        <w:t xml:space="preserve">soflurane was delivered </w:t>
      </w:r>
      <w:r w:rsidR="00C960DB">
        <w:t xml:space="preserve">at a constant flow of 2 </w:t>
      </w:r>
      <w:r w:rsidR="00C960DB">
        <w:lastRenderedPageBreak/>
        <w:t xml:space="preserve">l/min and </w:t>
      </w:r>
      <w:r w:rsidR="004A5077">
        <w:t xml:space="preserve">continuously vacuumed from the opposite side of the fly. </w:t>
      </w:r>
      <w:r w:rsidR="008624D8">
        <w:t>Actual</w:t>
      </w:r>
      <w:r w:rsidR="004A5077">
        <w:t xml:space="preserve"> concentration near the fly body was </w:t>
      </w:r>
      <w:r w:rsidR="001B3984">
        <w:t xml:space="preserve">either </w:t>
      </w:r>
      <w:r w:rsidR="00814A49">
        <w:t>0 vol% (air condition</w:t>
      </w:r>
      <w:r w:rsidR="00084159">
        <w:t>)</w:t>
      </w:r>
      <w:r w:rsidR="001B3984">
        <w:t xml:space="preserve"> or 0.6 vol%</w:t>
      </w:r>
      <w:r w:rsidR="004A5077">
        <w:t xml:space="preserve"> </w:t>
      </w:r>
      <w:r w:rsidR="00814A49">
        <w:t xml:space="preserve">(isoflurane condition) </w:t>
      </w:r>
      <w:r w:rsidR="004A5077">
        <w:t xml:space="preserve">as estimated following </w:t>
      </w:r>
      <w:r w:rsidR="00AB7469">
        <w:t>a</w:t>
      </w:r>
      <w:r w:rsidR="004A5077">
        <w:t xml:space="preserve"> gas chromatography procedure described by </w:t>
      </w:r>
      <w:r w:rsidR="005D3C9B">
        <w:fldChar w:fldCharType="begin"/>
      </w:r>
      <w:r w:rsidR="005D3C9B">
        <w:instrText xml:space="preserve"> ADDIN EN.CITE &lt;EndNote&gt;&lt;Cite&gt;&lt;Author&gt;van Alphen&lt;/Author&gt;&lt;Year&gt;2013&lt;/Year&gt;&lt;RecNum&gt;66&lt;/RecNum&gt;&lt;DisplayText&gt;(van Alphen et al., 2013)&lt;/DisplayText&gt;&lt;record&gt;&lt;rec-number&gt;66&lt;/rec-number&gt;&lt;foreign-keys&gt;&lt;key app="EN" db-id="zrtd0xvvdt5esue5aw2pav5hztrtfrfsrpdp" timestamp="1502868852"&gt;66&lt;/key&gt;&lt;/foreign-keys&gt;&lt;ref-type name="Journal Article"&gt;17&lt;/ref-type&gt;&lt;contributors&gt;&lt;authors&gt;&lt;author&gt;van Alphen, Bart&lt;/author&gt;&lt;author&gt;Yap, Melvyn H. W.&lt;/author&gt;&lt;author&gt;Kirszenblat, Leonie&lt;/author&gt;&lt;author&gt;Kottler, Benjamin&lt;/author&gt;&lt;author&gt;van Swinderen, Bruno&lt;/author&gt;&lt;/authors&gt;&lt;/contributors&gt;&lt;titles&gt;&lt;title&gt;A Dynamic Deep Sleep Stage in Drosophila&lt;/title&gt;&lt;secondary-title&gt;The Journal of Neuroscience&lt;/secondary-title&gt;&lt;/titles&gt;&lt;periodical&gt;&lt;full-title&gt;The Journal of Neuroscience&lt;/full-title&gt;&lt;/periodical&gt;&lt;pages&gt;6917&lt;/pages&gt;&lt;volume&gt;33&lt;/volume&gt;&lt;number&gt;16&lt;/number&gt;&lt;dates&gt;&lt;year&gt;2013&lt;/year&gt;&lt;/dates&gt;&lt;work-type&gt;10.1523/JNEUROSCI.0061-13.2013&lt;/work-type&gt;&lt;urls&gt;&lt;related-urls&gt;&lt;url&gt;http://www.jneurosci.org/content/33/16/6917.abstract&lt;/url&gt;&lt;/related-urls&gt;&lt;/urls&gt;&lt;/record&gt;&lt;/Cite&gt;&lt;/EndNote&gt;</w:instrText>
      </w:r>
      <w:r w:rsidR="005D3C9B">
        <w:fldChar w:fldCharType="separate"/>
      </w:r>
      <w:r w:rsidR="005D3C9B">
        <w:rPr>
          <w:noProof/>
        </w:rPr>
        <w:t>(van Alphen et al., 2013)</w:t>
      </w:r>
      <w:r w:rsidR="005D3C9B">
        <w:fldChar w:fldCharType="end"/>
      </w:r>
      <w:r w:rsidR="004A5077">
        <w:t xml:space="preserve"> for measuring isoflurane concentration.</w:t>
      </w:r>
      <w:r w:rsidR="00C07401">
        <w:t xml:space="preserve"> Flies in the air condition responded to air puffs by moving their legs and abdomen, but were rendered inert under the isoflurane condition</w:t>
      </w:r>
      <w:r w:rsidR="005D3C9B">
        <w:t xml:space="preserve"> </w:t>
      </w:r>
      <w:r w:rsidR="005D3C9B">
        <w:fldChar w:fldCharType="begin"/>
      </w:r>
      <w:r w:rsidR="005D3C9B">
        <w:instrText xml:space="preserve"> ADDIN EN.CITE &lt;EndNote&gt;&lt;Cite&gt;&lt;Author&gt;Cohen&lt;/Author&gt;&lt;Year&gt;2016&lt;/Year&gt;&lt;RecNum&gt;2&lt;/RecNum&gt;&lt;DisplayText&gt;(Cohen et al., 2016)&lt;/DisplayText&gt;&lt;record&gt;&lt;rec-number&gt;2&lt;/rec-number&gt;&lt;foreign-keys&gt;&lt;key app="EN" db-id="zrtd0xvvdt5esue5aw2pav5hztrtfrfsrpdp" timestamp="1490658612"&gt;2&lt;/key&gt;&lt;/foreign-keys&gt;&lt;ref-type name="Journal Article"&gt;17&lt;/ref-type&gt;&lt;contributors&gt;&lt;authors&gt;&lt;author&gt;Cohen, Dror&lt;/author&gt;&lt;author&gt;Zalucki, Oressia H.&lt;/author&gt;&lt;author&gt;van Swinderen, Bruno&lt;/author&gt;&lt;author&gt;Tsuchiya, Naotsugu&lt;/author&gt;&lt;/authors&gt;&lt;/contributors&gt;&lt;titles&gt;&lt;title&gt;Local Versus Global Effects of Isoflurane Anesthesia on Visual Processing in the Fly Brain&lt;/title&gt;&lt;secondary-title&gt;eNeuro&lt;/secondary-title&gt;&lt;/titles&gt;&lt;periodical&gt;&lt;full-title&gt;eNeuro&lt;/full-title&gt;&lt;/periodical&gt;&lt;pages&gt;ENEURO.0116-16.2016&lt;/pages&gt;&lt;volume&gt;3&lt;/volume&gt;&lt;number&gt;4&lt;/number&gt;&lt;dates&gt;&lt;year&gt;2016&lt;/year&gt;&lt;pub-dates&gt;&lt;date&gt;Jul-Aug&amp;#xD;08/01&amp;#xD;05/12/received&amp;#xD;06/27/revised&amp;#xD;07/04/accepted&lt;/date&gt;&lt;/pub-dates&gt;&lt;/dates&gt;&lt;publisher&gt;Society for Neuroscience&lt;/publisher&gt;&lt;isbn&gt;2373-2822&lt;/isbn&gt;&lt;accession-num&gt;PMC4967815&lt;/accession-num&gt;&lt;urls&gt;&lt;related-urls&gt;&lt;url&gt;http://www.ncbi.nlm.nih.gov/pmc/articles/PMC4967815/&lt;/url&gt;&lt;/related-urls&gt;&lt;pdf-urls&gt;&lt;url&gt;file://C:\Users\this_\Documents\tlab\Articles\Cohen2016 Local Versus Global Effects of Isoflurance Anesthesia on Visual Processing in the Fly Brain.pdf&lt;/url&gt;&lt;/pdf-urls&gt;&lt;/urls&gt;&lt;electronic-resource-num&gt;10.1523/ENEURO.0116-16.2016&lt;/electronic-resource-num&gt;&lt;remote-database-name&gt;PMC&lt;/remote-database-name&gt;&lt;/record&gt;&lt;/Cite&gt;&lt;/EndNote&gt;</w:instrText>
      </w:r>
      <w:r w:rsidR="005D3C9B">
        <w:fldChar w:fldCharType="separate"/>
      </w:r>
      <w:r w:rsidR="005D3C9B">
        <w:rPr>
          <w:noProof/>
        </w:rPr>
        <w:t>(Cohen et al., 2016)</w:t>
      </w:r>
      <w:r w:rsidR="005D3C9B">
        <w:fldChar w:fldCharType="end"/>
      </w:r>
      <w:r w:rsidR="009F2893">
        <w:t>.</w:t>
      </w:r>
      <w:r w:rsidR="00084159">
        <w:t xml:space="preserve"> Hereafter, I use the term “condition” to refer to conscious level as manipulated through isoflurane.</w:t>
      </w:r>
    </w:p>
    <w:p w14:paraId="7A0A7173" w14:textId="51229626" w:rsidR="0071458F" w:rsidRDefault="00F141CE" w:rsidP="003D13C6">
      <w:pPr>
        <w:ind w:firstLine="720"/>
      </w:pPr>
      <w:bookmarkStart w:id="27" w:name="_Toc487633725"/>
      <w:bookmarkStart w:id="28" w:name="_Toc495663304"/>
      <w:r w:rsidRPr="003D13C6">
        <w:rPr>
          <w:rStyle w:val="Heading4Char"/>
        </w:rPr>
        <w:t>Experimental</w:t>
      </w:r>
      <w:r w:rsidR="003D13C6" w:rsidRPr="003D13C6">
        <w:rPr>
          <w:rStyle w:val="Heading4Char"/>
        </w:rPr>
        <w:t xml:space="preserve"> p</w:t>
      </w:r>
      <w:r w:rsidRPr="003D13C6">
        <w:rPr>
          <w:rStyle w:val="Heading4Char"/>
        </w:rPr>
        <w:t>rotocol</w:t>
      </w:r>
      <w:r w:rsidR="003D13C6" w:rsidRPr="003D13C6">
        <w:rPr>
          <w:rStyle w:val="Heading4Char"/>
        </w:rPr>
        <w:t>.</w:t>
      </w:r>
      <w:bookmarkEnd w:id="27"/>
      <w:bookmarkEnd w:id="28"/>
      <w:r w:rsidR="003D13C6">
        <w:t xml:space="preserve"> </w:t>
      </w:r>
      <w:r w:rsidR="0071458F">
        <w:t>An experimen</w:t>
      </w:r>
      <w:r w:rsidR="00A820CA">
        <w:t>t consisted of tw</w:t>
      </w:r>
      <w:r w:rsidR="000F2B67">
        <w:t>o blocks:</w:t>
      </w:r>
      <w:r w:rsidR="00AA3624">
        <w:t xml:space="preserve"> one for the air condition, followed by one for the isoflurane condition</w:t>
      </w:r>
      <w:r w:rsidR="00A820CA">
        <w:t xml:space="preserve">. </w:t>
      </w:r>
      <w:r w:rsidR="00AA3624">
        <w:t>Each block started with a series of air puffs, followed by 18 s of rest, 248 s of visual stimuli, another 18 s of rest, and finally a second series of air puffs.</w:t>
      </w:r>
      <w:r w:rsidR="000800E2">
        <w:t xml:space="preserve"> Isoflurane was administered immediately after completion of the first block (i.e. after the last air puff), and flies were left for 180 s to adjust to </w:t>
      </w:r>
      <w:r w:rsidR="007167A5">
        <w:t>the new c</w:t>
      </w:r>
      <w:r w:rsidR="000152C2">
        <w:t>oncentration before beginning the second block.</w:t>
      </w:r>
      <w:r w:rsidR="00BB69C5">
        <w:t xml:space="preserve"> The data used in this project corresponds to the 18 s period between the end of the first series of air puffs and the beginning of the visual stimuli.</w:t>
      </w:r>
    </w:p>
    <w:p w14:paraId="49879B95" w14:textId="7FB8727F" w:rsidR="00625ECA" w:rsidRDefault="00434B56" w:rsidP="00625ECA">
      <w:pPr>
        <w:ind w:firstLine="720"/>
      </w:pPr>
      <w:bookmarkStart w:id="29" w:name="_Toc487633726"/>
      <w:bookmarkStart w:id="30" w:name="_Toc495663305"/>
      <w:r w:rsidRPr="002B58B0">
        <w:rPr>
          <w:rStyle w:val="Heading4Char"/>
        </w:rPr>
        <w:t>Local</w:t>
      </w:r>
      <w:r w:rsidR="005B2245">
        <w:rPr>
          <w:rStyle w:val="Heading4Char"/>
        </w:rPr>
        <w:t xml:space="preserve"> field p</w:t>
      </w:r>
      <w:r w:rsidRPr="002B58B0">
        <w:rPr>
          <w:rStyle w:val="Heading4Char"/>
        </w:rPr>
        <w:t xml:space="preserve">otential </w:t>
      </w:r>
      <w:r w:rsidR="005B2245">
        <w:rPr>
          <w:rStyle w:val="Heading4Char"/>
        </w:rPr>
        <w:t>p</w:t>
      </w:r>
      <w:r w:rsidR="00A4707C" w:rsidRPr="002B58B0">
        <w:rPr>
          <w:rStyle w:val="Heading4Char"/>
        </w:rPr>
        <w:t>reprocessing</w:t>
      </w:r>
      <w:r w:rsidR="002B58B0" w:rsidRPr="002B58B0">
        <w:rPr>
          <w:rStyle w:val="Heading4Char"/>
        </w:rPr>
        <w:t>.</w:t>
      </w:r>
      <w:bookmarkEnd w:id="29"/>
      <w:bookmarkEnd w:id="30"/>
      <w:r w:rsidR="002B58B0">
        <w:t xml:space="preserve"> </w:t>
      </w:r>
      <w:r w:rsidR="006B1D29">
        <w:t>LFPs were recorded at 25 kHz and downsampled to 1000 Hz.</w:t>
      </w:r>
      <w:r w:rsidR="00BD67BB">
        <w:t xml:space="preserve"> </w:t>
      </w:r>
      <w:r w:rsidR="007D136E">
        <w:t xml:space="preserve">Electrodes were bipolar rereferenced by subtracting neighbouring electrodes, resulting in </w:t>
      </w:r>
      <w:r w:rsidR="00EF0EAF">
        <w:t>15</w:t>
      </w:r>
      <w:r w:rsidR="00950027">
        <w:t xml:space="preserve"> signals. </w:t>
      </w:r>
      <w:r w:rsidR="005F37D4">
        <w:t>Hereafter these signals</w:t>
      </w:r>
      <w:r w:rsidR="00B34CC0">
        <w:t xml:space="preserve"> will be referred to as </w:t>
      </w:r>
      <w:r w:rsidR="005F37D4">
        <w:t>“</w:t>
      </w:r>
      <w:r w:rsidR="00950027">
        <w:t>channels</w:t>
      </w:r>
      <w:r w:rsidR="00DE34BD">
        <w:t>”.</w:t>
      </w:r>
      <w:r w:rsidR="005F3782">
        <w:t xml:space="preserve"> </w:t>
      </w:r>
      <w:r w:rsidR="00B34CC0">
        <w:t>The 18 s of data</w:t>
      </w:r>
      <w:r w:rsidR="0019021C">
        <w:t xml:space="preserve"> for each condition</w:t>
      </w:r>
      <w:r w:rsidR="00A93B76">
        <w:t xml:space="preserve"> was split into</w:t>
      </w:r>
      <w:r w:rsidR="00B34CC0">
        <w:t xml:space="preserve"> 2.25s </w:t>
      </w:r>
      <w:r w:rsidR="00D06EFE">
        <w:t>segments</w:t>
      </w:r>
      <w:r w:rsidR="000A29D7">
        <w:t>,</w:t>
      </w:r>
      <w:r w:rsidR="00A93B76">
        <w:t xml:space="preserve"> giving 8 </w:t>
      </w:r>
      <w:r w:rsidR="00D06EFE">
        <w:t>“</w:t>
      </w:r>
      <w:r w:rsidR="00A93B76">
        <w:t>trials</w:t>
      </w:r>
      <w:r w:rsidR="00D06EFE">
        <w:t>”</w:t>
      </w:r>
      <w:r w:rsidR="00BB10EB">
        <w:t xml:space="preserve"> </w:t>
      </w:r>
      <w:r w:rsidR="00A93B76">
        <w:t>of 2250 samples each.</w:t>
      </w:r>
      <w:r w:rsidR="00C9493A">
        <w:t xml:space="preserve"> Finally, l</w:t>
      </w:r>
      <w:r w:rsidR="000A29D7">
        <w:t xml:space="preserve">ine noise at 50 Hz was removed using the </w:t>
      </w:r>
      <w:r w:rsidR="000A29D7">
        <w:rPr>
          <w:i/>
        </w:rPr>
        <w:t>rmlinesmovingwinc.m</w:t>
      </w:r>
      <w:r w:rsidR="000A29D7">
        <w:t xml:space="preserve"> function of the Chronux toolbox </w:t>
      </w:r>
      <w:commentRangeStart w:id="31"/>
      <w:r w:rsidR="00A454DD">
        <w:t>(</w:t>
      </w:r>
      <w:hyperlink r:id="rId11" w:history="1">
        <w:r w:rsidR="000A29D7" w:rsidRPr="00A5553E">
          <w:rPr>
            <w:rStyle w:val="Hyperlink"/>
          </w:rPr>
          <w:t>http://chr</w:t>
        </w:r>
        <w:r w:rsidR="000A29D7" w:rsidRPr="00A5553E">
          <w:rPr>
            <w:rStyle w:val="Hyperlink"/>
          </w:rPr>
          <w:t>o</w:t>
        </w:r>
        <w:r w:rsidR="000A29D7" w:rsidRPr="00A5553E">
          <w:rPr>
            <w:rStyle w:val="Hyperlink"/>
          </w:rPr>
          <w:t>nux.org/</w:t>
        </w:r>
      </w:hyperlink>
      <w:r w:rsidR="000A29D7">
        <w:t>; Mitra and B</w:t>
      </w:r>
      <w:r w:rsidR="009F5DCD">
        <w:t>okil, 2007</w:t>
      </w:r>
      <w:r w:rsidR="00A454DD">
        <w:t>)</w:t>
      </w:r>
      <w:commentRangeEnd w:id="31"/>
      <w:r w:rsidR="009D07CD">
        <w:rPr>
          <w:rStyle w:val="CommentReference"/>
        </w:rPr>
        <w:commentReference w:id="31"/>
      </w:r>
      <w:r w:rsidR="00A319DB">
        <w:t>with three tapers, a windows size of 0.7 s, and a step size of 0.35 s.</w:t>
      </w:r>
      <w:r w:rsidR="00625ECA">
        <w:t xml:space="preserve"> These preprocessed data were provided to this project. The following methods describe the procedure</w:t>
      </w:r>
      <w:r w:rsidR="00FF3944">
        <w:t xml:space="preserve"> used directly</w:t>
      </w:r>
      <w:r w:rsidR="00625ECA">
        <w:t xml:space="preserve"> in this project to calculate </w:t>
      </w:r>
      <w:r w:rsidR="00625ECA">
        <w:rPr>
          <w:rFonts w:cs="Times New Roman"/>
        </w:rPr>
        <w:t>Φ.</w:t>
      </w:r>
    </w:p>
    <w:p w14:paraId="47BB537D" w14:textId="4FB32CBC" w:rsidR="00E5498E" w:rsidRDefault="00260571" w:rsidP="00B22FB0">
      <w:pPr>
        <w:pStyle w:val="Heading3"/>
      </w:pPr>
      <w:bookmarkStart w:id="32" w:name="_Toc487633727"/>
      <w:bookmarkStart w:id="33" w:name="_Toc495663306"/>
      <w:r>
        <w:rPr>
          <w:rFonts w:cs="Times New Roman"/>
        </w:rPr>
        <w:lastRenderedPageBreak/>
        <w:t>Φ</w:t>
      </w:r>
      <w:r w:rsidR="001A011C">
        <w:t xml:space="preserve"> </w:t>
      </w:r>
      <w:r w:rsidR="00320CE7">
        <w:t>Computation</w:t>
      </w:r>
      <w:bookmarkEnd w:id="32"/>
      <w:bookmarkEnd w:id="33"/>
    </w:p>
    <w:p w14:paraId="7F990F32" w14:textId="7A3A8AF5" w:rsidR="0054077D" w:rsidRDefault="00EB4663" w:rsidP="00810C5F">
      <w:pPr>
        <w:ind w:firstLine="720"/>
        <w:rPr>
          <w:rFonts w:cs="Times New Roman"/>
        </w:rPr>
      </w:pPr>
      <w:r>
        <w:t xml:space="preserve">Data processing for computing </w:t>
      </w:r>
      <w:r>
        <w:rPr>
          <w:rFonts w:cs="Times New Roman"/>
        </w:rPr>
        <w:t>Φ</w:t>
      </w:r>
      <w:r w:rsidR="00755D74">
        <w:rPr>
          <w:rFonts w:cs="Times New Roman"/>
        </w:rPr>
        <w:t xml:space="preserve"> was conducted</w:t>
      </w:r>
      <w:r w:rsidR="000411BB">
        <w:t xml:space="preserve"> </w:t>
      </w:r>
      <w:r w:rsidR="00BC2749">
        <w:t xml:space="preserve">using Python 3.6.0 </w:t>
      </w:r>
      <w:r w:rsidR="00CA44A0">
        <w:t>in</w:t>
      </w:r>
      <w:r w:rsidR="000411BB">
        <w:t xml:space="preserve"> MASSIVE (Multi-modal Australian ScienceS Imaging and Visualisation Environment), a h</w:t>
      </w:r>
      <w:r w:rsidR="00151D87">
        <w:t>igh-</w:t>
      </w:r>
      <w:r w:rsidR="00897AF9">
        <w:t>performance computing facility suited for data processing.</w:t>
      </w:r>
      <w:r w:rsidR="0017197D">
        <w:t xml:space="preserve"> To calculate </w:t>
      </w:r>
      <w:r w:rsidR="0017197D">
        <w:rPr>
          <w:rFonts w:cs="Times New Roman"/>
        </w:rPr>
        <w:t xml:space="preserve">Φ, I used the </w:t>
      </w:r>
      <w:r w:rsidR="0017197D">
        <w:t xml:space="preserve">PyPhi (0.8.1; </w:t>
      </w:r>
      <w:commentRangeStart w:id="34"/>
      <w:r w:rsidR="0017197D">
        <w:rPr>
          <w:rFonts w:cs="Times New Roman"/>
        </w:rPr>
        <w:t>Mayner, Marshall, &amp; Marchman, 2016</w:t>
      </w:r>
      <w:commentRangeEnd w:id="34"/>
      <w:r w:rsidR="0017197D">
        <w:rPr>
          <w:rStyle w:val="CommentReference"/>
        </w:rPr>
        <w:commentReference w:id="34"/>
      </w:r>
      <w:r w:rsidR="0017197D">
        <w:t xml:space="preserve">) package for Python 3 to calculate </w:t>
      </w:r>
      <w:r w:rsidR="0017197D">
        <w:rPr>
          <w:rFonts w:cs="Times New Roman"/>
        </w:rPr>
        <w:t>Φ</w:t>
      </w:r>
      <w:r w:rsidR="0017197D">
        <w:t xml:space="preserve"> values and their associated MIPs</w:t>
      </w:r>
      <w:r w:rsidR="007D4D99">
        <w:t xml:space="preserve">. The mathematical details for calculating </w:t>
      </w:r>
      <w:r w:rsidR="007D4D99">
        <w:rPr>
          <w:rFonts w:cs="Times New Roman"/>
        </w:rPr>
        <w:t>Φ</w:t>
      </w:r>
      <w:r w:rsidR="007D4D99">
        <w:t xml:space="preserve"> are provided in </w:t>
      </w:r>
      <w:r w:rsidR="00B57B56">
        <w:fldChar w:fldCharType="begin"/>
      </w:r>
      <w:r w:rsidR="00B57B56">
        <w:instrText xml:space="preserve"> ADDIN EN.CITE &lt;EndNote&gt;&lt;Cite&gt;&lt;Author&gt;Oizumi&lt;/Author&gt;&lt;Year&gt;2014&lt;/Year&gt;&lt;RecNum&gt;45&lt;/RecNum&gt;&lt;DisplayText&gt;(Oizumi et al.,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B57B56">
        <w:fldChar w:fldCharType="separate"/>
      </w:r>
      <w:r w:rsidR="00B57B56">
        <w:rPr>
          <w:noProof/>
        </w:rPr>
        <w:t>(Oizumi et al., 2014)</w:t>
      </w:r>
      <w:r w:rsidR="00B57B56">
        <w:fldChar w:fldCharType="end"/>
      </w:r>
      <w:r w:rsidR="007D4D99">
        <w:t xml:space="preserve">. Overall, the calculation of </w:t>
      </w:r>
      <w:r w:rsidR="005A693E">
        <w:rPr>
          <w:rFonts w:cs="Times New Roman"/>
        </w:rPr>
        <w:t>Φ</w:t>
      </w:r>
      <w:r w:rsidR="005A693E">
        <w:t xml:space="preserve"> </w:t>
      </w:r>
      <w:r w:rsidR="007D4D99">
        <w:t>requires a network, its state, and its transition probability matrix (TPM).</w:t>
      </w:r>
      <w:r w:rsidR="00E82740">
        <w:t xml:space="preserve"> In the following subsections, I describe how I obtained these inputs.</w:t>
      </w:r>
      <w:r w:rsidR="004C7307">
        <w:t xml:space="preserve"> The overall pipeline for </w:t>
      </w:r>
      <w:r w:rsidR="006379D9">
        <w:t>calculating</w:t>
      </w:r>
      <w:r w:rsidR="004C7307">
        <w:t xml:space="preserve"> </w:t>
      </w:r>
      <w:r w:rsidR="004C7307">
        <w:rPr>
          <w:rFonts w:cs="Times New Roman"/>
        </w:rPr>
        <w:t>Φ i</w:t>
      </w:r>
      <w:r w:rsidR="002B4F11">
        <w:rPr>
          <w:rFonts w:cs="Times New Roman"/>
        </w:rPr>
        <w:t>s presented visually in Figure 3</w:t>
      </w:r>
      <w:r w:rsidR="004C7307">
        <w:rPr>
          <w:rFonts w:cs="Times New Roman"/>
        </w:rPr>
        <w:t>.</w:t>
      </w:r>
    </w:p>
    <w:p w14:paraId="0413ED04" w14:textId="0252C3F7" w:rsidR="006A411E" w:rsidRDefault="00DB60AF" w:rsidP="006A411E">
      <w:r>
        <w:rPr>
          <w:noProof/>
        </w:rPr>
        <w:drawing>
          <wp:inline distT="0" distB="0" distL="0" distR="0" wp14:anchorId="3C34818B" wp14:editId="23D68A0B">
            <wp:extent cx="5579745" cy="2638425"/>
            <wp:effectExtent l="0" t="0" r="190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2638425"/>
                    </a:xfrm>
                    <a:prstGeom prst="rect">
                      <a:avLst/>
                    </a:prstGeom>
                  </pic:spPr>
                </pic:pic>
              </a:graphicData>
            </a:graphic>
          </wp:inline>
        </w:drawing>
      </w:r>
    </w:p>
    <w:p w14:paraId="605A4F32" w14:textId="09EBCFFC" w:rsidR="006A411E" w:rsidRDefault="009E1836" w:rsidP="006A411E">
      <w:pPr>
        <w:rPr>
          <w:rFonts w:cs="Times New Roman"/>
        </w:rPr>
      </w:pPr>
      <w:r>
        <w:rPr>
          <w:i/>
        </w:rPr>
        <w:t xml:space="preserve">Figure </w:t>
      </w:r>
      <w:r w:rsidR="007E397A">
        <w:rPr>
          <w:i/>
        </w:rPr>
        <w:t>3</w:t>
      </w:r>
      <w:r>
        <w:rPr>
          <w:i/>
        </w:rPr>
        <w:t>.</w:t>
      </w:r>
      <w:r w:rsidR="006A411E">
        <w:t xml:space="preserve"> </w:t>
      </w:r>
      <w:r w:rsidR="009D2AAC">
        <w:t>My p</w:t>
      </w:r>
      <w:r w:rsidR="006379D9">
        <w:t xml:space="preserve">rocessing pipeline for calculating </w:t>
      </w:r>
      <w:r w:rsidR="006379D9">
        <w:rPr>
          <w:rFonts w:cs="Times New Roman"/>
        </w:rPr>
        <w:t xml:space="preserve">Φ. (a-b) A linear multi-electrode probe records LFPs from the fly brain. Displayed in (b) are 20 samples for a network of two channels, after pre-processing. (c) Samples in each channel are discretised into one of two values. The state of the network at a given sample is given by the states of its channels. For example, the first sample has a state of 11. (d) A TPM is built from discretised samples (for ease of explanation, τ = 1 ms). Each cell in the TPM gives the probability of a state transitioning to another state. From the displayed 20 samples, the </w:t>
      </w:r>
      <w:r w:rsidR="00264665">
        <w:rPr>
          <w:rFonts w:cs="Times New Roman"/>
        </w:rPr>
        <w:t xml:space="preserve">state 00 never transitions </w:t>
      </w:r>
      <w:r w:rsidR="00264665">
        <w:rPr>
          <w:rFonts w:cs="Times New Roman"/>
        </w:rPr>
        <w:lastRenderedPageBreak/>
        <w:t>to itself in the following sample, thus the transit</w:t>
      </w:r>
      <w:r w:rsidR="004456BC">
        <w:rPr>
          <w:rFonts w:cs="Times New Roman"/>
        </w:rPr>
        <w:t>ion probability of 00 to 00 is zero</w:t>
      </w:r>
      <w:r w:rsidR="00264665">
        <w:rPr>
          <w:rFonts w:cs="Times New Roman"/>
        </w:rPr>
        <w:t>.</w:t>
      </w:r>
      <w:r w:rsidR="00E63D3A">
        <w:rPr>
          <w:rFonts w:cs="Times New Roman"/>
        </w:rPr>
        <w:t xml:space="preserve"> (e) Φ is calculat</w:t>
      </w:r>
      <w:r w:rsidR="00B32E49">
        <w:rPr>
          <w:rFonts w:cs="Times New Roman"/>
        </w:rPr>
        <w:t>ed from a given state and a TPM. Thus,</w:t>
      </w:r>
      <w:r w:rsidR="00B32E49" w:rsidRPr="00B32E49">
        <w:rPr>
          <w:rFonts w:cs="Times New Roman"/>
        </w:rPr>
        <w:t xml:space="preserve"> </w:t>
      </w:r>
      <w:r w:rsidR="00B32E49">
        <w:rPr>
          <w:rFonts w:cs="Times New Roman"/>
        </w:rPr>
        <w:t>Φ is calculable at every sample.</w:t>
      </w:r>
    </w:p>
    <w:p w14:paraId="748DB737" w14:textId="77777777" w:rsidR="00A61E60" w:rsidRDefault="00A61E60" w:rsidP="006A411E"/>
    <w:p w14:paraId="6F8220C2" w14:textId="522C0D5D" w:rsidR="0033735A" w:rsidRDefault="004608F7" w:rsidP="00D8196B">
      <w:pPr>
        <w:ind w:firstLine="720"/>
      </w:pPr>
      <w:bookmarkStart w:id="35" w:name="_Toc495663307"/>
      <w:r w:rsidRPr="007A4128">
        <w:rPr>
          <w:rStyle w:val="Heading4Char"/>
        </w:rPr>
        <w:t>Discretisation</w:t>
      </w:r>
      <w:r w:rsidR="005A0EFE" w:rsidRPr="007A4128">
        <w:rPr>
          <w:rStyle w:val="Heading4Char"/>
        </w:rPr>
        <w:t>.</w:t>
      </w:r>
      <w:bookmarkEnd w:id="35"/>
      <w:r w:rsidR="00353CAE">
        <w:t xml:space="preserve"> </w:t>
      </w:r>
      <w:r w:rsidR="008C1E61">
        <w:t xml:space="preserve">As the latest version of IIT has yet to be extended to continuous variables, discretisation of the continuous LFPs at each channel was necessary. </w:t>
      </w:r>
      <w:r w:rsidR="004C7307">
        <w:t xml:space="preserve">To achieve this, </w:t>
      </w:r>
      <w:r w:rsidR="00AA4337">
        <w:t xml:space="preserve">I </w:t>
      </w:r>
      <w:r w:rsidR="00B424CE">
        <w:t>binarised</w:t>
      </w:r>
      <w:r w:rsidR="009D5631">
        <w:t xml:space="preserve"> the recordings </w:t>
      </w:r>
      <w:r w:rsidR="00AA4337">
        <w:t xml:space="preserve">of each channel </w:t>
      </w:r>
      <w:r w:rsidR="00701BD8">
        <w:t xml:space="preserve">using </w:t>
      </w:r>
      <w:r w:rsidR="00AA4337">
        <w:t>its</w:t>
      </w:r>
      <w:r w:rsidR="00701BD8">
        <w:t xml:space="preserve"> </w:t>
      </w:r>
      <w:r w:rsidR="008137D1">
        <w:t xml:space="preserve">median, as </w:t>
      </w:r>
      <w:r w:rsidR="00904D9B">
        <w:t>taken across</w:t>
      </w:r>
      <w:r w:rsidR="00B50CB3">
        <w:t xml:space="preserve"> samples </w:t>
      </w:r>
      <w:r w:rsidR="00D31451">
        <w:t>over</w:t>
      </w:r>
      <w:r w:rsidR="00B50CB3">
        <w:t xml:space="preserve"> all </w:t>
      </w:r>
      <w:r w:rsidR="002175DC">
        <w:t>eight</w:t>
      </w:r>
      <w:r w:rsidR="00904D9B">
        <w:t xml:space="preserve"> trials a</w:t>
      </w:r>
      <w:r w:rsidR="0021343A">
        <w:t>t a single condition (</w:t>
      </w:r>
      <w:r w:rsidR="00E05032">
        <w:t xml:space="preserve">either </w:t>
      </w:r>
      <w:r w:rsidR="0021343A">
        <w:t>air or isoflurane</w:t>
      </w:r>
      <w:r w:rsidR="00904D9B">
        <w:t xml:space="preserve">). </w:t>
      </w:r>
      <w:r w:rsidR="006C320E">
        <w:t>Samples were then</w:t>
      </w:r>
      <w:r w:rsidR="000F29F4">
        <w:t xml:space="preserve"> replaced with a 1 if greater than the median, and a 0 otherwise</w:t>
      </w:r>
      <w:r w:rsidR="006853DC">
        <w:t>.</w:t>
      </w:r>
      <w:r w:rsidR="00797815">
        <w:t xml:space="preserve"> Discretisation in this manner allows us to determine the state of a channel at a given time sample, and thus also the state of a set of channels at a given time sample.</w:t>
      </w:r>
    </w:p>
    <w:p w14:paraId="264A2029" w14:textId="7CF99434" w:rsidR="000D1F3C" w:rsidRDefault="000D1F3C" w:rsidP="000D1F3C">
      <w:r>
        <w:tab/>
      </w:r>
      <w:bookmarkStart w:id="36" w:name="_Toc495663308"/>
      <w:r w:rsidR="001D1114" w:rsidRPr="007A4128">
        <w:rPr>
          <w:rStyle w:val="Heading4Char"/>
        </w:rPr>
        <w:t>Network Selection</w:t>
      </w:r>
      <w:r w:rsidRPr="007A4128">
        <w:rPr>
          <w:rStyle w:val="Heading4Char"/>
        </w:rPr>
        <w:t>.</w:t>
      </w:r>
      <w:bookmarkEnd w:id="36"/>
      <w:r w:rsidR="00657F5E">
        <w:t xml:space="preserve"> </w:t>
      </w:r>
      <w:r w:rsidR="001C1929">
        <w:t xml:space="preserve">Networks were sets of channels. </w:t>
      </w:r>
      <w:r w:rsidR="00957B1B">
        <w:t xml:space="preserve">To avoid arbitrarily </w:t>
      </w:r>
      <w:r w:rsidR="00ED7FE5">
        <w:t xml:space="preserve">selecting </w:t>
      </w:r>
      <w:r w:rsidR="00957B1B">
        <w:t xml:space="preserve">channel sets, I </w:t>
      </w:r>
      <w:r w:rsidR="00D120CB">
        <w:t>selected all</w:t>
      </w:r>
      <w:r w:rsidR="00957B1B">
        <w:rPr>
          <w:rFonts w:cs="Times New Roman"/>
        </w:rPr>
        <w:t xml:space="preserve"> combinations of </w:t>
      </w:r>
      <w:r w:rsidR="00BD4356">
        <w:rPr>
          <w:rFonts w:cs="Times New Roman"/>
        </w:rPr>
        <w:t>2</w:t>
      </w:r>
      <w:r w:rsidR="00957B1B">
        <w:rPr>
          <w:rFonts w:cs="Times New Roman"/>
        </w:rPr>
        <w:t xml:space="preserve">, </w:t>
      </w:r>
      <w:r w:rsidR="00BD4356">
        <w:rPr>
          <w:rFonts w:cs="Times New Roman"/>
        </w:rPr>
        <w:t>3</w:t>
      </w:r>
      <w:r w:rsidR="00957B1B">
        <w:rPr>
          <w:rFonts w:cs="Times New Roman"/>
        </w:rPr>
        <w:t xml:space="preserve">, and </w:t>
      </w:r>
      <w:r w:rsidR="00BD4356">
        <w:rPr>
          <w:rFonts w:cs="Times New Roman"/>
        </w:rPr>
        <w:t>4</w:t>
      </w:r>
      <w:r w:rsidR="00957B1B">
        <w:rPr>
          <w:rFonts w:cs="Times New Roman"/>
        </w:rPr>
        <w:t xml:space="preserve"> channels</w:t>
      </w:r>
      <w:r w:rsidR="00BC0686">
        <w:rPr>
          <w:rFonts w:cs="Times New Roman"/>
        </w:rPr>
        <w:t xml:space="preserve"> out of 15 channels</w:t>
      </w:r>
      <w:r w:rsidR="00D120CB">
        <w:rPr>
          <w:rFonts w:cs="Times New Roman"/>
        </w:rPr>
        <w:t>, giving 105, 455, and 1365 channel sets respectively</w:t>
      </w:r>
      <w:r w:rsidR="0054494C">
        <w:rPr>
          <w:rFonts w:cs="Times New Roman"/>
        </w:rPr>
        <w:t xml:space="preserve"> per fly (</w:t>
      </w:r>
      <w:r w:rsidR="0054494C">
        <w:rPr>
          <w:rFonts w:cs="Times New Roman"/>
          <w:i/>
        </w:rPr>
        <w:t>N</w:t>
      </w:r>
      <w:r w:rsidR="0054494C">
        <w:rPr>
          <w:rFonts w:cs="Times New Roman"/>
        </w:rPr>
        <w:t xml:space="preserve"> = 13</w:t>
      </w:r>
      <w:r w:rsidR="002F2C54">
        <w:rPr>
          <w:rFonts w:cs="Times New Roman"/>
        </w:rPr>
        <w:t xml:space="preserve"> flies</w:t>
      </w:r>
      <w:r w:rsidR="0054494C">
        <w:rPr>
          <w:rFonts w:cs="Times New Roman"/>
        </w:rPr>
        <w:t>)</w:t>
      </w:r>
      <w:r w:rsidR="00957B1B">
        <w:rPr>
          <w:rFonts w:cs="Times New Roman"/>
        </w:rPr>
        <w:t>.</w:t>
      </w:r>
      <w:r w:rsidR="005754EC">
        <w:rPr>
          <w:rFonts w:cs="Times New Roman"/>
        </w:rPr>
        <w:t xml:space="preserve"> I did not calculate Φ for combinations of more than four </w:t>
      </w:r>
      <w:r w:rsidR="00625DC4">
        <w:rPr>
          <w:rFonts w:cs="Times New Roman"/>
        </w:rPr>
        <w:t>channels</w:t>
      </w:r>
      <w:r w:rsidR="005754EC">
        <w:rPr>
          <w:rFonts w:cs="Times New Roman"/>
        </w:rPr>
        <w:t xml:space="preserve"> for the </w:t>
      </w:r>
      <w:r w:rsidR="00184E15">
        <w:rPr>
          <w:rFonts w:cs="Times New Roman"/>
        </w:rPr>
        <w:t xml:space="preserve">following reasons: (a) </w:t>
      </w:r>
      <w:r w:rsidR="00323ACC">
        <w:rPr>
          <w:rFonts w:cs="Times New Roman"/>
        </w:rPr>
        <w:t>as the number of elements being considered increases linearly, the computing time and computing space</w:t>
      </w:r>
      <w:r w:rsidR="00184E15">
        <w:rPr>
          <w:rFonts w:cs="Times New Roman"/>
        </w:rPr>
        <w:t xml:space="preserve"> </w:t>
      </w:r>
      <w:r w:rsidR="005754EC">
        <w:rPr>
          <w:rFonts w:cs="Times New Roman"/>
        </w:rPr>
        <w:t xml:space="preserve">required to calculate Φ grows exponentially, and (b) </w:t>
      </w:r>
      <w:r w:rsidR="00323ACC">
        <w:rPr>
          <w:rFonts w:cs="Times New Roman"/>
        </w:rPr>
        <w:t xml:space="preserve">as the number of elements being considered increases linearly, </w:t>
      </w:r>
      <w:r w:rsidR="005754EC">
        <w:rPr>
          <w:rFonts w:cs="Times New Roman"/>
        </w:rPr>
        <w:t>the number of possible</w:t>
      </w:r>
      <w:r w:rsidR="00184E15">
        <w:rPr>
          <w:rFonts w:cs="Times New Roman"/>
        </w:rPr>
        <w:t xml:space="preserve"> channel</w:t>
      </w:r>
      <w:r w:rsidR="005754EC">
        <w:rPr>
          <w:rFonts w:cs="Times New Roman"/>
        </w:rPr>
        <w:t xml:space="preserve"> combinations</w:t>
      </w:r>
      <w:r w:rsidR="00184E15">
        <w:rPr>
          <w:rFonts w:cs="Times New Roman"/>
        </w:rPr>
        <w:t xml:space="preserve"> grows </w:t>
      </w:r>
      <w:r w:rsidR="00DC26CA">
        <w:rPr>
          <w:rFonts w:cs="Times New Roman"/>
        </w:rPr>
        <w:t>rapidly</w:t>
      </w:r>
      <w:r w:rsidR="002B39F6">
        <w:rPr>
          <w:rFonts w:cs="Times New Roman"/>
        </w:rPr>
        <w:t xml:space="preserve">. </w:t>
      </w:r>
      <w:r w:rsidR="00801C5F">
        <w:rPr>
          <w:rFonts w:cs="Times New Roman"/>
        </w:rPr>
        <w:t>To avoid assuming specific effective connectivity among channels, all channels within a network were considered to be fully connected (</w:t>
      </w:r>
      <w:r w:rsidR="00801C5F">
        <w:t>i.e., each channel was considered bidirectionally connected to every other channel</w:t>
      </w:r>
      <w:r w:rsidR="00801C5F">
        <w:rPr>
          <w:rFonts w:cs="Times New Roman"/>
        </w:rPr>
        <w:t>)</w:t>
      </w:r>
      <w:r w:rsidR="00FE7511">
        <w:rPr>
          <w:rFonts w:cs="Times New Roman"/>
        </w:rPr>
        <w:t>. Considering full connectivity in the network in this manner forces the search for the MIP to take place over all possible partitioning schemes</w:t>
      </w:r>
      <w:r w:rsidR="00C04428">
        <w:rPr>
          <w:rFonts w:cs="Times New Roman"/>
        </w:rPr>
        <w:t xml:space="preserve">, instead of a reduced set of partitioning schemes as deduced by ad-hoc </w:t>
      </w:r>
      <w:r w:rsidR="005E2CA5">
        <w:rPr>
          <w:rFonts w:cs="Times New Roman"/>
        </w:rPr>
        <w:t>assumptions of connectivity</w:t>
      </w:r>
      <w:r w:rsidR="00FE7511">
        <w:rPr>
          <w:rFonts w:cs="Times New Roman"/>
        </w:rPr>
        <w:t>.</w:t>
      </w:r>
      <w:r w:rsidR="00FE2AEC">
        <w:t xml:space="preserve"> </w:t>
      </w:r>
      <w:r w:rsidR="005F3E9C">
        <w:t xml:space="preserve">The state of a network at a given </w:t>
      </w:r>
      <w:r w:rsidR="00912179">
        <w:t>time sample</w:t>
      </w:r>
      <w:r w:rsidR="005F3E9C">
        <w:t xml:space="preserve"> is given by the </w:t>
      </w:r>
      <w:r w:rsidR="00912179">
        <w:t>discretised states</w:t>
      </w:r>
      <w:r w:rsidR="005F3E9C">
        <w:t xml:space="preserve"> of its channels (e.g. for channels A</w:t>
      </w:r>
      <w:r w:rsidR="00CB6E57">
        <w:t xml:space="preserve"> </w:t>
      </w:r>
      <w:r w:rsidR="005F3E9C">
        <w:t>=</w:t>
      </w:r>
      <w:r w:rsidR="00CB6E57">
        <w:t xml:space="preserve"> </w:t>
      </w:r>
      <w:r w:rsidR="005F3E9C">
        <w:t xml:space="preserve">1, </w:t>
      </w:r>
      <w:r w:rsidR="006B0FDF">
        <w:t>and B = 0</w:t>
      </w:r>
      <w:r w:rsidR="005F3E9C">
        <w:t>, the network state</w:t>
      </w:r>
      <w:r w:rsidR="006B0FDF">
        <w:t xml:space="preserve"> for AB is 10</w:t>
      </w:r>
      <w:r w:rsidR="005F3E9C">
        <w:t>).</w:t>
      </w:r>
    </w:p>
    <w:p w14:paraId="32F4D4A7" w14:textId="682EB7DF" w:rsidR="009F716A" w:rsidRDefault="00E84A25" w:rsidP="00A61E60">
      <w:pPr>
        <w:ind w:firstLine="720"/>
        <w:rPr>
          <w:rFonts w:cs="Times New Roman"/>
        </w:rPr>
      </w:pPr>
      <w:bookmarkStart w:id="37" w:name="_Toc495663309"/>
      <w:r w:rsidRPr="007B0AC8">
        <w:rPr>
          <w:rStyle w:val="Heading4Char"/>
        </w:rPr>
        <w:lastRenderedPageBreak/>
        <w:t>Transition Probability Matrix</w:t>
      </w:r>
      <w:r w:rsidR="00E80C55">
        <w:rPr>
          <w:rStyle w:val="Heading4Char"/>
        </w:rPr>
        <w:t xml:space="preserve"> Construction</w:t>
      </w:r>
      <w:r w:rsidRPr="007B0AC8">
        <w:rPr>
          <w:rStyle w:val="Heading4Char"/>
        </w:rPr>
        <w:t>.</w:t>
      </w:r>
      <w:bookmarkEnd w:id="37"/>
      <w:r w:rsidR="00FC647E">
        <w:t xml:space="preserve"> A transition probability is th</w:t>
      </w:r>
      <w:r w:rsidR="002866DB">
        <w:t xml:space="preserve">e probability of a state at time </w:t>
      </w:r>
      <w:r w:rsidR="002866DB" w:rsidRPr="00D63228">
        <w:rPr>
          <w:i/>
        </w:rPr>
        <w:t>t</w:t>
      </w:r>
      <w:r w:rsidR="002866DB">
        <w:t xml:space="preserve"> transitioning </w:t>
      </w:r>
      <w:r w:rsidR="00EA02CC">
        <w:t xml:space="preserve">into another state at time </w:t>
      </w:r>
      <w:r w:rsidR="00EA02CC" w:rsidRPr="00D63228">
        <w:rPr>
          <w:i/>
        </w:rPr>
        <w:t>t</w:t>
      </w:r>
      <w:r w:rsidR="00576DB8">
        <w:t xml:space="preserve"> </w:t>
      </w:r>
      <w:r w:rsidR="00EA02CC">
        <w:t>+</w:t>
      </w:r>
      <w:r w:rsidR="00576DB8">
        <w:t xml:space="preserve"> </w:t>
      </w:r>
      <w:r w:rsidR="00127211">
        <w:rPr>
          <w:rFonts w:cs="Times New Roman"/>
        </w:rPr>
        <w:t>τ</w:t>
      </w:r>
      <w:r w:rsidR="00127211">
        <w:t xml:space="preserve"> </w:t>
      </w:r>
      <w:r w:rsidR="002E530D">
        <w:t>(i.e.</w:t>
      </w:r>
      <w:r w:rsidR="00CA3E91">
        <w:t xml:space="preserve"> the</w:t>
      </w:r>
      <w:r w:rsidR="002E530D">
        <w:t xml:space="preserve"> number of </w:t>
      </w:r>
      <w:r w:rsidR="00E15065">
        <w:t>times a</w:t>
      </w:r>
      <w:r w:rsidR="002E530D">
        <w:t xml:space="preserve"> transition</w:t>
      </w:r>
      <w:r w:rsidR="00E15065">
        <w:t xml:space="preserve"> to a specific state</w:t>
      </w:r>
      <w:r w:rsidR="002E530D">
        <w:t xml:space="preserve"> occurred divided by the total number of transitions to every state)</w:t>
      </w:r>
      <w:r w:rsidR="00491171">
        <w:t>.</w:t>
      </w:r>
      <w:r w:rsidR="00381074">
        <w:t xml:space="preserve"> </w:t>
      </w:r>
      <w:r w:rsidR="00651087">
        <w:t>The</w:t>
      </w:r>
      <w:r w:rsidR="00200875">
        <w:t xml:space="preserve"> </w:t>
      </w:r>
      <w:r w:rsidR="00CD6BAD">
        <w:t>transition probability matrix</w:t>
      </w:r>
      <w:r w:rsidR="00651087">
        <w:t xml:space="preserve"> for </w:t>
      </w:r>
      <w:r w:rsidR="001D0605">
        <w:t>a</w:t>
      </w:r>
      <w:r w:rsidR="00651087">
        <w:t xml:space="preserve"> network</w:t>
      </w:r>
      <w:r w:rsidR="000556E7">
        <w:t xml:space="preserve"> thus</w:t>
      </w:r>
      <w:r w:rsidR="00CD6BAD">
        <w:t xml:space="preserve"> holds the</w:t>
      </w:r>
      <w:r w:rsidR="00651087">
        <w:t xml:space="preserve"> transition</w:t>
      </w:r>
      <w:r w:rsidR="00B758C7">
        <w:t xml:space="preserve"> probabilities of all </w:t>
      </w:r>
      <w:r w:rsidR="00CD6BAD">
        <w:t>states</w:t>
      </w:r>
      <w:r w:rsidR="005A3F67">
        <w:t xml:space="preserve"> at time </w:t>
      </w:r>
      <w:r w:rsidR="005A3F67" w:rsidRPr="008E48A5">
        <w:rPr>
          <w:i/>
        </w:rPr>
        <w:t>t</w:t>
      </w:r>
      <w:r w:rsidR="00CD6BAD">
        <w:t xml:space="preserve"> transitioning into</w:t>
      </w:r>
      <w:r w:rsidR="00B758C7">
        <w:t xml:space="preserve"> all other </w:t>
      </w:r>
      <w:r w:rsidR="00952B1B">
        <w:t xml:space="preserve">states at time </w:t>
      </w:r>
      <w:r w:rsidR="00952B1B" w:rsidRPr="008E48A5">
        <w:rPr>
          <w:i/>
        </w:rPr>
        <w:t>t</w:t>
      </w:r>
      <w:r w:rsidR="008E48A5">
        <w:t xml:space="preserve"> </w:t>
      </w:r>
      <w:r w:rsidR="00952B1B">
        <w:t>+</w:t>
      </w:r>
      <w:r w:rsidR="008E48A5">
        <w:t xml:space="preserve"> </w:t>
      </w:r>
      <w:r w:rsidR="00891399">
        <w:rPr>
          <w:rFonts w:cs="Times New Roman"/>
        </w:rPr>
        <w:t>τ</w:t>
      </w:r>
      <w:r w:rsidR="007D5D0F">
        <w:t>:</w:t>
      </w:r>
      <w:r w:rsidR="00004364">
        <w:t xml:space="preserve"> </w:t>
      </w:r>
      <w:r w:rsidR="00952B1B">
        <w:t xml:space="preserve">each row of the matrix </w:t>
      </w:r>
      <w:r w:rsidR="007D5D0F">
        <w:t>gives</w:t>
      </w:r>
      <w:r w:rsidR="00004364">
        <w:t xml:space="preserve"> t</w:t>
      </w:r>
      <w:r w:rsidR="00952B1B">
        <w:t xml:space="preserve">he probability distribution of </w:t>
      </w:r>
      <w:r w:rsidR="0023335D">
        <w:t>a given</w:t>
      </w:r>
      <w:r w:rsidR="00004364">
        <w:t xml:space="preserve"> state transitioning into every other state</w:t>
      </w:r>
      <w:r w:rsidR="00043F8C">
        <w:t xml:space="preserve"> (the </w:t>
      </w:r>
      <w:r w:rsidR="00F65ED0">
        <w:t>“</w:t>
      </w:r>
      <w:r w:rsidR="00043F8C">
        <w:t>effect repertoire</w:t>
      </w:r>
      <w:r w:rsidR="00F65ED0">
        <w:t>”)</w:t>
      </w:r>
      <w:r w:rsidR="00DF21BD">
        <w:t>, while conversely each column gives the probability distribution of sta</w:t>
      </w:r>
      <w:r w:rsidR="00CC0508">
        <w:t xml:space="preserve">tes which could have </w:t>
      </w:r>
      <w:r w:rsidR="00DF21BD">
        <w:t>preceded a given state</w:t>
      </w:r>
      <w:r w:rsidR="00043F8C">
        <w:t xml:space="preserve"> (the </w:t>
      </w:r>
      <w:r w:rsidR="00F65ED0">
        <w:t>“</w:t>
      </w:r>
      <w:r w:rsidR="00043F8C">
        <w:t>cause repertoire</w:t>
      </w:r>
      <w:r w:rsidR="00F65ED0">
        <w:t>”</w:t>
      </w:r>
      <w:r w:rsidR="00043F8C">
        <w:t>)</w:t>
      </w:r>
      <w:r w:rsidR="00004364">
        <w:t>.</w:t>
      </w:r>
      <w:r w:rsidR="003960D7">
        <w:t xml:space="preserve"> </w:t>
      </w:r>
      <w:r w:rsidR="002D64F9">
        <w:t xml:space="preserve">In this manner, the TPM encodes </w:t>
      </w:r>
      <w:r w:rsidR="00494649">
        <w:t xml:space="preserve">the causal connections among network elements. </w:t>
      </w:r>
      <w:r w:rsidR="006A411E">
        <w:t xml:space="preserve">Conceptually, </w:t>
      </w:r>
      <w:r w:rsidR="006A411E">
        <w:rPr>
          <w:rFonts w:cs="Times New Roman"/>
        </w:rPr>
        <w:t>Φ</w:t>
      </w:r>
      <w:r w:rsidR="003960D7">
        <w:rPr>
          <w:rFonts w:cs="Times New Roman"/>
        </w:rPr>
        <w:t xml:space="preserve"> </w:t>
      </w:r>
      <w:r w:rsidR="006A411E">
        <w:rPr>
          <w:rFonts w:cs="Times New Roman"/>
        </w:rPr>
        <w:t>is assessed by comparing the cause and effect repertoires of the whole network to the cause and effect reperto</w:t>
      </w:r>
      <w:r w:rsidR="003960D7">
        <w:rPr>
          <w:rFonts w:cs="Times New Roman"/>
        </w:rPr>
        <w:t>ires generated by a system split into independent parts.</w:t>
      </w:r>
      <w:r w:rsidR="007A301F">
        <w:rPr>
          <w:rFonts w:cs="Times New Roman"/>
        </w:rPr>
        <w:t xml:space="preserve"> In the latest derivation of Φ, this is done by calculating the earth mover’s distance (EMD;</w:t>
      </w:r>
      <w:r w:rsidR="00BC6AAE">
        <w:rPr>
          <w:rFonts w:cs="Times New Roman"/>
        </w:rPr>
        <w:t xml:space="preserve"> </w:t>
      </w:r>
      <w:r w:rsidR="00B57B56">
        <w:rPr>
          <w:rFonts w:cs="Times New Roman"/>
        </w:rPr>
        <w:fldChar w:fldCharType="begin"/>
      </w:r>
      <w:r w:rsidR="00B57B56">
        <w:rPr>
          <w:rFonts w:cs="Times New Roman"/>
        </w:rPr>
        <w:instrText xml:space="preserve"> ADDIN EN.CITE &lt;EndNote&gt;&lt;Cite&gt;&lt;Author&gt;Rubner&lt;/Author&gt;&lt;Year&gt;2000&lt;/Year&gt;&lt;RecNum&gt;107&lt;/RecNum&gt;&lt;DisplayText&gt;(Rubner, Tomasi, &amp;amp; Guibas, 2000)&lt;/DisplayText&gt;&lt;record&gt;&lt;rec-number&gt;107&lt;/rec-number&gt;&lt;foreign-keys&gt;&lt;key app="EN" db-id="zrtd0xvvdt5esue5aw2pav5hztrtfrfsrpdp" timestamp="1507858240"&gt;107&lt;/key&gt;&lt;/foreign-keys&gt;&lt;ref-type name="Journal Article"&gt;17&lt;/ref-type&gt;&lt;contributors&gt;&lt;authors&gt;&lt;author&gt;Rubner, Yossi&lt;/author&gt;&lt;author&gt;Tomasi, Carlo&lt;/author&gt;&lt;author&gt;Guibas, Leonidas J&lt;/author&gt;&lt;/authors&gt;&lt;/contributors&gt;&lt;titles&gt;&lt;title&gt;The earth mover&amp;apos;s distance as a metric for image retrieval&lt;/title&gt;&lt;secondary-title&gt;International journal of computer vision&lt;/secondary-title&gt;&lt;/titles&gt;&lt;periodical&gt;&lt;full-title&gt;International journal of computer vision&lt;/full-title&gt;&lt;/periodical&gt;&lt;pages&gt;99-121&lt;/pages&gt;&lt;volume&gt;40&lt;/volume&gt;&lt;number&gt;2&lt;/number&gt;&lt;dates&gt;&lt;year&gt;2000&lt;/year&gt;&lt;/dates&gt;&lt;isbn&gt;0920-5691&lt;/isbn&gt;&lt;urls&gt;&lt;/urls&gt;&lt;/record&gt;&lt;/Cite&gt;&lt;/EndNote&gt;</w:instrText>
      </w:r>
      <w:r w:rsidR="00B57B56">
        <w:rPr>
          <w:rFonts w:cs="Times New Roman"/>
        </w:rPr>
        <w:fldChar w:fldCharType="separate"/>
      </w:r>
      <w:r w:rsidR="00B57B56">
        <w:rPr>
          <w:rFonts w:cs="Times New Roman"/>
          <w:noProof/>
        </w:rPr>
        <w:t>(Rubner, Tomasi, &amp; Guibas, 2000)</w:t>
      </w:r>
      <w:r w:rsidR="00B57B56">
        <w:rPr>
          <w:rFonts w:cs="Times New Roman"/>
        </w:rPr>
        <w:fldChar w:fldCharType="end"/>
      </w:r>
      <w:r w:rsidR="007A301F">
        <w:rPr>
          <w:rFonts w:cs="Times New Roman"/>
        </w:rPr>
        <w:t>) between the probability distributions</w:t>
      </w:r>
      <w:r w:rsidR="00932DB3">
        <w:rPr>
          <w:rFonts w:cs="Times New Roman"/>
        </w:rPr>
        <w:t xml:space="preserve"> </w:t>
      </w:r>
      <w:r w:rsidR="00DA1731">
        <w:rPr>
          <w:rFonts w:cs="Times New Roman"/>
        </w:rPr>
        <w:t>given in the TPM generated by a full network and those given in the TPM generated by the split network</w:t>
      </w:r>
      <w:r w:rsidR="007A301F">
        <w:rPr>
          <w:rFonts w:cs="Times New Roman"/>
        </w:rPr>
        <w:t>.</w:t>
      </w:r>
      <w:r w:rsidR="003960D7">
        <w:rPr>
          <w:rFonts w:cs="Times New Roman"/>
        </w:rPr>
        <w:t xml:space="preserve"> </w:t>
      </w:r>
      <w:r w:rsidR="00E437B7">
        <w:rPr>
          <w:rFonts w:cs="Times New Roman"/>
        </w:rPr>
        <w:t>F</w:t>
      </w:r>
      <w:r w:rsidR="00813681">
        <w:rPr>
          <w:rFonts w:cs="Times New Roman"/>
        </w:rPr>
        <w:t>igure 4</w:t>
      </w:r>
      <w:r w:rsidR="00A232E7">
        <w:rPr>
          <w:rFonts w:cs="Times New Roman"/>
        </w:rPr>
        <w:t xml:space="preserve"> illustrates this concept.</w:t>
      </w:r>
    </w:p>
    <w:p w14:paraId="4ED02325" w14:textId="2ADD68AD" w:rsidR="00DB60AF" w:rsidRDefault="00DB60AF" w:rsidP="00DB60AF">
      <w:pPr>
        <w:rPr>
          <w:rFonts w:cs="Times New Roman"/>
        </w:rPr>
      </w:pPr>
      <w:r>
        <w:rPr>
          <w:noProof/>
        </w:rPr>
        <w:drawing>
          <wp:inline distT="0" distB="0" distL="0" distR="0" wp14:anchorId="0B057969" wp14:editId="2FDA8F76">
            <wp:extent cx="5579745" cy="328612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3286125"/>
                    </a:xfrm>
                    <a:prstGeom prst="rect">
                      <a:avLst/>
                    </a:prstGeom>
                  </pic:spPr>
                </pic:pic>
              </a:graphicData>
            </a:graphic>
          </wp:inline>
        </w:drawing>
      </w:r>
    </w:p>
    <w:p w14:paraId="49ED88A7" w14:textId="097C22A8" w:rsidR="002B39F6" w:rsidRDefault="009F716A" w:rsidP="007F110C">
      <w:pPr>
        <w:rPr>
          <w:rFonts w:cs="Times New Roman"/>
        </w:rPr>
      </w:pPr>
      <w:r>
        <w:rPr>
          <w:i/>
        </w:rPr>
        <w:lastRenderedPageBreak/>
        <w:t xml:space="preserve">Figure </w:t>
      </w:r>
      <w:r w:rsidR="007E397A">
        <w:rPr>
          <w:i/>
        </w:rPr>
        <w:t>4</w:t>
      </w:r>
      <w:r>
        <w:rPr>
          <w:i/>
        </w:rPr>
        <w:t>.</w:t>
      </w:r>
      <w:r>
        <w:t xml:space="preserve"> </w:t>
      </w:r>
      <w:r w:rsidR="00A57CC9">
        <w:rPr>
          <w:rFonts w:cs="Times New Roman"/>
        </w:rPr>
        <w:t>Φ is calculated by comparing transition probabilities of a split network to a whole network.</w:t>
      </w:r>
      <w:r w:rsidR="00647CB7">
        <w:rPr>
          <w:rFonts w:cs="Times New Roman"/>
        </w:rPr>
        <w:t xml:space="preserve"> </w:t>
      </w:r>
      <w:r w:rsidR="004012C3">
        <w:rPr>
          <w:rFonts w:cs="Times New Roman"/>
        </w:rPr>
        <w:t xml:space="preserve">(a) Discretised time samples as in Figure </w:t>
      </w:r>
      <w:r w:rsidR="007F2730">
        <w:rPr>
          <w:rFonts w:cs="Times New Roman"/>
        </w:rPr>
        <w:t>3</w:t>
      </w:r>
      <w:r w:rsidR="004012C3">
        <w:rPr>
          <w:rFonts w:cs="Times New Roman"/>
        </w:rPr>
        <w:t xml:space="preserve">. (b) The TPM of the full network, as in Figure </w:t>
      </w:r>
      <w:r w:rsidR="007F2730">
        <w:rPr>
          <w:rFonts w:cs="Times New Roman"/>
        </w:rPr>
        <w:t>3</w:t>
      </w:r>
      <w:r w:rsidR="004012C3">
        <w:rPr>
          <w:rFonts w:cs="Times New Roman"/>
        </w:rPr>
        <w:t>. (c</w:t>
      </w:r>
      <w:r w:rsidR="00C90B4B">
        <w:rPr>
          <w:rFonts w:cs="Times New Roman"/>
        </w:rPr>
        <w:t>-d</w:t>
      </w:r>
      <w:r w:rsidR="004012C3">
        <w:rPr>
          <w:rFonts w:cs="Times New Roman"/>
        </w:rPr>
        <w:t xml:space="preserve">) </w:t>
      </w:r>
      <w:r w:rsidR="00C90B4B">
        <w:rPr>
          <w:rFonts w:cs="Times New Roman"/>
        </w:rPr>
        <w:t>Splitting the network of two channels into two networks of one channel each gives two TPMs, each holding the transition probabilities of their respective part of the network. Multiplying the transition probabilities between parts of the networks gives the joint probability of independent events. This provides the TPM for all parts of the split network</w:t>
      </w:r>
      <w:r w:rsidR="00C83DA0">
        <w:rPr>
          <w:rFonts w:cs="Times New Roman"/>
        </w:rPr>
        <w:t xml:space="preserve">, as in (d). In order to calculate Φ, transition probabilities in the full network TPM and the split network TPM are </w:t>
      </w:r>
      <w:r w:rsidR="008D042F">
        <w:rPr>
          <w:rFonts w:cs="Times New Roman"/>
        </w:rPr>
        <w:t xml:space="preserve">compared by finding the EMD between </w:t>
      </w:r>
      <w:r w:rsidR="00117954">
        <w:rPr>
          <w:rFonts w:cs="Times New Roman"/>
        </w:rPr>
        <w:t>the TPMs.</w:t>
      </w:r>
    </w:p>
    <w:p w14:paraId="443AB222" w14:textId="77777777" w:rsidR="009F716A" w:rsidRDefault="009F716A" w:rsidP="007F110C"/>
    <w:p w14:paraId="13208148" w14:textId="19EFA34E" w:rsidR="00A32F95" w:rsidRPr="00681182" w:rsidRDefault="00A32F95" w:rsidP="00A32F95">
      <w:pPr>
        <w:ind w:firstLine="720"/>
      </w:pPr>
      <w:r>
        <w:t xml:space="preserve">While IIT’s exclusion principle advocates for calculation of </w:t>
      </w:r>
      <w:r>
        <w:rPr>
          <w:rFonts w:cs="Times New Roman"/>
        </w:rPr>
        <w:t>Φ at the optimal temporal resolution, it is unclear what this resolution is</w:t>
      </w:r>
      <w:r>
        <w:t xml:space="preserve">. I thus calculated transition probabilities at three </w:t>
      </w:r>
      <w:r>
        <w:rPr>
          <w:rFonts w:cs="Times New Roman"/>
        </w:rPr>
        <w:t>τ</w:t>
      </w:r>
      <w:r>
        <w:t xml:space="preserve"> levels: 4, 8, and 16 ms.</w:t>
      </w:r>
      <w:r w:rsidR="00681182">
        <w:t xml:space="preserve"> To ensure adequate sampling to obtain accurate transition probabilities, TPMs were built at each of the air and isoflurane conditions using all sample transitions (</w:t>
      </w:r>
      <w:r w:rsidR="00681182">
        <w:rPr>
          <w:i/>
        </w:rPr>
        <w:t>N</w:t>
      </w:r>
      <w:r w:rsidR="00681182">
        <w:t xml:space="preserve"> = 2250 – </w:t>
      </w:r>
      <w:r w:rsidR="00681182">
        <w:rPr>
          <w:rFonts w:cs="Times New Roman"/>
        </w:rPr>
        <w:t>τ per trial) across all trials.</w:t>
      </w:r>
    </w:p>
    <w:p w14:paraId="6733CC74" w14:textId="36C45B58" w:rsidR="005013C5" w:rsidRDefault="009A4ACE" w:rsidP="00E31196">
      <w:pPr>
        <w:ind w:firstLine="720"/>
        <w:rPr>
          <w:rFonts w:cs="Times New Roman"/>
        </w:rPr>
      </w:pPr>
      <w:bookmarkStart w:id="38" w:name="_Toc495663310"/>
      <w:r>
        <w:rPr>
          <w:rStyle w:val="Heading4Char"/>
        </w:rPr>
        <w:t>Collapsing across samples</w:t>
      </w:r>
      <w:r w:rsidRPr="00ED0FD7">
        <w:rPr>
          <w:rStyle w:val="Heading4Char"/>
        </w:rPr>
        <w:t>.</w:t>
      </w:r>
      <w:bookmarkEnd w:id="38"/>
      <w:r>
        <w:t xml:space="preserve"> </w:t>
      </w:r>
      <w:r w:rsidR="006F446A">
        <w:t xml:space="preserve">As each time sample gives a network state, </w:t>
      </w:r>
      <w:r w:rsidR="00506C34">
        <w:rPr>
          <w:rFonts w:cs="Times New Roman"/>
        </w:rPr>
        <w:t>Φ</w:t>
      </w:r>
      <w:r w:rsidR="001017C3">
        <w:rPr>
          <w:rFonts w:cs="Times New Roman"/>
        </w:rPr>
        <w:t xml:space="preserve"> is calculable for every time sample</w:t>
      </w:r>
      <w:r w:rsidR="001017C3">
        <w:t xml:space="preserve">. </w:t>
      </w:r>
      <w:r w:rsidR="00BE6B98">
        <w:t xml:space="preserve">To obtain an overall </w:t>
      </w:r>
      <w:r w:rsidR="00BE6B98">
        <w:rPr>
          <w:rFonts w:cs="Times New Roman"/>
        </w:rPr>
        <w:t>Φ val</w:t>
      </w:r>
      <w:r w:rsidR="00C477CB">
        <w:rPr>
          <w:rFonts w:cs="Times New Roman"/>
        </w:rPr>
        <w:t xml:space="preserve">ue for a trial of 2250 samples, </w:t>
      </w:r>
      <w:r w:rsidR="006F446A">
        <w:rPr>
          <w:rFonts w:cs="Times New Roman"/>
        </w:rPr>
        <w:t>I calculated Φ for every possibl</w:t>
      </w:r>
      <w:r w:rsidR="002153C8">
        <w:rPr>
          <w:rFonts w:cs="Times New Roman"/>
        </w:rPr>
        <w:t>e network state, then averaged across states, weighting by the number of occurrences</w:t>
      </w:r>
      <w:r w:rsidR="00816EBF">
        <w:rPr>
          <w:rFonts w:cs="Times New Roman"/>
        </w:rPr>
        <w:t xml:space="preserve"> of each state within the trial, as in </w:t>
      </w:r>
      <w:r w:rsidR="00B57B56">
        <w:rPr>
          <w:rFonts w:cs="Times New Roman"/>
        </w:rPr>
        <w:fldChar w:fldCharType="begin"/>
      </w:r>
      <w:r w:rsidR="00B57B56">
        <w:rPr>
          <w:rFonts w:cs="Times New Roman"/>
        </w:rPr>
        <w:instrText xml:space="preserve"> ADDIN EN.CITE &lt;EndNote&gt;&lt;Cite&gt;&lt;Author&gt;Albantakis&lt;/Author&gt;&lt;Year&gt;2014&lt;/Year&gt;&lt;RecNum&gt;35&lt;/RecNum&gt;&lt;DisplayText&gt;(Albantakis, Hintze, Koch, Adami, &amp;amp; Tononi, 2014)&lt;/DisplayText&gt;&lt;record&gt;&lt;rec-number&gt;35&lt;/rec-number&gt;&lt;foreign-keys&gt;&lt;key app="EN" db-id="zrtd0xvvdt5esue5aw2pav5hztrtfrfsrpdp" timestamp="1502248337"&gt;35&lt;/key&gt;&lt;/foreign-keys&gt;&lt;ref-type name="Journal Article"&gt;17&lt;/ref-type&gt;&lt;contributors&gt;&lt;authors&gt;&lt;author&gt;Albantakis, Larissa&lt;/author&gt;&lt;author&gt;Hintze, Arend&lt;/author&gt;&lt;author&gt;Koch, Christof&lt;/author&gt;&lt;author&gt;Adami, Christoph&lt;/author&gt;&lt;author&gt;Tononi, Giulio&lt;/author&gt;&lt;/authors&gt;&lt;/contributors&gt;&lt;titles&gt;&lt;title&gt;Evolution of Integrated Causal Structures in Animats Exposed to Environments of Increasing Complexity&lt;/title&gt;&lt;secondary-title&gt;PLOS Computational Biology&lt;/secondary-title&gt;&lt;/titles&gt;&lt;periodical&gt;&lt;full-title&gt;PLOS Computational Biology&lt;/full-title&gt;&lt;/periodical&gt;&lt;pages&gt;e1003966&lt;/pages&gt;&lt;volume&gt;10&lt;/volume&gt;&lt;number&gt;12&lt;/number&gt;&lt;dates&gt;&lt;year&gt;2014&lt;/year&gt;&lt;/dates&gt;&lt;publisher&gt;Public Library of Science&lt;/publisher&gt;&lt;urls&gt;&lt;related-urls&gt;&lt;url&gt;http://dx.doi.org/10.1371%2Fjournal.pcbi.1003966&lt;/url&gt;&lt;/related-urls&gt;&lt;pdf-urls&gt;&lt;url&gt;file://C:\Users\this_\Documents\tlab\Articles\IIT\Albantakis 2014 PLOS.PDF&lt;/url&gt;&lt;/pdf-urls&gt;&lt;/urls&gt;&lt;electronic-resource-num&gt;10.1371/journal.pcbi.1003966&lt;/electronic-resource-num&gt;&lt;/record&gt;&lt;/Cite&gt;&lt;/EndNote&gt;</w:instrText>
      </w:r>
      <w:r w:rsidR="00B57B56">
        <w:rPr>
          <w:rFonts w:cs="Times New Roman"/>
        </w:rPr>
        <w:fldChar w:fldCharType="separate"/>
      </w:r>
      <w:r w:rsidR="00B57B56">
        <w:rPr>
          <w:rFonts w:cs="Times New Roman"/>
          <w:noProof/>
        </w:rPr>
        <w:t>(Albantakis, Hintze, Koch, Adami, &amp; Tononi, 2014)</w:t>
      </w:r>
      <w:r w:rsidR="00B57B56">
        <w:rPr>
          <w:rFonts w:cs="Times New Roman"/>
        </w:rPr>
        <w:fldChar w:fldCharType="end"/>
      </w:r>
      <w:r w:rsidR="00C477CB">
        <w:rPr>
          <w:rFonts w:cs="Times New Roman"/>
        </w:rPr>
        <w:t>.</w:t>
      </w:r>
      <w:r w:rsidR="00597C53">
        <w:rPr>
          <w:rFonts w:cs="Times New Roman"/>
        </w:rPr>
        <w:t xml:space="preserve"> </w:t>
      </w:r>
      <w:r w:rsidR="00E859AE">
        <w:rPr>
          <w:rFonts w:cs="Times New Roman"/>
        </w:rPr>
        <w:t xml:space="preserve">As MIPs </w:t>
      </w:r>
      <w:r w:rsidR="009C35A5">
        <w:rPr>
          <w:rFonts w:cs="Times New Roman"/>
        </w:rPr>
        <w:t xml:space="preserve">are not quantities and thus cannot be averaged, </w:t>
      </w:r>
      <w:r w:rsidR="00E859AE">
        <w:rPr>
          <w:rFonts w:cs="Times New Roman"/>
        </w:rPr>
        <w:t>I kept a c</w:t>
      </w:r>
      <w:r w:rsidR="009C35A5">
        <w:rPr>
          <w:rFonts w:cs="Times New Roman"/>
        </w:rPr>
        <w:t>ount of each MIP which occurred in the trial.</w:t>
      </w:r>
    </w:p>
    <w:p w14:paraId="2A33C786" w14:textId="0B954D80" w:rsidR="001528C5" w:rsidRDefault="001772AE" w:rsidP="00393213">
      <w:pPr>
        <w:pStyle w:val="Heading3"/>
        <w:rPr>
          <w:rFonts w:cs="Times New Roman"/>
        </w:rPr>
      </w:pPr>
      <w:bookmarkStart w:id="39" w:name="_Toc495663311"/>
      <w:r>
        <w:rPr>
          <w:rFonts w:cs="Times New Roman"/>
        </w:rPr>
        <w:t>Φ* Computation</w:t>
      </w:r>
      <w:bookmarkEnd w:id="39"/>
    </w:p>
    <w:p w14:paraId="53F760D9" w14:textId="38D717DE" w:rsidR="007A3C96" w:rsidRDefault="008526BF" w:rsidP="008526BF">
      <w:pPr>
        <w:rPr>
          <w:rFonts w:cs="Times New Roman"/>
        </w:rPr>
      </w:pPr>
      <w:r>
        <w:tab/>
      </w:r>
      <w:r w:rsidR="00F955CE">
        <w:t xml:space="preserve">Data processing for computing </w:t>
      </w:r>
      <w:r w:rsidR="00B03734">
        <w:rPr>
          <w:rFonts w:cs="Times New Roman"/>
        </w:rPr>
        <w:t>Φ</w:t>
      </w:r>
      <w:r w:rsidR="00B03734">
        <w:t>*</w:t>
      </w:r>
      <w:r w:rsidR="003664C3">
        <w:t xml:space="preserve"> was </w:t>
      </w:r>
      <w:r w:rsidR="00006F83">
        <w:t>conducted using</w:t>
      </w:r>
      <w:r w:rsidR="003664C3">
        <w:t xml:space="preserve"> MATLAB </w:t>
      </w:r>
      <w:r w:rsidR="00AE0412">
        <w:t>R</w:t>
      </w:r>
      <w:r w:rsidR="003664C3">
        <w:t>2016</w:t>
      </w:r>
      <w:r w:rsidR="00F1452F">
        <w:t xml:space="preserve">a in MASSIVE. </w:t>
      </w:r>
      <w:r w:rsidR="005C5026">
        <w:t xml:space="preserve">To calculate </w:t>
      </w:r>
      <w:r w:rsidR="005C5026">
        <w:rPr>
          <w:rFonts w:cs="Times New Roman"/>
        </w:rPr>
        <w:t>Φ*, I used a toolbox which implemented its c</w:t>
      </w:r>
      <w:r w:rsidR="002E0E91">
        <w:rPr>
          <w:rFonts w:cs="Times New Roman"/>
        </w:rPr>
        <w:t>alculation in a previous study (</w:t>
      </w:r>
      <w:hyperlink r:id="rId16" w:history="1">
        <w:r w:rsidR="003D46D3" w:rsidRPr="00A5553E">
          <w:rPr>
            <w:rStyle w:val="Hyperlink"/>
          </w:rPr>
          <w:t>https://github.com/amhaun01/phipattern</w:t>
        </w:r>
      </w:hyperlink>
      <w:r w:rsidR="002E0E91">
        <w:t xml:space="preserve">; </w:t>
      </w:r>
      <w:r w:rsidR="00B57B56">
        <w:fldChar w:fldCharType="begin"/>
      </w:r>
      <w:r w:rsidR="00B57B56">
        <w:instrText xml:space="preserve"> ADDIN EN.CITE &lt;EndNote&gt;&lt;Cite&gt;&lt;Author&gt;Haun&lt;/Author&gt;&lt;Year&gt;2016&lt;/Year&gt;&lt;RecNum&gt;42&lt;/RecNum&gt;&lt;DisplayText&gt;(Haun et al., 2016)&lt;/DisplayText&gt;&lt;record&gt;&lt;rec-number&gt;42&lt;/rec-number&gt;&lt;foreign-keys&gt;&lt;key app="EN" db-id="zrtd0xvvdt5esue5aw2pav5hztrtfrfsrpdp" timestamp="1502248337"&gt;42&lt;/key&gt;&lt;/foreign-keys&gt;&lt;ref-type name="Journal Article"&gt;17&lt;/ref-type&gt;&lt;contributors&gt;&lt;authors&gt;&lt;author&gt;Haun, Andrew M&lt;/author&gt;&lt;author&gt;Oizumi, Masafumi&lt;/author&gt;&lt;author&gt;Kovach, Christopher K&lt;/author&gt;&lt;author&gt;Kawasaki, Hiroto&lt;/author&gt;&lt;author&gt;Oya, Hiroyuki&lt;/author&gt;&lt;author&gt;Howard, Matthew A&lt;/author&gt;&lt;author&gt;Adolphs, Ralph&lt;/author&gt;&lt;author&gt;Tsuchiya, Naotsugu&lt;/author&gt;&lt;/authors&gt;&lt;/contributors&gt;&lt;titles&gt;&lt;title&gt;Contents of Consciousness Investigated as Integrated Information in Direct Human Brain Recordings&lt;/title&gt;&lt;secondary-title&gt;bioRxiv&lt;/secondary-title&gt;&lt;/titles&gt;&lt;periodical&gt;&lt;full-title&gt;bioRxiv&lt;/full-title&gt;&lt;/periodical&gt;&lt;pages&gt;039032&lt;/pages&gt;&lt;dates&gt;&lt;year&gt;2016&lt;/year&gt;&lt;/dates&gt;&lt;urls&gt;&lt;/urls&gt;&lt;electronic-resource-num&gt;http://dx.doi.org/10.1101/039032&lt;/electronic-resource-num&gt;&lt;/record&gt;&lt;/Cite&gt;&lt;/EndNote&gt;</w:instrText>
      </w:r>
      <w:r w:rsidR="00B57B56">
        <w:fldChar w:fldCharType="separate"/>
      </w:r>
      <w:r w:rsidR="00B57B56">
        <w:rPr>
          <w:noProof/>
        </w:rPr>
        <w:t>(Haun et al., 2016)</w:t>
      </w:r>
      <w:r w:rsidR="00B57B56">
        <w:fldChar w:fldCharType="end"/>
      </w:r>
      <w:r w:rsidR="002E0E91">
        <w:t>)</w:t>
      </w:r>
      <w:r w:rsidR="003D46D3">
        <w:rPr>
          <w:rFonts w:cs="Times New Roman"/>
        </w:rPr>
        <w:t xml:space="preserve">. The mathematical details for its calculation are provided in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5A3D96">
        <w:rPr>
          <w:rFonts w:cs="Times New Roman"/>
        </w:rPr>
        <w:t xml:space="preserve">. As </w:t>
      </w:r>
      <w:r w:rsidR="00926157">
        <w:rPr>
          <w:rFonts w:cs="Times New Roman"/>
        </w:rPr>
        <w:t>inputs</w:t>
      </w:r>
      <w:r w:rsidR="005A3D96">
        <w:rPr>
          <w:rFonts w:cs="Times New Roman"/>
        </w:rPr>
        <w:t xml:space="preserve">, it </w:t>
      </w:r>
      <w:r w:rsidR="00752B6B">
        <w:rPr>
          <w:rFonts w:cs="Times New Roman"/>
        </w:rPr>
        <w:lastRenderedPageBreak/>
        <w:t>takes</w:t>
      </w:r>
      <w:r w:rsidR="005A3D96">
        <w:rPr>
          <w:rFonts w:cs="Times New Roman"/>
        </w:rPr>
        <w:t xml:space="preserve"> cova</w:t>
      </w:r>
      <w:r w:rsidR="00406B9C">
        <w:rPr>
          <w:rFonts w:cs="Times New Roman"/>
        </w:rPr>
        <w:t>r</w:t>
      </w:r>
      <w:r w:rsidR="00926157">
        <w:rPr>
          <w:rFonts w:cs="Times New Roman"/>
        </w:rPr>
        <w:t xml:space="preserve">iances </w:t>
      </w:r>
      <w:r w:rsidR="00215AF5">
        <w:rPr>
          <w:rFonts w:cs="Times New Roman"/>
        </w:rPr>
        <w:t>among</w:t>
      </w:r>
      <w:r w:rsidR="00926157">
        <w:rPr>
          <w:rFonts w:cs="Times New Roman"/>
        </w:rPr>
        <w:t xml:space="preserve"> signals</w:t>
      </w:r>
      <w:r w:rsidR="005F2046">
        <w:rPr>
          <w:rFonts w:cs="Times New Roman"/>
        </w:rPr>
        <w:t>.</w:t>
      </w:r>
      <w:r w:rsidR="00E97974">
        <w:rPr>
          <w:rFonts w:cs="Times New Roman"/>
        </w:rPr>
        <w:t xml:space="preserve"> </w:t>
      </w:r>
      <w:r w:rsidR="00565181">
        <w:rPr>
          <w:rFonts w:cs="Times New Roman"/>
        </w:rPr>
        <w:t xml:space="preserve">Thus, preprocessed LFPs were not discretised as </w:t>
      </w:r>
      <w:r w:rsidR="00786EB9">
        <w:rPr>
          <w:rFonts w:cs="Times New Roman"/>
        </w:rPr>
        <w:t>for</w:t>
      </w:r>
      <w:r w:rsidR="00565181">
        <w:rPr>
          <w:rFonts w:cs="Times New Roman"/>
        </w:rPr>
        <w:t xml:space="preserve"> the </w:t>
      </w:r>
      <w:r w:rsidR="001E2233">
        <w:rPr>
          <w:rFonts w:cs="Times New Roman"/>
        </w:rPr>
        <w:t>calculation</w:t>
      </w:r>
      <w:r w:rsidR="00565181">
        <w:rPr>
          <w:rFonts w:cs="Times New Roman"/>
        </w:rPr>
        <w:t xml:space="preserve"> of Φ. </w:t>
      </w:r>
      <w:r w:rsidR="00806292">
        <w:rPr>
          <w:rFonts w:cs="Times New Roman"/>
        </w:rPr>
        <w:t>Un</w:t>
      </w:r>
      <w:r w:rsidR="00926157">
        <w:rPr>
          <w:rFonts w:cs="Times New Roman"/>
        </w:rPr>
        <w:t>like PyPhi, the Φ* toolbox does not search for the MIP</w:t>
      </w:r>
      <w:r w:rsidR="005F6CD7">
        <w:rPr>
          <w:rFonts w:cs="Times New Roman"/>
        </w:rPr>
        <w:t>, thus it also requires a partitioning scheme as an input</w:t>
      </w:r>
      <w:r w:rsidR="00926157">
        <w:rPr>
          <w:rFonts w:cs="Times New Roman"/>
        </w:rPr>
        <w:t xml:space="preserve">. </w:t>
      </w:r>
      <w:r w:rsidR="00997AEF">
        <w:rPr>
          <w:rFonts w:cs="Times New Roman"/>
        </w:rPr>
        <w:t xml:space="preserve">Conceptually, while Φ </w:t>
      </w:r>
      <w:r w:rsidR="00721D20">
        <w:rPr>
          <w:rFonts w:cs="Times New Roman"/>
        </w:rPr>
        <w:t xml:space="preserve">is given by the distance between two sets of probability distributions, Φ* is the difference between the information generated by a full network and the information generated by a split network. </w:t>
      </w:r>
      <w:r w:rsidR="00926157">
        <w:rPr>
          <w:rFonts w:cs="Times New Roman"/>
        </w:rPr>
        <w:t>In the following subsections, I describe how covariances among signals was obtained, and how</w:t>
      </w:r>
      <w:r w:rsidR="00D03C4A">
        <w:rPr>
          <w:rFonts w:cs="Times New Roman"/>
        </w:rPr>
        <w:t xml:space="preserve"> I obtained MIPs for Φ*.</w:t>
      </w:r>
      <w:r w:rsidR="00D03C4A" w:rsidRPr="00D03C4A">
        <w:rPr>
          <w:rFonts w:cs="Times New Roman"/>
        </w:rPr>
        <w:t xml:space="preserve"> </w:t>
      </w:r>
      <w:r w:rsidR="00D03C4A">
        <w:rPr>
          <w:rFonts w:cs="Times New Roman"/>
        </w:rPr>
        <w:t xml:space="preserve">Network selection followed the same paradigm as Φ computation. </w:t>
      </w:r>
      <w:r w:rsidR="00926157">
        <w:rPr>
          <w:rFonts w:cs="Times New Roman"/>
        </w:rPr>
        <w:t xml:space="preserve"> </w:t>
      </w:r>
      <w:r w:rsidR="005E7F60">
        <w:rPr>
          <w:rFonts w:cs="Times New Roman"/>
        </w:rPr>
        <w:t>The overall pipeline for computing Φ* i</w:t>
      </w:r>
      <w:r w:rsidR="006604B5">
        <w:rPr>
          <w:rFonts w:cs="Times New Roman"/>
        </w:rPr>
        <w:t>s presented visually in Figure 5</w:t>
      </w:r>
      <w:r w:rsidR="005E7F60">
        <w:rPr>
          <w:rFonts w:cs="Times New Roman"/>
        </w:rPr>
        <w:t>.</w:t>
      </w:r>
    </w:p>
    <w:p w14:paraId="0E61745E" w14:textId="77777777" w:rsidR="009F716A" w:rsidRDefault="009F716A" w:rsidP="008526BF">
      <w:pPr>
        <w:rPr>
          <w:rFonts w:cs="Times New Roman"/>
        </w:rPr>
      </w:pPr>
    </w:p>
    <w:p w14:paraId="562273E3" w14:textId="1E33D17A" w:rsidR="006E6D8B" w:rsidRDefault="006E6D8B" w:rsidP="008526BF">
      <w:pPr>
        <w:rPr>
          <w:rFonts w:cs="Times New Roman"/>
        </w:rPr>
      </w:pPr>
      <w:r>
        <w:rPr>
          <w:noProof/>
        </w:rPr>
        <w:drawing>
          <wp:inline distT="0" distB="0" distL="0" distR="0" wp14:anchorId="44F7E5A6" wp14:editId="3682FB9E">
            <wp:extent cx="5579745" cy="322199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221990"/>
                    </a:xfrm>
                    <a:prstGeom prst="rect">
                      <a:avLst/>
                    </a:prstGeom>
                  </pic:spPr>
                </pic:pic>
              </a:graphicData>
            </a:graphic>
          </wp:inline>
        </w:drawing>
      </w:r>
    </w:p>
    <w:p w14:paraId="5B89910D" w14:textId="34D49C07" w:rsidR="007A3C96" w:rsidRDefault="009F716A" w:rsidP="008526BF">
      <w:pPr>
        <w:rPr>
          <w:rFonts w:cs="Times New Roman"/>
        </w:rPr>
      </w:pPr>
      <w:r>
        <w:rPr>
          <w:i/>
        </w:rPr>
        <w:t xml:space="preserve">Figure </w:t>
      </w:r>
      <w:r w:rsidR="007E397A">
        <w:rPr>
          <w:i/>
        </w:rPr>
        <w:t>5</w:t>
      </w:r>
      <w:r>
        <w:rPr>
          <w:i/>
        </w:rPr>
        <w:t>.</w:t>
      </w:r>
      <w:r>
        <w:t xml:space="preserve"> </w:t>
      </w:r>
      <w:r w:rsidR="00F60B3A">
        <w:rPr>
          <w:rFonts w:cs="Times New Roman"/>
        </w:rPr>
        <w:t>Processing pipeline for calculating Φ*.</w:t>
      </w:r>
      <w:r w:rsidR="00A57CC9">
        <w:rPr>
          <w:rFonts w:cs="Times New Roman"/>
        </w:rPr>
        <w:t xml:space="preserve"> (a)</w:t>
      </w:r>
      <w:r w:rsidR="00D65D88">
        <w:rPr>
          <w:rFonts w:cs="Times New Roman"/>
        </w:rPr>
        <w:t xml:space="preserve"> </w:t>
      </w:r>
      <w:r w:rsidR="00261C8E">
        <w:rPr>
          <w:rFonts w:cs="Times New Roman"/>
        </w:rPr>
        <w:t>LFP samples for a network of four channels. (b) From left to right, covariances across channel signals, without lag, covariances between channel signals and time lagged signals (τ = 4 ms), and covariances between time lagged signals. (c) Φ* is calculated from covariances. Thus, each trial is associated with a single Φ* value.</w:t>
      </w:r>
    </w:p>
    <w:p w14:paraId="47851428" w14:textId="77777777" w:rsidR="009F716A" w:rsidRDefault="009F716A" w:rsidP="008526BF">
      <w:pPr>
        <w:rPr>
          <w:rFonts w:cs="Times New Roman"/>
        </w:rPr>
      </w:pPr>
    </w:p>
    <w:p w14:paraId="70997595" w14:textId="23041D36" w:rsidR="00E034AC" w:rsidRDefault="00211E20" w:rsidP="007C313C">
      <w:pPr>
        <w:ind w:firstLine="720"/>
        <w:rPr>
          <w:rFonts w:cs="Times New Roman"/>
        </w:rPr>
      </w:pPr>
      <w:bookmarkStart w:id="40" w:name="_Toc495663312"/>
      <w:r>
        <w:rPr>
          <w:rStyle w:val="Heading4Char"/>
        </w:rPr>
        <w:t>Covariances</w:t>
      </w:r>
      <w:r w:rsidR="00E034AC" w:rsidRPr="00E034AC">
        <w:rPr>
          <w:rStyle w:val="Heading4Char"/>
        </w:rPr>
        <w:t>.</w:t>
      </w:r>
      <w:bookmarkEnd w:id="40"/>
      <w:r w:rsidR="00E034AC">
        <w:t xml:space="preserve"> </w:t>
      </w:r>
      <w:r w:rsidR="001B0FFD">
        <w:t xml:space="preserve">Instead of using transition probabilities, </w:t>
      </w:r>
      <w:r w:rsidR="0031204A">
        <w:rPr>
          <w:rFonts w:cs="Times New Roman"/>
        </w:rPr>
        <w:t>Φ* is cal</w:t>
      </w:r>
      <w:r w:rsidR="005E497B">
        <w:rPr>
          <w:rFonts w:cs="Times New Roman"/>
        </w:rPr>
        <w:t xml:space="preserve">culated using </w:t>
      </w:r>
      <w:r w:rsidR="001B0FFD">
        <w:rPr>
          <w:rFonts w:cs="Times New Roman"/>
        </w:rPr>
        <w:t>covariances among time series data.</w:t>
      </w:r>
      <w:r w:rsidR="00EF3E68">
        <w:rPr>
          <w:rFonts w:cs="Times New Roman"/>
        </w:rPr>
        <w:t xml:space="preserve"> Φ* requires three sets of covariances</w:t>
      </w:r>
      <w:r w:rsidR="007716B0">
        <w:rPr>
          <w:rFonts w:cs="Times New Roman"/>
        </w:rPr>
        <w:t xml:space="preserve"> among all </w:t>
      </w:r>
      <w:r w:rsidR="007716B0">
        <w:rPr>
          <w:rFonts w:cs="Times New Roman"/>
        </w:rPr>
        <w:lastRenderedPageBreak/>
        <w:t>network elements</w:t>
      </w:r>
      <w:r w:rsidR="00EF3E68">
        <w:rPr>
          <w:rFonts w:cs="Times New Roman"/>
        </w:rPr>
        <w:t xml:space="preserve">: (a) covariances </w:t>
      </w:r>
      <w:r w:rsidR="007716B0">
        <w:rPr>
          <w:rFonts w:cs="Times New Roman"/>
        </w:rPr>
        <w:t>between signals</w:t>
      </w:r>
      <w:r w:rsidR="00EF3E68">
        <w:rPr>
          <w:rFonts w:cs="Times New Roman"/>
        </w:rPr>
        <w:t xml:space="preserve">, (b) covariances between </w:t>
      </w:r>
      <w:r w:rsidR="007716B0">
        <w:rPr>
          <w:rFonts w:cs="Times New Roman"/>
        </w:rPr>
        <w:t>signals</w:t>
      </w:r>
      <w:r w:rsidR="00E331D6">
        <w:rPr>
          <w:rFonts w:cs="Times New Roman"/>
        </w:rPr>
        <w:t xml:space="preserve"> and time lagged signals</w:t>
      </w:r>
      <w:r w:rsidR="00EF3E68">
        <w:rPr>
          <w:rFonts w:cs="Times New Roman"/>
        </w:rPr>
        <w:t xml:space="preserve"> </w:t>
      </w:r>
      <w:r w:rsidR="00A36CF8">
        <w:rPr>
          <w:rFonts w:cs="Times New Roman"/>
        </w:rPr>
        <w:t>τ</w:t>
      </w:r>
      <w:r w:rsidR="00EF4111">
        <w:rPr>
          <w:rFonts w:cs="Times New Roman"/>
        </w:rPr>
        <w:t xml:space="preserve">, and (c) covariances between </w:t>
      </w:r>
      <w:r w:rsidR="00E331D6">
        <w:rPr>
          <w:rFonts w:cs="Times New Roman"/>
        </w:rPr>
        <w:t xml:space="preserve">time lagged signals. </w:t>
      </w:r>
      <w:r w:rsidR="00B60749">
        <w:rPr>
          <w:rFonts w:cs="Times New Roman"/>
        </w:rPr>
        <w:t xml:space="preserve">Time lagged signals refer to signals which are offset by some τ. For example, for a signal </w:t>
      </w:r>
      <w:r w:rsidR="00B60749">
        <w:rPr>
          <w:rFonts w:cs="Times New Roman"/>
          <w:i/>
        </w:rPr>
        <w:t>t</w:t>
      </w:r>
      <w:r w:rsidR="00B60749">
        <w:rPr>
          <w:rFonts w:cs="Times New Roman"/>
          <w:i/>
          <w:vertAlign w:val="subscript"/>
        </w:rPr>
        <w:t>start</w:t>
      </w:r>
      <w:r w:rsidR="00B60749">
        <w:rPr>
          <w:rFonts w:cs="Times New Roman"/>
        </w:rPr>
        <w:t xml:space="preserve"> to </w:t>
      </w:r>
      <w:r w:rsidR="00B60749">
        <w:rPr>
          <w:rFonts w:cs="Times New Roman"/>
          <w:i/>
        </w:rPr>
        <w:t>t</w:t>
      </w:r>
      <w:r w:rsidR="00B60749">
        <w:rPr>
          <w:rFonts w:cs="Times New Roman"/>
          <w:i/>
          <w:vertAlign w:val="subscript"/>
        </w:rPr>
        <w:t>end</w:t>
      </w:r>
      <w:r w:rsidR="00B60749">
        <w:rPr>
          <w:rFonts w:cs="Times New Roman"/>
        </w:rPr>
        <w:t xml:space="preserve">, the corresponding time lagged signal is from </w:t>
      </w:r>
      <w:r w:rsidR="00B60749">
        <w:rPr>
          <w:rFonts w:cs="Times New Roman"/>
          <w:i/>
        </w:rPr>
        <w:t>t</w:t>
      </w:r>
      <w:r w:rsidR="00B60749">
        <w:rPr>
          <w:rFonts w:cs="Times New Roman"/>
          <w:i/>
          <w:vertAlign w:val="subscript"/>
        </w:rPr>
        <w:t>start</w:t>
      </w:r>
      <w:r w:rsidR="00B60749">
        <w:rPr>
          <w:rFonts w:cs="Times New Roman"/>
        </w:rPr>
        <w:t xml:space="preserve"> + τ to </w:t>
      </w:r>
      <w:r w:rsidR="00B60749">
        <w:rPr>
          <w:rFonts w:cs="Times New Roman"/>
          <w:i/>
        </w:rPr>
        <w:t>t</w:t>
      </w:r>
      <w:r w:rsidR="00B60749">
        <w:rPr>
          <w:rFonts w:cs="Times New Roman"/>
          <w:i/>
          <w:vertAlign w:val="subscript"/>
        </w:rPr>
        <w:t>end</w:t>
      </w:r>
      <w:r w:rsidR="00B60749">
        <w:rPr>
          <w:rFonts w:cs="Times New Roman"/>
        </w:rPr>
        <w:t xml:space="preserve"> + τ</w:t>
      </w:r>
      <w:r w:rsidR="001C27B3">
        <w:rPr>
          <w:rFonts w:cs="Times New Roman"/>
        </w:rPr>
        <w:t xml:space="preserve">. </w:t>
      </w:r>
      <w:r w:rsidR="00220878">
        <w:rPr>
          <w:rFonts w:cs="Times New Roman"/>
        </w:rPr>
        <w:t>As for TPMs, I calculated covariances at 3 τ levels: 4, 8, and 16 ms.</w:t>
      </w:r>
      <w:r w:rsidR="0081322B">
        <w:rPr>
          <w:rFonts w:cs="Times New Roman"/>
        </w:rPr>
        <w:t xml:space="preserve"> To utilise all sample recordings in a trial, the length of signals (number of samples) was varied to accommodate τ lag. For example, at τ</w:t>
      </w:r>
      <w:r w:rsidR="0000629C">
        <w:rPr>
          <w:rFonts w:cs="Times New Roman"/>
        </w:rPr>
        <w:t xml:space="preserve"> = 4 ms, signals comprised of </w:t>
      </w:r>
      <w:r w:rsidR="0081322B">
        <w:rPr>
          <w:rFonts w:cs="Times New Roman"/>
        </w:rPr>
        <w:t xml:space="preserve">2250 – 4 </w:t>
      </w:r>
      <w:r w:rsidR="0000629C">
        <w:rPr>
          <w:rFonts w:cs="Times New Roman"/>
        </w:rPr>
        <w:t>= 2246 samples.</w:t>
      </w:r>
    </w:p>
    <w:p w14:paraId="65371F34" w14:textId="74A77A11" w:rsidR="005E68C4" w:rsidRDefault="00216588" w:rsidP="0081420C">
      <w:pPr>
        <w:ind w:firstLine="720"/>
        <w:rPr>
          <w:rFonts w:cs="Times New Roman"/>
        </w:rPr>
      </w:pPr>
      <w:bookmarkStart w:id="41" w:name="_Toc495663313"/>
      <w:r>
        <w:rPr>
          <w:rStyle w:val="Heading4Char"/>
        </w:rPr>
        <w:t>MIP search</w:t>
      </w:r>
      <w:r w:rsidR="00E034AC" w:rsidRPr="00ED0FD7">
        <w:rPr>
          <w:rStyle w:val="Heading4Char"/>
        </w:rPr>
        <w:t>.</w:t>
      </w:r>
      <w:bookmarkEnd w:id="41"/>
      <w:r w:rsidR="00E034AC">
        <w:t xml:space="preserve"> </w:t>
      </w:r>
      <w:r w:rsidR="004750A6">
        <w:t xml:space="preserve">The </w:t>
      </w:r>
      <w:r w:rsidR="004750A6">
        <w:rPr>
          <w:rFonts w:cs="Times New Roman"/>
        </w:rPr>
        <w:t xml:space="preserve">Φ* toolbox used does not search for the MIP across which to calculate Φ*. Consequently, </w:t>
      </w:r>
      <w:r w:rsidR="00F62830">
        <w:rPr>
          <w:rFonts w:cs="Times New Roman"/>
        </w:rPr>
        <w:t xml:space="preserve">I calculated Φ* for every partitioning scheme. </w:t>
      </w:r>
      <w:r w:rsidR="009C35A5">
        <w:rPr>
          <w:rFonts w:cs="Times New Roman"/>
        </w:rPr>
        <w:t>F</w:t>
      </w:r>
      <w:r w:rsidR="00315A26">
        <w:rPr>
          <w:rFonts w:cs="Times New Roman"/>
        </w:rPr>
        <w:t xml:space="preserve">ollowing the procedure in </w:t>
      </w:r>
      <w:r w:rsidR="00B57B56">
        <w:rPr>
          <w:rFonts w:cs="Times New Roman"/>
        </w:rPr>
        <w:fldChar w:fldCharType="begin"/>
      </w:r>
      <w:r w:rsidR="00B57B56">
        <w:rPr>
          <w:rFonts w:cs="Times New Roman"/>
        </w:rPr>
        <w:instrText xml:space="preserve"> ADDIN EN.CITE &lt;EndNote&gt;&lt;Cite&gt;&lt;Author&gt;Haun&lt;/Author&gt;&lt;Year&gt;2016&lt;/Year&gt;&lt;RecNum&gt;42&lt;/RecNum&gt;&lt;DisplayText&gt;(Haun et al., 2016)&lt;/DisplayText&gt;&lt;record&gt;&lt;rec-number&gt;42&lt;/rec-number&gt;&lt;foreign-keys&gt;&lt;key app="EN" db-id="zrtd0xvvdt5esue5aw2pav5hztrtfrfsrpdp" timestamp="1502248337"&gt;42&lt;/key&gt;&lt;/foreign-keys&gt;&lt;ref-type name="Journal Article"&gt;17&lt;/ref-type&gt;&lt;contributors&gt;&lt;authors&gt;&lt;author&gt;Haun, Andrew M&lt;/author&gt;&lt;author&gt;Oizumi, Masafumi&lt;/author&gt;&lt;author&gt;Kovach, Christopher K&lt;/author&gt;&lt;author&gt;Kawasaki, Hiroto&lt;/author&gt;&lt;author&gt;Oya, Hiroyuki&lt;/author&gt;&lt;author&gt;Howard, Matthew A&lt;/author&gt;&lt;author&gt;Adolphs, Ralph&lt;/author&gt;&lt;author&gt;Tsuchiya, Naotsugu&lt;/author&gt;&lt;/authors&gt;&lt;/contributors&gt;&lt;titles&gt;&lt;title&gt;Contents of Consciousness Investigated as Integrated Information in Direct Human Brain Recordings&lt;/title&gt;&lt;secondary-title&gt;bioRxiv&lt;/secondary-title&gt;&lt;/titles&gt;&lt;periodical&gt;&lt;full-title&gt;bioRxiv&lt;/full-title&gt;&lt;/periodical&gt;&lt;pages&gt;039032&lt;/pages&gt;&lt;dates&gt;&lt;year&gt;2016&lt;/year&gt;&lt;/dates&gt;&lt;urls&gt;&lt;/urls&gt;&lt;electronic-resource-num&gt;http://dx.doi.org/10.1101/039032&lt;/electronic-resource-num&gt;&lt;/record&gt;&lt;/Cite&gt;&lt;/EndNote&gt;</w:instrText>
      </w:r>
      <w:r w:rsidR="00B57B56">
        <w:rPr>
          <w:rFonts w:cs="Times New Roman"/>
        </w:rPr>
        <w:fldChar w:fldCharType="separate"/>
      </w:r>
      <w:r w:rsidR="00B57B56">
        <w:rPr>
          <w:rFonts w:cs="Times New Roman"/>
          <w:noProof/>
        </w:rPr>
        <w:t>(Haun et al., 2016)</w:t>
      </w:r>
      <w:r w:rsidR="00B57B56">
        <w:rPr>
          <w:rFonts w:cs="Times New Roman"/>
        </w:rPr>
        <w:fldChar w:fldCharType="end"/>
      </w:r>
      <w:r w:rsidR="009C35A5">
        <w:rPr>
          <w:rFonts w:cs="Times New Roman"/>
        </w:rPr>
        <w:t>, t</w:t>
      </w:r>
      <w:r w:rsidR="00F62830">
        <w:rPr>
          <w:rFonts w:cs="Times New Roman"/>
        </w:rPr>
        <w:t xml:space="preserve">he partition which </w:t>
      </w:r>
      <w:r w:rsidR="009C35A5">
        <w:rPr>
          <w:rFonts w:cs="Times New Roman"/>
        </w:rPr>
        <w:t>produced</w:t>
      </w:r>
      <w:r w:rsidR="00F62830">
        <w:rPr>
          <w:rFonts w:cs="Times New Roman"/>
        </w:rPr>
        <w:t xml:space="preserve"> the minimum normalised Φ*</w:t>
      </w:r>
      <w:r w:rsidR="003A2CF2">
        <w:rPr>
          <w:rFonts w:cs="Times New Roman"/>
        </w:rPr>
        <w:t xml:space="preserve"> value </w:t>
      </w:r>
      <w:r w:rsidR="00064802">
        <w:rPr>
          <w:rFonts w:cs="Times New Roman"/>
        </w:rPr>
        <w:t xml:space="preserve">(Equation 1; </w:t>
      </w:r>
      <w:r w:rsidR="00B57B56">
        <w:rPr>
          <w:rFonts w:cs="Times New Roman"/>
        </w:rPr>
        <w:fldChar w:fldCharType="begin"/>
      </w:r>
      <w:r w:rsidR="00B57B56">
        <w:rPr>
          <w:rFonts w:cs="Times New Roman"/>
        </w:rPr>
        <w:instrText xml:space="preserve"> ADDIN EN.CITE &lt;EndNote&gt;&lt;Cite&gt;&lt;Author&gt;Balduzzi&lt;/Author&gt;&lt;Year&gt;2008&lt;/Year&gt;&lt;RecNum&gt;36&lt;/RecNum&gt;&lt;DisplayText&gt;(Balduzzi &amp;amp; Tononi, 2008)&lt;/DisplayText&gt;&lt;record&gt;&lt;rec-number&gt;36&lt;/rec-number&gt;&lt;foreign-keys&gt;&lt;key app="EN" db-id="zrtd0xvvdt5esue5aw2pav5hztrtfrfsrpdp" timestamp="1502248337"&gt;36&lt;/key&gt;&lt;/foreign-keys&gt;&lt;ref-type name="Journal Article"&gt;17&lt;/ref-type&gt;&lt;contributors&gt;&lt;authors&gt;&lt;author&gt;Balduzzi, David&lt;/author&gt;&lt;author&gt;Tononi, Giulio&lt;/author&gt;&lt;/authors&gt;&lt;/contributors&gt;&lt;titles&gt;&lt;title&gt;Integrated Information in Discrete Dynamical Systems: Motivation and Theoretical Framework&lt;/title&gt;&lt;secondary-title&gt;PLOS Computational Biology&lt;/secondary-title&gt;&lt;/titles&gt;&lt;periodical&gt;&lt;full-title&gt;PLOS Computational Biology&lt;/full-title&gt;&lt;/periodical&gt;&lt;pages&gt;e1000091&lt;/pages&gt;&lt;volume&gt;4&lt;/volume&gt;&lt;number&gt;6&lt;/number&gt;&lt;dates&gt;&lt;year&gt;2008&lt;/year&gt;&lt;/dates&gt;&lt;publisher&gt;Public Library of Science&lt;/publisher&gt;&lt;urls&gt;&lt;related-urls&gt;&lt;url&gt;http://dx.doi.org/10.1371%2Fjournal.pcbi.1000091&lt;/url&gt;&lt;/related-urls&gt;&lt;pdf-urls&gt;&lt;url&gt;file://C:\Users\this_\Documents\tlab\Articles\IIT\Balduzzi 2008 PLOS.PDF&lt;/url&gt;&lt;/pdf-urls&gt;&lt;/urls&gt;&lt;electronic-resource-num&gt;10.1371/journal.pcbi.1000091&lt;/electronic-resource-num&gt;&lt;/record&gt;&lt;/Cite&gt;&lt;/EndNote&gt;</w:instrText>
      </w:r>
      <w:r w:rsidR="00B57B56">
        <w:rPr>
          <w:rFonts w:cs="Times New Roman"/>
        </w:rPr>
        <w:fldChar w:fldCharType="separate"/>
      </w:r>
      <w:r w:rsidR="00B57B56">
        <w:rPr>
          <w:rFonts w:cs="Times New Roman"/>
          <w:noProof/>
        </w:rPr>
        <w:t>(Balduzzi &amp; Tononi, 2008)</w:t>
      </w:r>
      <w:r w:rsidR="00B57B56">
        <w:rPr>
          <w:rFonts w:cs="Times New Roman"/>
        </w:rPr>
        <w:fldChar w:fldCharType="end"/>
      </w:r>
      <w:r w:rsidR="00064802">
        <w:rPr>
          <w:rFonts w:cs="Times New Roman"/>
        </w:rPr>
        <w:t>)</w:t>
      </w:r>
      <w:r w:rsidR="000463C5">
        <w:rPr>
          <w:rFonts w:cs="Times New Roman"/>
        </w:rPr>
        <w:t xml:space="preserve"> </w:t>
      </w:r>
      <w:r w:rsidR="009C35A5">
        <w:rPr>
          <w:rFonts w:cs="Times New Roman"/>
        </w:rPr>
        <w:t>was selected as the MIP, and its unnormalized Φ*</w:t>
      </w:r>
      <w:r w:rsidR="000A7D46">
        <w:rPr>
          <w:rFonts w:cs="Times New Roman"/>
        </w:rPr>
        <w:t xml:space="preserve"> value</w:t>
      </w:r>
      <w:r w:rsidR="009C35A5">
        <w:rPr>
          <w:rFonts w:cs="Times New Roman"/>
        </w:rPr>
        <w:t xml:space="preserve"> as the Φ* value for the network.</w:t>
      </w:r>
      <w:r w:rsidR="004750A6">
        <w:rPr>
          <w:rFonts w:cs="Times New Roman"/>
        </w:rPr>
        <w:t xml:space="preserve"> </w:t>
      </w:r>
      <w:r w:rsidR="000A7D46">
        <w:rPr>
          <w:rFonts w:cs="Times New Roman"/>
        </w:rPr>
        <w:t xml:space="preserve">Thus, </w:t>
      </w:r>
      <w:r w:rsidR="002809B5">
        <w:rPr>
          <w:rFonts w:cs="Times New Roman"/>
        </w:rPr>
        <w:t>while</w:t>
      </w:r>
      <w:r w:rsidR="0008288E">
        <w:rPr>
          <w:rFonts w:cs="Times New Roman"/>
        </w:rPr>
        <w:t xml:space="preserve"> for Φ</w:t>
      </w:r>
      <w:r w:rsidR="002809B5">
        <w:rPr>
          <w:rFonts w:cs="Times New Roman"/>
        </w:rPr>
        <w:t xml:space="preserve"> </w:t>
      </w:r>
      <w:r w:rsidR="0008288E">
        <w:rPr>
          <w:rFonts w:cs="Times New Roman"/>
        </w:rPr>
        <w:t>each trial is associated with multiple</w:t>
      </w:r>
      <w:r w:rsidR="002809B5">
        <w:rPr>
          <w:rFonts w:cs="Times New Roman"/>
        </w:rPr>
        <w:t xml:space="preserve"> MIPs, </w:t>
      </w:r>
      <w:r w:rsidR="0008288E">
        <w:rPr>
          <w:rFonts w:cs="Times New Roman"/>
        </w:rPr>
        <w:t>for Φ* a trial is associated with only one MIP.</w:t>
      </w:r>
      <w:r w:rsidR="005A6658">
        <w:rPr>
          <w:rFonts w:cs="Times New Roman"/>
        </w:rPr>
        <w:t xml:space="preserve"> Normalised Φ* is given by:</w:t>
      </w:r>
    </w:p>
    <w:p w14:paraId="5FE84F03" w14:textId="52DFF696" w:rsidR="009D7868" w:rsidRPr="00FD1CA9" w:rsidRDefault="00FD1CA9" w:rsidP="0081420C">
      <w:pPr>
        <w:ind w:firstLine="720"/>
      </w:pPr>
      <m:oMathPara>
        <m:oMathParaPr>
          <m:jc m:val="left"/>
        </m:oMathParaPr>
        <m:oMath>
          <m:r>
            <w:rPr>
              <w:rFonts w:ascii="Cambria Math" w:hAnsi="Cambria Math"/>
            </w:rPr>
            <m:t xml:space="preserve">                                                    </m:t>
          </m:r>
          <m:sSubSup>
            <m:sSubSupPr>
              <m:ctrlPr>
                <w:rPr>
                  <w:rFonts w:ascii="Cambria Math" w:hAnsi="Cambria Math"/>
                  <w:i/>
                </w:rPr>
              </m:ctrlPr>
            </m:sSubSupPr>
            <m:e>
              <m:r>
                <m:rPr>
                  <m:sty m:val="p"/>
                </m:rPr>
                <w:rPr>
                  <w:rFonts w:ascii="Cambria Math" w:hAnsi="Cambria Math" w:cs="Times New Roman"/>
                </w:rPr>
                <m:t>Φ</m:t>
              </m:r>
            </m:e>
            <m:sub>
              <m:r>
                <w:rPr>
                  <w:rFonts w:ascii="Cambria Math" w:hAnsi="Cambria Math"/>
                </w:rPr>
                <m:t>N</m:t>
              </m:r>
            </m:sub>
            <m:sup>
              <m:r>
                <w:rPr>
                  <w:rFonts w:ascii="Cambria Math" w:hAnsi="Cambria Math"/>
                </w:rPr>
                <m:t>*</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m:rPr>
                      <m:sty m:val="p"/>
                    </m:rPr>
                    <w:rPr>
                      <w:rFonts w:ascii="Cambria Math" w:hAnsi="Cambria Math" w:cs="Times New Roman"/>
                    </w:rPr>
                    <m:t>Φ</m:t>
                  </m:r>
                </m:e>
                <m:sup>
                  <m:r>
                    <w:rPr>
                      <w:rFonts w:ascii="Cambria Math" w:hAnsi="Cambria Math"/>
                    </w:rPr>
                    <m:t>*</m:t>
                  </m:r>
                </m:sup>
              </m:sSup>
            </m:num>
            <m:den>
              <m:r>
                <w:rPr>
                  <w:rFonts w:ascii="Cambria Math" w:hAnsi="Cambria Math"/>
                </w:rPr>
                <m:t>(m-1)∙</m:t>
              </m:r>
              <m:r>
                <m:rPr>
                  <m:sty m:val="p"/>
                </m:rPr>
                <w:rPr>
                  <w:rFonts w:ascii="Cambria Math" w:hAnsi="Cambria Math"/>
                </w:rPr>
                <m:t>min</m:t>
              </m:r>
              <m:d>
                <m:dPr>
                  <m:begChr m:val="{"/>
                  <m:endChr m:val=""/>
                  <m:ctrlPr>
                    <w:rPr>
                      <w:rFonts w:ascii="Cambria Math" w:hAnsi="Cambria Math"/>
                      <w:i/>
                    </w:rPr>
                  </m:ctrlPr>
                </m:dPr>
                <m:e>
                  <m:r>
                    <w:rPr>
                      <w:rFonts w:ascii="Cambria Math" w:hAnsi="Cambria Math"/>
                    </w:rPr>
                    <m:t>H(</m:t>
                  </m:r>
                  <m:sSup>
                    <m:sSupPr>
                      <m:ctrlPr>
                        <w:rPr>
                          <w:rFonts w:ascii="Cambria Math" w:hAnsi="Cambria Math"/>
                          <w:i/>
                        </w:rPr>
                      </m:ctrlPr>
                    </m:sSupPr>
                    <m:e>
                      <m:r>
                        <w:rPr>
                          <w:rFonts w:ascii="Cambria Math" w:hAnsi="Cambria Math"/>
                        </w:rPr>
                        <m:t>M</m:t>
                      </m:r>
                    </m:e>
                    <m:sup>
                      <m:r>
                        <w:rPr>
                          <w:rFonts w:ascii="Cambria Math" w:hAnsi="Cambria Math"/>
                        </w:rPr>
                        <m:t>k</m:t>
                      </m:r>
                    </m:sup>
                  </m:sSup>
                  <m:r>
                    <w:rPr>
                      <w:rFonts w:ascii="Cambria Math" w:hAnsi="Cambria Math"/>
                    </w:rPr>
                    <m:t>)</m:t>
                  </m:r>
                </m:e>
              </m:d>
              <m:r>
                <w:rPr>
                  <w:rFonts w:ascii="Cambria Math" w:hAnsi="Cambria Math"/>
                </w:rPr>
                <m:t>}</m:t>
              </m:r>
            </m:den>
          </m:f>
          <m:r>
            <w:rPr>
              <w:rFonts w:ascii="Cambria Math" w:hAnsi="Cambria Math"/>
            </w:rPr>
            <m:t xml:space="preserve">                                                  (1)</m:t>
          </m:r>
        </m:oMath>
      </m:oMathPara>
    </w:p>
    <w:p w14:paraId="4AE69540" w14:textId="7055CE45" w:rsidR="005A6658" w:rsidRPr="00F77228" w:rsidRDefault="005A6658" w:rsidP="005A6658">
      <w:r>
        <w:t xml:space="preserve">where </w:t>
      </w:r>
      <w:r>
        <w:rPr>
          <w:i/>
        </w:rPr>
        <w:t>m</w:t>
      </w:r>
      <w:r>
        <w:t xml:space="preserve"> is the number of parts in the partition, and </w:t>
      </w:r>
      <m:oMath>
        <m:sSup>
          <m:sSupPr>
            <m:ctrlPr>
              <w:rPr>
                <w:rFonts w:ascii="Cambria Math" w:hAnsi="Cambria Math"/>
                <w:i/>
              </w:rPr>
            </m:ctrlPr>
          </m:sSupPr>
          <m:e>
            <m:r>
              <w:rPr>
                <w:rFonts w:ascii="Cambria Math" w:hAnsi="Cambria Math"/>
              </w:rPr>
              <m:t>M</m:t>
            </m:r>
          </m:e>
          <m:sup>
            <m:r>
              <w:rPr>
                <w:rFonts w:ascii="Cambria Math" w:hAnsi="Cambria Math"/>
              </w:rPr>
              <m:t>k</m:t>
            </m:r>
          </m:sup>
        </m:sSup>
      </m:oMath>
      <w:r>
        <w:t xml:space="preserve"> is the </w:t>
      </w:r>
      <w:r>
        <w:rPr>
          <w:i/>
        </w:rPr>
        <w:t>k</w:t>
      </w:r>
      <w:r>
        <w:rPr>
          <w:vertAlign w:val="superscript"/>
        </w:rPr>
        <w:t>th</w:t>
      </w:r>
      <w:r w:rsidR="00F77228">
        <w:t xml:space="preserve"> part of the partitioned system. </w:t>
      </w:r>
      <m:oMath>
        <m:r>
          <w:rPr>
            <w:rFonts w:ascii="Cambria Math" w:hAnsi="Cambria Math"/>
          </w:rPr>
          <m:t>H(M)</m:t>
        </m:r>
      </m:oMath>
      <w:r w:rsidR="00F77228">
        <w:t xml:space="preserve"> is the entropy (</w:t>
      </w:r>
      <w:r w:rsidR="00894C14">
        <w:t xml:space="preserve">an information theoretical measure of </w:t>
      </w:r>
      <w:r w:rsidR="00F77228">
        <w:t>baseline uncertainty</w:t>
      </w:r>
      <w:r w:rsidR="00A645A2">
        <w:t xml:space="preserve">; </w:t>
      </w:r>
      <w:r w:rsidR="00B57B56">
        <w:fldChar w:fldCharType="begin"/>
      </w:r>
      <w:r w:rsidR="00B57B56">
        <w:instrText xml:space="preserve"> ADDIN EN.CITE &lt;EndNote&gt;&lt;Cite&gt;&lt;Author&gt;Rényi&lt;/Author&gt;&lt;Year&gt;1961&lt;/Year&gt;&lt;RecNum&gt;108&lt;/RecNum&gt;&lt;DisplayText&gt;(Rényi, 1961)&lt;/DisplayText&gt;&lt;record&gt;&lt;rec-number&gt;108&lt;/rec-number&gt;&lt;foreign-keys&gt;&lt;key app="EN" db-id="zrtd0xvvdt5esue5aw2pav5hztrtfrfsrpdp" timestamp="1507864199"&gt;108&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B57B56">
        <w:fldChar w:fldCharType="separate"/>
      </w:r>
      <w:r w:rsidR="00B57B56">
        <w:rPr>
          <w:noProof/>
        </w:rPr>
        <w:t>(Rényi, 1961)</w:t>
      </w:r>
      <w:r w:rsidR="00B57B56">
        <w:fldChar w:fldCharType="end"/>
      </w:r>
      <w:r w:rsidR="00F77228">
        <w:t xml:space="preserve"> of</w:t>
      </w:r>
      <w:r w:rsidR="007D2A0C">
        <w:t xml:space="preserve"> part</w:t>
      </w:r>
      <w:r w:rsidR="00F77228">
        <w:t xml:space="preserve"> </w:t>
      </w:r>
      <m:oMath>
        <m:r>
          <w:rPr>
            <w:rFonts w:ascii="Cambria Math" w:hAnsi="Cambria Math"/>
          </w:rPr>
          <m:t>M</m:t>
        </m:r>
      </m:oMath>
      <w:r w:rsidR="00F77228">
        <w:t>.</w:t>
      </w:r>
    </w:p>
    <w:p w14:paraId="18D5A16E" w14:textId="38C1C640" w:rsidR="004779A1" w:rsidRDefault="00C35AD0" w:rsidP="002F4E6C">
      <w:pPr>
        <w:pStyle w:val="Heading3"/>
      </w:pPr>
      <w:bookmarkStart w:id="42" w:name="_Toc495663314"/>
      <w:r>
        <w:t>Data</w:t>
      </w:r>
      <w:r w:rsidR="002F4E6C">
        <w:t xml:space="preserve"> Analysis</w:t>
      </w:r>
      <w:bookmarkEnd w:id="42"/>
    </w:p>
    <w:p w14:paraId="7CDF696D" w14:textId="5E4752F3" w:rsidR="00C03B50" w:rsidRPr="00C03B50" w:rsidRDefault="002C4FB9" w:rsidP="00C03B50">
      <w:r>
        <w:tab/>
        <w:t>Statistical analyses were</w:t>
      </w:r>
      <w:r w:rsidR="00C03B50">
        <w:t xml:space="preserve"> conducted </w:t>
      </w:r>
      <w:r w:rsidR="001E68A1">
        <w:t>using</w:t>
      </w:r>
      <w:r w:rsidR="00C03B50">
        <w:t xml:space="preserve"> MATLAB </w:t>
      </w:r>
      <w:r w:rsidR="00AE0412">
        <w:t>R</w:t>
      </w:r>
      <w:r w:rsidR="00C03B50">
        <w:t>2017a</w:t>
      </w:r>
      <w:r w:rsidR="00CA79C9">
        <w:t>.</w:t>
      </w:r>
    </w:p>
    <w:p w14:paraId="19DA93AF" w14:textId="041979C1" w:rsidR="00786E8A" w:rsidRDefault="00A26125" w:rsidP="005255BE">
      <w:r>
        <w:tab/>
      </w:r>
      <w:bookmarkStart w:id="43" w:name="_Toc495663315"/>
      <w:r w:rsidR="00AA5680">
        <w:rPr>
          <w:rStyle w:val="Heading4Char"/>
          <w:rFonts w:cs="Times New Roman"/>
        </w:rPr>
        <w:t>Air versus i</w:t>
      </w:r>
      <w:r w:rsidR="001A779B">
        <w:rPr>
          <w:rStyle w:val="Heading4Char"/>
          <w:rFonts w:cs="Times New Roman"/>
        </w:rPr>
        <w:t>soflurane</w:t>
      </w:r>
      <w:r w:rsidRPr="001A7B28">
        <w:rPr>
          <w:rStyle w:val="Heading4Char"/>
        </w:rPr>
        <w:t>.</w:t>
      </w:r>
      <w:bookmarkEnd w:id="43"/>
      <w:r>
        <w:t xml:space="preserve"> </w:t>
      </w:r>
      <w:r w:rsidR="009D11DE">
        <w:t>To address my first hypothesis</w:t>
      </w:r>
      <w:r w:rsidR="00A61C91">
        <w:t xml:space="preserve"> that </w:t>
      </w:r>
      <w:r w:rsidR="00A61C91">
        <w:rPr>
          <w:rFonts w:cs="Times New Roman"/>
        </w:rPr>
        <w:t>Φ would be reduced under anaesthesia</w:t>
      </w:r>
      <w:r w:rsidR="009D11DE">
        <w:t>, I employe</w:t>
      </w:r>
      <w:r w:rsidR="00CC43A2">
        <w:t xml:space="preserve">d linear mixed effects </w:t>
      </w:r>
      <w:r w:rsidR="009D11DE">
        <w:t>(LME)</w:t>
      </w:r>
      <w:r w:rsidR="00CC43A2">
        <w:t xml:space="preserve"> analysis</w:t>
      </w:r>
      <w:r w:rsidR="009D11DE">
        <w:t xml:space="preserve"> </w:t>
      </w:r>
      <w:r w:rsidR="00B57B56">
        <w:fldChar w:fldCharType="begin"/>
      </w:r>
      <w:r w:rsidR="00B57B56">
        <w:instrText xml:space="preserve"> ADDIN EN.CITE &lt;EndNote&gt;&lt;Cite&gt;&lt;Author&gt;Bates&lt;/Author&gt;&lt;Year&gt;2015&lt;/Year&gt;&lt;RecNum&gt;97&lt;/RecNum&gt;&lt;DisplayText&gt;(Bates, Mächler, Bolker, &amp;amp; Walker, 2015)&lt;/DisplayText&gt;&lt;record&gt;&lt;rec-number&gt;97&lt;/rec-number&gt;&lt;foreign-keys&gt;&lt;key app="EN" db-id="zrtd0xvvdt5esue5aw2pav5hztrtfrfsrpdp" timestamp="1507826888"&gt;97&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2015&lt;/secondary-title&gt;&lt;short-title&gt;Fitting Linear Mixed-Effects Models Using lme4&lt;/short-title&gt;&lt;/titles&gt;&lt;periodical&gt;&lt;full-title&gt;2015&lt;/full-title&gt;&lt;/periodical&gt;&lt;pages&gt;48&lt;/pages&gt;&lt;volume&gt;67&lt;/volume&gt;&lt;number&gt;1&lt;/number&gt;&lt;edition&gt;2015-10-07&lt;/edition&gt;&lt;section&gt;1&lt;/section&gt;&lt;keywords&gt;&lt;keyword&gt;sparse matrix methods&lt;/keyword&gt;&lt;keyword&gt;linear mixed models&lt;/keyword&gt;&lt;keyword&gt;penalized least squares&lt;/keyword&gt;&lt;keyword&gt;Cholesky decomposition&lt;/keyword&gt;&lt;/keywords&gt;&lt;dates&gt;&lt;year&gt;2015&lt;/year&gt;&lt;pub-dates&gt;&lt;date&gt;2015-10-07&lt;/date&gt;&lt;/pub-dates&gt;&lt;/dates&gt;&lt;isbn&gt;1548-7660&lt;/isbn&gt;&lt;work-type&gt;sparse matrix methods; linear mixed models; penalized least squares; Cholesky decomposition&lt;/work-type&gt;&lt;urls&gt;&lt;related-urls&gt;&lt;url&gt;https://www.jstatsoft.org/v067/i01&lt;/url&gt;&lt;/related-urls&gt;&lt;/urls&gt;&lt;electronic-resource-num&gt;10.18637/jss.v067.i01&lt;/electronic-resource-num&gt;&lt;/record&gt;&lt;/Cite&gt;&lt;/EndNote&gt;</w:instrText>
      </w:r>
      <w:r w:rsidR="00B57B56">
        <w:fldChar w:fldCharType="separate"/>
      </w:r>
      <w:r w:rsidR="00B57B56">
        <w:rPr>
          <w:noProof/>
        </w:rPr>
        <w:t>(Bates, Mächler, Bolker, &amp; Walker, 2015)</w:t>
      </w:r>
      <w:r w:rsidR="00B57B56">
        <w:fldChar w:fldCharType="end"/>
      </w:r>
      <w:r w:rsidR="00D32E58">
        <w:t xml:space="preserve"> </w:t>
      </w:r>
      <w:r w:rsidR="009D11DE">
        <w:t>to</w:t>
      </w:r>
      <w:r w:rsidR="00964941">
        <w:t xml:space="preserve"> test for effects of condition (air or isoflurane) on </w:t>
      </w:r>
      <w:r w:rsidR="00964941">
        <w:rPr>
          <w:rFonts w:cs="Times New Roman"/>
        </w:rPr>
        <w:t>Φ</w:t>
      </w:r>
      <w:r w:rsidR="009D11DE">
        <w:rPr>
          <w:rFonts w:cs="Times New Roman"/>
        </w:rPr>
        <w:t xml:space="preserve"> values.</w:t>
      </w:r>
      <w:r w:rsidR="009A1B9E">
        <w:t xml:space="preserve"> </w:t>
      </w:r>
      <w:r w:rsidR="00BA2A0F">
        <w:t xml:space="preserve">As I calculated </w:t>
      </w:r>
      <w:r w:rsidR="00BA2A0F">
        <w:rPr>
          <w:rFonts w:cs="Times New Roman"/>
        </w:rPr>
        <w:t>Φ at three network sizes (</w:t>
      </w:r>
      <w:r w:rsidR="009A1B9E">
        <w:rPr>
          <w:rFonts w:cs="Times New Roman"/>
        </w:rPr>
        <w:t>two, three, and four),</w:t>
      </w:r>
      <w:r w:rsidR="005B35E1">
        <w:rPr>
          <w:rFonts w:cs="Times New Roman"/>
        </w:rPr>
        <w:t xml:space="preserve"> and at three </w:t>
      </w:r>
      <w:r w:rsidR="009A1B9E">
        <w:rPr>
          <w:rFonts w:cs="Times New Roman"/>
        </w:rPr>
        <w:t>τ</w:t>
      </w:r>
      <w:r w:rsidR="005B35E1">
        <w:rPr>
          <w:rFonts w:cs="Times New Roman"/>
        </w:rPr>
        <w:t xml:space="preserve"> lags (</w:t>
      </w:r>
      <w:r w:rsidR="009A1B9E">
        <w:rPr>
          <w:rFonts w:cs="Times New Roman"/>
        </w:rPr>
        <w:t>4, 8, or 16 ms), I</w:t>
      </w:r>
      <w:r w:rsidR="00BC737D">
        <w:rPr>
          <w:rFonts w:cs="Times New Roman"/>
        </w:rPr>
        <w:t xml:space="preserve"> also tested for effects of network size and τ lag.</w:t>
      </w:r>
      <w:r w:rsidR="008D4ED0">
        <w:rPr>
          <w:rFonts w:cs="Times New Roman"/>
        </w:rPr>
        <w:t xml:space="preserve"> Thus,</w:t>
      </w:r>
      <w:r w:rsidR="00F956A5">
        <w:rPr>
          <w:rFonts w:cs="Times New Roman"/>
        </w:rPr>
        <w:t xml:space="preserve"> after averaging across trials,</w:t>
      </w:r>
      <w:r w:rsidR="008D4ED0">
        <w:rPr>
          <w:rFonts w:cs="Times New Roman"/>
        </w:rPr>
        <w:t xml:space="preserve"> Φ was modelled as dependent on the </w:t>
      </w:r>
      <w:r w:rsidR="00171ACF">
        <w:rPr>
          <w:rFonts w:cs="Times New Roman"/>
        </w:rPr>
        <w:t>fixed effects of condition, network size, and τ</w:t>
      </w:r>
      <w:r w:rsidR="00CA79C9">
        <w:rPr>
          <w:rFonts w:cs="Times New Roman"/>
        </w:rPr>
        <w:t xml:space="preserve"> lag. </w:t>
      </w:r>
      <w:r w:rsidR="002B49F8">
        <w:t xml:space="preserve">To </w:t>
      </w:r>
      <w:r w:rsidR="002B49F8">
        <w:lastRenderedPageBreak/>
        <w:t>account for networks being nested within flies, I included random intercepts for fly and the interaction between fly and network.</w:t>
      </w:r>
      <w:r w:rsidR="009F0248">
        <w:t xml:space="preserve"> Thus, every network</w:t>
      </w:r>
      <w:r w:rsidR="00CE0EB8">
        <w:t>,</w:t>
      </w:r>
      <w:r w:rsidR="00A9497D">
        <w:t xml:space="preserve"> for every fly</w:t>
      </w:r>
      <w:r w:rsidR="00CE0EB8">
        <w:t>,</w:t>
      </w:r>
      <w:r w:rsidR="009F0248">
        <w:t xml:space="preserve"> was included in this analysis. </w:t>
      </w:r>
      <w:r w:rsidR="008E0A02">
        <w:t xml:space="preserve">Fixed effects were tested using </w:t>
      </w:r>
      <w:r w:rsidR="00003BDD">
        <w:t>likelihood ratio tests</w:t>
      </w:r>
      <w:r w:rsidR="00034CCC">
        <w:t xml:space="preserve"> </w:t>
      </w:r>
      <w:r w:rsidR="00003BDD">
        <w:t xml:space="preserve">between the full model and a null model </w:t>
      </w:r>
      <w:r w:rsidR="0005604C">
        <w:t>with the effect</w:t>
      </w:r>
      <w:r w:rsidR="006F4615">
        <w:t xml:space="preserve"> of interest</w:t>
      </w:r>
      <w:r w:rsidR="0005604C">
        <w:t xml:space="preserve"> removed.</w:t>
      </w:r>
    </w:p>
    <w:p w14:paraId="673FE461" w14:textId="05288D78" w:rsidR="005A5A77" w:rsidRDefault="005A5A77" w:rsidP="005255BE">
      <w:r>
        <w:tab/>
        <w:t>To address my second hypothesis</w:t>
      </w:r>
      <w:r w:rsidR="003C0FEF">
        <w:t xml:space="preserve"> that MIP cuts would be more likely to be feedback cuts under anaesthesia</w:t>
      </w:r>
      <w:r>
        <w:t xml:space="preserve">, </w:t>
      </w:r>
      <w:r w:rsidR="000B7A36">
        <w:t xml:space="preserve">I looked at </w:t>
      </w:r>
      <w:r w:rsidR="00940342">
        <w:t xml:space="preserve">the unidirectional </w:t>
      </w:r>
      <w:r w:rsidR="000B7A36">
        <w:t xml:space="preserve">MIP cuts in networks of only two channels. </w:t>
      </w:r>
      <w:r w:rsidR="00556714">
        <w:t xml:space="preserve">This analysis was limited to these networks as previous feedback analysis on the same dataset by </w:t>
      </w:r>
      <w:r w:rsidR="000C4848">
        <w:fldChar w:fldCharType="begin"/>
      </w:r>
      <w:r w:rsidR="000C4848">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0C4848">
        <w:fldChar w:fldCharType="separate"/>
      </w:r>
      <w:r w:rsidR="000C4848">
        <w:rPr>
          <w:noProof/>
        </w:rPr>
        <w:t>(Cohen et al., 2017)</w:t>
      </w:r>
      <w:r w:rsidR="000C4848">
        <w:fldChar w:fldCharType="end"/>
      </w:r>
      <w:r w:rsidR="00556714">
        <w:t xml:space="preserve"> was </w:t>
      </w:r>
      <w:r w:rsidR="003C0FEF">
        <w:t>conducted on pairs of channels</w:t>
      </w:r>
      <w:r w:rsidR="00556714">
        <w:t xml:space="preserve">. Furthermore, in networks of two </w:t>
      </w:r>
      <w:r w:rsidR="003C0FEF">
        <w:t>channels</w:t>
      </w:r>
      <w:r w:rsidR="00556714">
        <w:t xml:space="preserve">, the MIP contains only one cut (the cut is either to the connection from one channel to the other, or vice versa). </w:t>
      </w:r>
      <w:r w:rsidR="000A0B29">
        <w:t xml:space="preserve">Following the same channel grouping scheme as used by </w:t>
      </w:r>
      <w:r w:rsidR="000C4848">
        <w:fldChar w:fldCharType="begin"/>
      </w:r>
      <w:r w:rsidR="000C4848">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0C4848">
        <w:fldChar w:fldCharType="separate"/>
      </w:r>
      <w:r w:rsidR="000C4848">
        <w:rPr>
          <w:noProof/>
        </w:rPr>
        <w:t>(Cohen et al., 2017)</w:t>
      </w:r>
      <w:r w:rsidR="000C4848">
        <w:fldChar w:fldCharType="end"/>
      </w:r>
      <w:r w:rsidR="000A0B29">
        <w:t xml:space="preserve">, I grouped channels 2-7 as peripheral, and channels 10-15 as central, where </w:t>
      </w:r>
      <w:r w:rsidR="00997F32">
        <w:t>the first channel is outermost from the centre of the brain.</w:t>
      </w:r>
      <w:r w:rsidR="00CC7B99">
        <w:t xml:space="preserve"> All other channels were ignored.</w:t>
      </w:r>
      <w:r w:rsidR="00997F32">
        <w:t xml:space="preserve"> </w:t>
      </w:r>
      <w:r w:rsidR="00CC309A">
        <w:t>A feedback connection</w:t>
      </w:r>
      <w:r w:rsidR="00130117">
        <w:t xml:space="preserve"> was defined</w:t>
      </w:r>
      <w:r w:rsidR="00FC3C6D">
        <w:t xml:space="preserve"> as a connection from a central channel to a periphery channel.</w:t>
      </w:r>
      <w:r w:rsidR="00502199">
        <w:t xml:space="preserve"> T</w:t>
      </w:r>
      <w:r w:rsidR="00252916">
        <w:t xml:space="preserve">hus, </w:t>
      </w:r>
      <w:r w:rsidR="00BC4869">
        <w:t>I considered a MIP cut to be</w:t>
      </w:r>
      <w:r w:rsidR="006B4BC5">
        <w:t xml:space="preserve"> a feedback cut if it severed the connection from a central channel to a peripheral channel.</w:t>
      </w:r>
      <w:r w:rsidR="00B32E4B">
        <w:t xml:space="preserve"> </w:t>
      </w:r>
      <w:r w:rsidR="00E81D34">
        <w:t xml:space="preserve">I took the portion of samples within a trial for which the MIP cut was a feedback cut as a </w:t>
      </w:r>
      <w:r w:rsidR="00015898">
        <w:t xml:space="preserve">measure of feedback influences. After averaging across trials and networks, I used a two-way </w:t>
      </w:r>
      <w:r w:rsidR="005D1ABC">
        <w:t>analysis of variance (</w:t>
      </w:r>
      <w:r w:rsidR="00015898">
        <w:t>ANOVA</w:t>
      </w:r>
      <w:r w:rsidR="005D1ABC">
        <w:t>)</w:t>
      </w:r>
      <w:r w:rsidR="00015898">
        <w:t xml:space="preserve"> to find effects of condition and lag on feedback influence.</w:t>
      </w:r>
    </w:p>
    <w:p w14:paraId="6D1C33A8" w14:textId="0CFE8CF7" w:rsidR="00FF4796" w:rsidRDefault="00A26125" w:rsidP="005255BE">
      <w:r>
        <w:tab/>
      </w:r>
      <w:bookmarkStart w:id="44" w:name="_Toc495663316"/>
      <w:r w:rsidR="0085022B">
        <w:rPr>
          <w:rStyle w:val="Heading4Char"/>
          <w:rFonts w:cs="Times New Roman"/>
        </w:rPr>
        <w:t>Φ</w:t>
      </w:r>
      <w:r w:rsidR="00033A9E">
        <w:rPr>
          <w:rStyle w:val="Heading4Char"/>
          <w:rFonts w:cs="Times New Roman"/>
        </w:rPr>
        <w:t>*</w:t>
      </w:r>
      <w:r w:rsidR="0085022B">
        <w:rPr>
          <w:rStyle w:val="Heading4Char"/>
        </w:rPr>
        <w:t xml:space="preserve"> versus </w:t>
      </w:r>
      <w:r w:rsidR="0085022B">
        <w:rPr>
          <w:rStyle w:val="Heading4Char"/>
          <w:rFonts w:cs="Times New Roman"/>
        </w:rPr>
        <w:t>Φ</w:t>
      </w:r>
      <w:r w:rsidRPr="001A7B28">
        <w:rPr>
          <w:rStyle w:val="Heading4Char"/>
        </w:rPr>
        <w:t>.</w:t>
      </w:r>
      <w:bookmarkEnd w:id="44"/>
      <w:r w:rsidR="00B368D8">
        <w:t xml:space="preserve"> </w:t>
      </w:r>
      <w:r w:rsidR="00B82B89">
        <w:t xml:space="preserve">To compare </w:t>
      </w:r>
      <w:r w:rsidR="00B82B89">
        <w:rPr>
          <w:rFonts w:cs="Times New Roman"/>
        </w:rPr>
        <w:t xml:space="preserve">Φ* to Φ, </w:t>
      </w:r>
      <w:r w:rsidR="004E60FF">
        <w:t>I</w:t>
      </w:r>
      <w:r w:rsidR="00B82B89">
        <w:t xml:space="preserve"> once again</w:t>
      </w:r>
      <w:r w:rsidR="00CC43A2">
        <w:t xml:space="preserve"> employed</w:t>
      </w:r>
      <w:r w:rsidR="00B368D8">
        <w:t xml:space="preserve"> LME </w:t>
      </w:r>
      <w:r w:rsidR="00CC43A2">
        <w:t xml:space="preserve">analysis </w:t>
      </w:r>
      <w:r w:rsidR="00B368D8">
        <w:t>to test</w:t>
      </w:r>
      <w:r w:rsidR="004E60FF">
        <w:t xml:space="preserve"> for</w:t>
      </w:r>
      <w:r w:rsidR="00273D28">
        <w:t xml:space="preserve"> </w:t>
      </w:r>
      <w:r w:rsidR="00B368D8">
        <w:t xml:space="preserve">effects of condition, network size, and </w:t>
      </w:r>
      <w:r w:rsidR="00B368D8">
        <w:rPr>
          <w:rFonts w:cs="Times New Roman"/>
        </w:rPr>
        <w:t>τ</w:t>
      </w:r>
      <w:r w:rsidR="00B368D8">
        <w:t xml:space="preserve"> lag on </w:t>
      </w:r>
      <w:r w:rsidR="00B368D8">
        <w:rPr>
          <w:rFonts w:cs="Times New Roman"/>
        </w:rPr>
        <w:t>Φ</w:t>
      </w:r>
      <w:r w:rsidR="00661B1A">
        <w:rPr>
          <w:rFonts w:cs="Times New Roman"/>
        </w:rPr>
        <w:t>*</w:t>
      </w:r>
      <w:r w:rsidR="00B368D8">
        <w:rPr>
          <w:rFonts w:cs="Times New Roman"/>
        </w:rPr>
        <w:t xml:space="preserve"> values</w:t>
      </w:r>
      <w:r w:rsidR="00D070BD">
        <w:rPr>
          <w:rFonts w:cs="Times New Roman"/>
        </w:rPr>
        <w:t xml:space="preserve">. Thus, similarly to Φ, I modelled </w:t>
      </w:r>
      <w:r w:rsidR="00435B3D">
        <w:rPr>
          <w:rFonts w:cs="Times New Roman"/>
        </w:rPr>
        <w:t xml:space="preserve">trial-averaged </w:t>
      </w:r>
      <w:r w:rsidR="00D070BD">
        <w:rPr>
          <w:rFonts w:cs="Times New Roman"/>
        </w:rPr>
        <w:t xml:space="preserve">Φ* as dependent on these effects, and included </w:t>
      </w:r>
      <w:r w:rsidR="00D070BD">
        <w:t>random intercepts for fly and the interaction between fly and network</w:t>
      </w:r>
      <w:r w:rsidR="00D070BD">
        <w:rPr>
          <w:rFonts w:cs="Times New Roman"/>
        </w:rPr>
        <w:t xml:space="preserve"> to account</w:t>
      </w:r>
      <w:r w:rsidR="007357A9">
        <w:rPr>
          <w:rFonts w:cs="Times New Roman"/>
        </w:rPr>
        <w:t xml:space="preserve"> for</w:t>
      </w:r>
      <w:r w:rsidR="00411DD0">
        <w:rPr>
          <w:rFonts w:cs="Times New Roman"/>
        </w:rPr>
        <w:t xml:space="preserve"> the</w:t>
      </w:r>
      <w:r w:rsidR="007357A9">
        <w:rPr>
          <w:rFonts w:cs="Times New Roman"/>
        </w:rPr>
        <w:t xml:space="preserve"> </w:t>
      </w:r>
      <w:r w:rsidR="00BF5FBE">
        <w:rPr>
          <w:rFonts w:cs="Times New Roman"/>
        </w:rPr>
        <w:t>nesting of networks within flies</w:t>
      </w:r>
      <w:r w:rsidR="00B368D8">
        <w:t>.</w:t>
      </w:r>
      <w:r w:rsidR="00677102">
        <w:t xml:space="preserve"> </w:t>
      </w:r>
      <w:r w:rsidR="004575A2">
        <w:t xml:space="preserve">Once again, </w:t>
      </w:r>
      <w:r w:rsidR="00435B3D">
        <w:t>likelihood ratio tests comparing the full model with null models were used to test for fixed effects.</w:t>
      </w:r>
    </w:p>
    <w:p w14:paraId="2ACF8CD6" w14:textId="67EFC78C" w:rsidR="005D1ABC" w:rsidRDefault="00E82160" w:rsidP="00382BD9">
      <w:pPr>
        <w:ind w:firstLine="720"/>
        <w:rPr>
          <w:rFonts w:cs="Times New Roman"/>
        </w:rPr>
      </w:pPr>
      <w:r>
        <w:lastRenderedPageBreak/>
        <w:t xml:space="preserve">To assess the convergent validity of </w:t>
      </w:r>
      <w:r>
        <w:rPr>
          <w:rFonts w:cs="Times New Roman"/>
        </w:rPr>
        <w:t>Φ</w:t>
      </w:r>
      <w:r>
        <w:t xml:space="preserve">* to </w:t>
      </w:r>
      <w:r>
        <w:rPr>
          <w:rFonts w:cs="Times New Roman"/>
        </w:rPr>
        <w:t>Φ</w:t>
      </w:r>
      <w:r w:rsidR="00101F63">
        <w:t>, I calculated Pearson correlation coefficients</w:t>
      </w:r>
      <w:r w:rsidR="00AA434C">
        <w:t xml:space="preserve"> between </w:t>
      </w:r>
      <w:r w:rsidR="00B50FB7">
        <w:rPr>
          <w:rFonts w:cs="Times New Roman"/>
        </w:rPr>
        <w:t>Φ</w:t>
      </w:r>
      <w:r w:rsidR="00B50FB7">
        <w:t xml:space="preserve"> </w:t>
      </w:r>
      <w:r w:rsidR="00AA434C">
        <w:t xml:space="preserve">and </w:t>
      </w:r>
      <w:r w:rsidR="00B50FB7">
        <w:rPr>
          <w:rFonts w:cs="Times New Roman"/>
        </w:rPr>
        <w:t>Φ*</w:t>
      </w:r>
      <w:r w:rsidR="00B50FB7">
        <w:t xml:space="preserve"> </w:t>
      </w:r>
      <w:r w:rsidR="00101F63">
        <w:t>within e</w:t>
      </w:r>
      <w:r w:rsidR="00733061">
        <w:t>ach fly at each network size and</w:t>
      </w:r>
      <w:r w:rsidR="00F40F11">
        <w:t xml:space="preserve"> </w:t>
      </w:r>
      <w:r w:rsidR="00F40F11">
        <w:rPr>
          <w:rFonts w:cs="Times New Roman"/>
        </w:rPr>
        <w:t>τ</w:t>
      </w:r>
      <w:r w:rsidR="00733061">
        <w:t xml:space="preserve"> lag. </w:t>
      </w:r>
      <w:r w:rsidR="008207C1">
        <w:t xml:space="preserve">Correlations in this manner were calculated across </w:t>
      </w:r>
      <w:r w:rsidR="00A25CAB">
        <w:t>networks</w:t>
      </w:r>
      <w:r w:rsidR="00311293">
        <w:t xml:space="preserve"> for each fly</w:t>
      </w:r>
      <w:r w:rsidR="008207C1">
        <w:t>.</w:t>
      </w:r>
      <w:r w:rsidR="005D1ABC">
        <w:t xml:space="preserve"> To find if correlations were affected by network size or </w:t>
      </w:r>
      <w:r w:rsidR="005D1ABC">
        <w:rPr>
          <w:rFonts w:cs="Times New Roman"/>
        </w:rPr>
        <w:t>τ</w:t>
      </w:r>
      <w:r w:rsidR="005D1ABC">
        <w:t xml:space="preserve"> lag, I conducted a two-way ANOVA</w:t>
      </w:r>
      <w:r w:rsidR="000940B0">
        <w:t xml:space="preserve"> to test for these effects on Fisher</w:t>
      </w:r>
      <w:r w:rsidR="00DC0268">
        <w:t xml:space="preserve">’s </w:t>
      </w:r>
      <w:r w:rsidR="00DC0268">
        <w:rPr>
          <w:i/>
        </w:rPr>
        <w:t>z</w:t>
      </w:r>
      <w:r w:rsidR="000940B0">
        <w:t xml:space="preserve"> transformed correlation coefficients </w:t>
      </w:r>
      <w:r w:rsidR="00B57B56">
        <w:fldChar w:fldCharType="begin"/>
      </w:r>
      <w:r w:rsidR="00B57B56">
        <w:instrText xml:space="preserve"> ADDIN EN.CITE &lt;EndNote&gt;&lt;Cite&gt;&lt;Author&gt;Corey&lt;/Author&gt;&lt;Year&gt;1998&lt;/Year&gt;&lt;RecNum&gt;31&lt;/RecNum&gt;&lt;DisplayText&gt;(Corey, Dunlap, &amp;amp; Burke, 1998)&lt;/DisplayText&gt;&lt;record&gt;&lt;rec-number&gt;31&lt;/rec-number&gt;&lt;foreign-keys&gt;&lt;key app="EN" db-id="zrtd0xvvdt5esue5aw2pav5hztrtfrfsrpdp" timestamp="1499129942"&gt;31&lt;/key&gt;&lt;/foreign-keys&gt;&lt;ref-type name="Journal Article"&gt;17&lt;/ref-type&gt;&lt;contributors&gt;&lt;authors&gt;&lt;author&gt;Corey, David M.&lt;/author&gt;&lt;author&gt;Dunlap, William P.&lt;/author&gt;&lt;author&gt;Burke, Michael J.&lt;/author&gt;&lt;/authors&gt;&lt;/contributors&gt;&lt;titles&gt;&lt;title&gt;Averaging Correlations: Expected Values and Bias in Combined Pearson rs and Fisher&amp;apos;s z Transformations&lt;/title&gt;&lt;secondary-title&gt;The Journal of General Psychology&lt;/secondary-title&gt;&lt;/titles&gt;&lt;periodical&gt;&lt;full-title&gt;The Journal of General Psychology&lt;/full-title&gt;&lt;/periodical&gt;&lt;pages&gt;245-261&lt;/pages&gt;&lt;volume&gt;125&lt;/volume&gt;&lt;number&gt;3&lt;/number&gt;&lt;dates&gt;&lt;year&gt;1998&lt;/year&gt;&lt;pub-dates&gt;&lt;date&gt;1998/07/01&lt;/date&gt;&lt;/pub-dates&gt;&lt;/dates&gt;&lt;publisher&gt;Routledge&lt;/publisher&gt;&lt;isbn&gt;0022-1309&lt;/isbn&gt;&lt;urls&gt;&lt;related-urls&gt;&lt;url&gt;http://dx.doi.org/10.1080/00221309809595548&lt;/url&gt;&lt;/related-urls&gt;&lt;/urls&gt;&lt;electronic-resource-num&gt;10.1080/00221309809595548&lt;/electronic-resource-num&gt;&lt;/record&gt;&lt;/Cite&gt;&lt;/EndNote&gt;</w:instrText>
      </w:r>
      <w:r w:rsidR="00B57B56">
        <w:fldChar w:fldCharType="separate"/>
      </w:r>
      <w:r w:rsidR="00B57B56">
        <w:rPr>
          <w:noProof/>
        </w:rPr>
        <w:t>(Corey, Dunlap, &amp; Burke, 1998)</w:t>
      </w:r>
      <w:r w:rsidR="00B57B56">
        <w:fldChar w:fldCharType="end"/>
      </w:r>
      <w:r w:rsidR="000940B0">
        <w:t>.</w:t>
      </w:r>
    </w:p>
    <w:p w14:paraId="595D1CE6" w14:textId="4AE0BD6B" w:rsidR="000805BD" w:rsidRPr="005255BE" w:rsidRDefault="00C43A3E" w:rsidP="00382BD9">
      <w:pPr>
        <w:ind w:firstLine="720"/>
      </w:pPr>
      <w:r>
        <w:t>I also assessed</w:t>
      </w:r>
      <w:r w:rsidR="00B40428">
        <w:t xml:space="preserve"> MIP equivalence</w:t>
      </w:r>
      <w:r>
        <w:t xml:space="preserve"> between </w:t>
      </w:r>
      <w:r>
        <w:rPr>
          <w:rFonts w:cs="Times New Roman"/>
        </w:rPr>
        <w:t xml:space="preserve">Φ and Φ*. </w:t>
      </w:r>
      <w:r w:rsidR="00D51A7C">
        <w:rPr>
          <w:rFonts w:cs="Times New Roman"/>
        </w:rPr>
        <w:t>To allow for</w:t>
      </w:r>
      <w:r w:rsidR="00712151">
        <w:rPr>
          <w:rFonts w:cs="Times New Roman"/>
        </w:rPr>
        <w:t xml:space="preserve"> comparability between Φ and Φ* MIPs, I ignored the directionality of Φ MIP cuts, and excluded trials in which the Φ* MIP was not a bipartition.</w:t>
      </w:r>
      <w:r w:rsidR="00A23742">
        <w:rPr>
          <w:rFonts w:cs="Times New Roman"/>
        </w:rPr>
        <w:t xml:space="preserve"> Consequently, Φ and Φ* MIPs will always be identical for networks of two channels (as there is only one way to partition such a network</w:t>
      </w:r>
      <w:r w:rsidR="00756530">
        <w:rPr>
          <w:rFonts w:cs="Times New Roman"/>
        </w:rPr>
        <w:t xml:space="preserve"> when ignoring directionality), and thus I limited this analysis to networks of three and four channels.</w:t>
      </w:r>
      <w:r w:rsidR="00D51A7C">
        <w:rPr>
          <w:rFonts w:cs="Times New Roman"/>
        </w:rPr>
        <w:t xml:space="preserve"> </w:t>
      </w:r>
      <w:r w:rsidR="00FB5A97">
        <w:rPr>
          <w:rFonts w:cs="Times New Roman"/>
        </w:rPr>
        <w:t xml:space="preserve">I took the portion of samples within a trial </w:t>
      </w:r>
      <w:r w:rsidR="00BB3B82">
        <w:rPr>
          <w:rFonts w:cs="Times New Roman"/>
        </w:rPr>
        <w:t>whose Φ MIPs matched the Φ* MIP of the trial as a measure of MIP equality.</w:t>
      </w:r>
      <w:r w:rsidR="000805BD">
        <w:rPr>
          <w:rFonts w:cs="Times New Roman"/>
        </w:rPr>
        <w:t xml:space="preserve"> </w:t>
      </w:r>
      <w:r w:rsidR="000805BD">
        <w:t>After averaging match</w:t>
      </w:r>
      <w:r w:rsidR="00613544">
        <w:t>ed</w:t>
      </w:r>
      <w:r w:rsidR="000805BD">
        <w:t xml:space="preserve"> portions across trials and </w:t>
      </w:r>
      <w:r w:rsidR="004831BA">
        <w:t>networks</w:t>
      </w:r>
      <w:r w:rsidR="000805BD">
        <w:t xml:space="preserve">, </w:t>
      </w:r>
      <w:r w:rsidR="005B771A">
        <w:t xml:space="preserve">I conducted one-sample </w:t>
      </w:r>
      <w:r w:rsidR="005B771A">
        <w:rPr>
          <w:i/>
        </w:rPr>
        <w:t>t</w:t>
      </w:r>
      <w:r w:rsidR="005B771A">
        <w:t xml:space="preserve">-tests comparing match portions to the expected portion of matches from chance </w:t>
      </w:r>
      <w:r w:rsidR="000661BF">
        <w:t>(</w:t>
      </w:r>
      <w:r w:rsidR="009C21D9">
        <w:t xml:space="preserve">the conditional probability of a </w:t>
      </w:r>
      <w:r w:rsidR="009C21D9">
        <w:rPr>
          <w:rFonts w:cs="Times New Roman"/>
        </w:rPr>
        <w:t>Φ MIP matching a Φ* MIP is 1/3 and 1/7 for three and four channels respectively, given there are three ways to partition a set of 3 elements and 7 ways to partition a set of four elements</w:t>
      </w:r>
      <w:r w:rsidR="00FD5D54">
        <w:rPr>
          <w:rFonts w:cs="Times New Roman"/>
        </w:rPr>
        <w:t xml:space="preserve"> when ignoring directionality</w:t>
      </w:r>
      <w:r w:rsidR="005B771A">
        <w:t>)</w:t>
      </w:r>
      <w:r w:rsidR="004831BA">
        <w:t xml:space="preserve"> at each</w:t>
      </w:r>
      <w:r w:rsidR="006130A0">
        <w:t xml:space="preserve"> network size,</w:t>
      </w:r>
      <w:r w:rsidR="004831BA">
        <w:t xml:space="preserve"> condition</w:t>
      </w:r>
      <w:r w:rsidR="006130A0">
        <w:t>,</w:t>
      </w:r>
      <w:r w:rsidR="004831BA">
        <w:t xml:space="preserve"> and </w:t>
      </w:r>
      <w:r w:rsidR="00B35C88">
        <w:rPr>
          <w:rFonts w:cs="Times New Roman"/>
        </w:rPr>
        <w:t>τ</w:t>
      </w:r>
      <w:r w:rsidR="00B35C88">
        <w:t xml:space="preserve"> lag</w:t>
      </w:r>
      <w:r w:rsidR="005B771A">
        <w:t>.</w:t>
      </w:r>
    </w:p>
    <w:p w14:paraId="26A74E64" w14:textId="77777777" w:rsidR="005E68C4" w:rsidRDefault="005E68C4">
      <w:pPr>
        <w:spacing w:after="160" w:line="259" w:lineRule="auto"/>
      </w:pPr>
      <w:r>
        <w:br w:type="page"/>
      </w:r>
    </w:p>
    <w:p w14:paraId="6EF814A5" w14:textId="2162B896" w:rsidR="004861D8" w:rsidRDefault="00570D7F" w:rsidP="00570D7F">
      <w:pPr>
        <w:pStyle w:val="Heading2"/>
      </w:pPr>
      <w:bookmarkStart w:id="45" w:name="_Hlk494645119"/>
      <w:bookmarkStart w:id="46" w:name="_Toc495663317"/>
      <w:r>
        <w:lastRenderedPageBreak/>
        <w:t>Results</w:t>
      </w:r>
      <w:bookmarkEnd w:id="46"/>
    </w:p>
    <w:p w14:paraId="6E95DEBE" w14:textId="284C5461" w:rsidR="003D0AA8" w:rsidRDefault="003906B7" w:rsidP="003E3248">
      <w:pPr>
        <w:pStyle w:val="Heading3"/>
      </w:pPr>
      <w:bookmarkStart w:id="47" w:name="_Toc495663318"/>
      <w:bookmarkEnd w:id="45"/>
      <w:r>
        <w:rPr>
          <w:rFonts w:cs="Times New Roman"/>
        </w:rPr>
        <w:t xml:space="preserve">Φ </w:t>
      </w:r>
      <w:r w:rsidR="00CD4BF9">
        <w:rPr>
          <w:rFonts w:cs="Times New Roman"/>
        </w:rPr>
        <w:t>During Wakefulness and Anaesthesia</w:t>
      </w:r>
      <w:bookmarkEnd w:id="47"/>
    </w:p>
    <w:p w14:paraId="1419A925" w14:textId="0E7A66AE" w:rsidR="00803A68" w:rsidRDefault="00995740" w:rsidP="00803A68">
      <w:pPr>
        <w:ind w:firstLine="720"/>
        <w:rPr>
          <w:rFonts w:cs="Times New Roman"/>
        </w:rPr>
      </w:pPr>
      <w:r>
        <w:t>I</w:t>
      </w:r>
      <w:r w:rsidR="00CC43A2">
        <w:t xml:space="preserve"> conducted LME </w:t>
      </w:r>
      <w:r w:rsidR="005B6050">
        <w:t>analysis</w:t>
      </w:r>
      <w:r w:rsidR="00777531">
        <w:t xml:space="preserve"> to</w:t>
      </w:r>
      <w:r w:rsidR="002E7759">
        <w:t xml:space="preserve"> compare</w:t>
      </w:r>
      <w:r w:rsidR="00777531">
        <w:t xml:space="preserve"> </w:t>
      </w:r>
      <w:r w:rsidR="00777531">
        <w:rPr>
          <w:rFonts w:cs="Times New Roman"/>
        </w:rPr>
        <w:t>Φ values</w:t>
      </w:r>
      <w:r w:rsidR="002E7759">
        <w:rPr>
          <w:rFonts w:cs="Times New Roman"/>
        </w:rPr>
        <w:t xml:space="preserve"> between the air and isoflurane conditions</w:t>
      </w:r>
      <w:r w:rsidR="00777531">
        <w:rPr>
          <w:rFonts w:cs="Times New Roman"/>
        </w:rPr>
        <w:t xml:space="preserve">. </w:t>
      </w:r>
      <w:r w:rsidR="00BB3C18">
        <w:rPr>
          <w:rFonts w:cs="Times New Roman"/>
        </w:rPr>
        <w:t xml:space="preserve">EMD as a distance metric is always zero or greater, thus </w:t>
      </w:r>
      <w:r w:rsidR="00224021">
        <w:rPr>
          <w:rFonts w:cs="Times New Roman"/>
        </w:rPr>
        <w:t>Φ</w:t>
      </w:r>
      <w:r w:rsidR="00777531">
        <w:rPr>
          <w:rFonts w:cs="Times New Roman"/>
        </w:rPr>
        <w:t xml:space="preserve"> v</w:t>
      </w:r>
      <w:r w:rsidR="00FC0EA4">
        <w:rPr>
          <w:rFonts w:cs="Times New Roman"/>
        </w:rPr>
        <w:t>alues were always positive</w:t>
      </w:r>
      <w:r w:rsidR="00224021">
        <w:rPr>
          <w:rFonts w:cs="Times New Roman"/>
        </w:rPr>
        <w:t>.</w:t>
      </w:r>
      <w:r w:rsidR="000525A5">
        <w:rPr>
          <w:rFonts w:cs="Times New Roman"/>
        </w:rPr>
        <w:t xml:space="preserve"> </w:t>
      </w:r>
      <w:r w:rsidR="00A12099">
        <w:rPr>
          <w:rFonts w:cs="Times New Roman"/>
        </w:rPr>
        <w:t xml:space="preserve">As </w:t>
      </w:r>
      <w:r w:rsidR="000525A5">
        <w:rPr>
          <w:rFonts w:cs="Times New Roman"/>
        </w:rPr>
        <w:t>Φ</w:t>
      </w:r>
      <w:r w:rsidR="00A12099">
        <w:rPr>
          <w:rFonts w:cs="Times New Roman"/>
        </w:rPr>
        <w:t xml:space="preserve"> values were</w:t>
      </w:r>
      <w:r w:rsidR="000525A5">
        <w:rPr>
          <w:rFonts w:cs="Times New Roman"/>
        </w:rPr>
        <w:t xml:space="preserve"> positively skewed for all flies, </w:t>
      </w:r>
      <w:r w:rsidR="0020653F">
        <w:rPr>
          <w:rFonts w:cs="Times New Roman"/>
        </w:rPr>
        <w:t>I</w:t>
      </w:r>
      <w:r w:rsidR="000525A5">
        <w:rPr>
          <w:rFonts w:cs="Times New Roman"/>
        </w:rPr>
        <w:t xml:space="preserve"> </w:t>
      </w:r>
      <w:r w:rsidR="007C5898">
        <w:rPr>
          <w:rFonts w:cs="Times New Roman"/>
        </w:rPr>
        <w:t>log-</w:t>
      </w:r>
      <w:r w:rsidR="000525A5">
        <w:rPr>
          <w:rFonts w:cs="Times New Roman"/>
        </w:rPr>
        <w:t>transformed trial averaged Φ values before fitting the model to address heteroscedasticity.</w:t>
      </w:r>
      <w:r w:rsidR="00803A68">
        <w:rPr>
          <w:rFonts w:cs="Times New Roman"/>
        </w:rPr>
        <w:t xml:space="preserve"> </w:t>
      </w:r>
      <w:r w:rsidR="006813E5">
        <w:rPr>
          <w:rFonts w:cs="Times New Roman"/>
        </w:rPr>
        <w:t>Figure 6</w:t>
      </w:r>
      <w:r w:rsidR="00EB0B3D">
        <w:rPr>
          <w:rFonts w:cs="Times New Roman"/>
        </w:rPr>
        <w:t xml:space="preserve"> displays the change in </w:t>
      </w:r>
      <w:r w:rsidR="0033381F">
        <w:rPr>
          <w:rFonts w:cs="Times New Roman"/>
        </w:rPr>
        <w:t xml:space="preserve">non-transformed </w:t>
      </w:r>
      <w:r w:rsidR="00EB0B3D">
        <w:rPr>
          <w:rFonts w:cs="Times New Roman"/>
        </w:rPr>
        <w:t xml:space="preserve">Φ values from the air condition to the isoflurane condition at one τ lag. </w:t>
      </w:r>
      <w:r w:rsidR="00604942">
        <w:rPr>
          <w:rFonts w:cs="Times New Roman"/>
        </w:rPr>
        <w:t xml:space="preserve">Across network sizes and τ lags, </w:t>
      </w:r>
      <w:r w:rsidR="00803A68">
        <w:rPr>
          <w:rFonts w:cs="Times New Roman"/>
        </w:rPr>
        <w:t>Φ was significantly reduced in the isoflurane condition, χ</w:t>
      </w:r>
      <w:r w:rsidR="00803A68">
        <w:rPr>
          <w:rFonts w:cs="Times New Roman"/>
          <w:vertAlign w:val="superscript"/>
        </w:rPr>
        <w:t>2</w:t>
      </w:r>
      <w:r w:rsidR="00803A68">
        <w:rPr>
          <w:rFonts w:cs="Times New Roman"/>
        </w:rPr>
        <w:t>(1) = 2.16 × 10</w:t>
      </w:r>
      <w:r w:rsidR="00803A68">
        <w:rPr>
          <w:rFonts w:cs="Times New Roman"/>
          <w:vertAlign w:val="superscript"/>
        </w:rPr>
        <w:t>4</w:t>
      </w:r>
      <w:r w:rsidR="00803A68">
        <w:rPr>
          <w:rFonts w:cs="Times New Roman"/>
        </w:rPr>
        <w:t xml:space="preserve">, </w:t>
      </w:r>
      <w:r w:rsidR="00803A68">
        <w:rPr>
          <w:rFonts w:cs="Times New Roman"/>
          <w:i/>
        </w:rPr>
        <w:t>p</w:t>
      </w:r>
      <w:r w:rsidR="00803A68">
        <w:rPr>
          <w:rFonts w:cs="Times New Roman"/>
        </w:rPr>
        <w:t xml:space="preserve"> &lt; .001.</w:t>
      </w:r>
    </w:p>
    <w:p w14:paraId="2C4D8257" w14:textId="0B875091" w:rsidR="001573D6" w:rsidRPr="00871865" w:rsidRDefault="00BF426C" w:rsidP="00871865">
      <w:pPr>
        <w:ind w:firstLine="720"/>
        <w:rPr>
          <w:rFonts w:cs="Times New Roman"/>
        </w:rPr>
      </w:pPr>
      <w:r>
        <w:rPr>
          <w:rFonts w:cs="Times New Roman"/>
        </w:rPr>
        <w:t>Having</w:t>
      </w:r>
      <w:r w:rsidR="00616469">
        <w:rPr>
          <w:rFonts w:cs="Times New Roman"/>
        </w:rPr>
        <w:t xml:space="preserve"> calculated Φ at three network sizes and three τ lags, I also tested for effects of these on Φ values. </w:t>
      </w:r>
      <w:r w:rsidR="00D60C64">
        <w:rPr>
          <w:rFonts w:cs="Times New Roman"/>
        </w:rPr>
        <w:t>Φ increased significantly with network size</w:t>
      </w:r>
      <w:r w:rsidR="003524C6">
        <w:rPr>
          <w:rFonts w:cs="Times New Roman"/>
        </w:rPr>
        <w:t xml:space="preserve"> (χ</w:t>
      </w:r>
      <w:r w:rsidR="003524C6">
        <w:rPr>
          <w:rFonts w:cs="Times New Roman"/>
          <w:vertAlign w:val="superscript"/>
        </w:rPr>
        <w:t>2</w:t>
      </w:r>
      <w:r w:rsidR="003524C6">
        <w:rPr>
          <w:rFonts w:cs="Times New Roman"/>
        </w:rPr>
        <w:t>(1)</w:t>
      </w:r>
      <w:r w:rsidR="00E56761">
        <w:rPr>
          <w:rFonts w:cs="Times New Roman"/>
        </w:rPr>
        <w:t xml:space="preserve"> = 1.62</w:t>
      </w:r>
      <w:r w:rsidR="003524C6">
        <w:rPr>
          <w:rFonts w:cs="Times New Roman"/>
        </w:rPr>
        <w:t xml:space="preserve"> × 10</w:t>
      </w:r>
      <w:r w:rsidR="00E56761">
        <w:rPr>
          <w:rFonts w:cs="Times New Roman"/>
          <w:vertAlign w:val="superscript"/>
        </w:rPr>
        <w:t>4</w:t>
      </w:r>
      <w:r w:rsidR="003524C6">
        <w:rPr>
          <w:rFonts w:cs="Times New Roman"/>
        </w:rPr>
        <w:t xml:space="preserve">, </w:t>
      </w:r>
      <w:r w:rsidR="003524C6">
        <w:rPr>
          <w:rFonts w:cs="Times New Roman"/>
          <w:i/>
        </w:rPr>
        <w:t>p</w:t>
      </w:r>
      <w:r w:rsidR="00E56761">
        <w:rPr>
          <w:rFonts w:cs="Times New Roman"/>
        </w:rPr>
        <w:t xml:space="preserve"> &lt;</w:t>
      </w:r>
      <w:r w:rsidR="003524C6">
        <w:rPr>
          <w:rFonts w:cs="Times New Roman"/>
        </w:rPr>
        <w:t xml:space="preserve"> .001)</w:t>
      </w:r>
      <w:r w:rsidR="00D60C64">
        <w:rPr>
          <w:rFonts w:cs="Times New Roman"/>
        </w:rPr>
        <w:t>, and decreased significantly with longer lags</w:t>
      </w:r>
      <w:r w:rsidR="003524C6">
        <w:rPr>
          <w:rFonts w:cs="Times New Roman"/>
        </w:rPr>
        <w:t xml:space="preserve"> (χ</w:t>
      </w:r>
      <w:r w:rsidR="003524C6">
        <w:rPr>
          <w:rFonts w:cs="Times New Roman"/>
          <w:vertAlign w:val="superscript"/>
        </w:rPr>
        <w:t>2</w:t>
      </w:r>
      <w:r w:rsidR="003524C6">
        <w:rPr>
          <w:rFonts w:cs="Times New Roman"/>
        </w:rPr>
        <w:t>(1)</w:t>
      </w:r>
      <w:r w:rsidR="00E56761">
        <w:rPr>
          <w:rFonts w:cs="Times New Roman"/>
        </w:rPr>
        <w:t xml:space="preserve"> = 8.99</w:t>
      </w:r>
      <w:r w:rsidR="003524C6">
        <w:rPr>
          <w:rFonts w:cs="Times New Roman"/>
        </w:rPr>
        <w:t xml:space="preserve"> × 10</w:t>
      </w:r>
      <w:r w:rsidR="00E56761">
        <w:rPr>
          <w:rFonts w:cs="Times New Roman"/>
          <w:vertAlign w:val="superscript"/>
        </w:rPr>
        <w:t>3</w:t>
      </w:r>
      <w:r w:rsidR="003524C6">
        <w:rPr>
          <w:rFonts w:cs="Times New Roman"/>
        </w:rPr>
        <w:t xml:space="preserve">, </w:t>
      </w:r>
      <w:r w:rsidR="003524C6">
        <w:rPr>
          <w:rFonts w:cs="Times New Roman"/>
          <w:i/>
        </w:rPr>
        <w:t>p</w:t>
      </w:r>
      <w:r w:rsidR="00E56761">
        <w:rPr>
          <w:rFonts w:cs="Times New Roman"/>
        </w:rPr>
        <w:t xml:space="preserve"> &lt;</w:t>
      </w:r>
      <w:r w:rsidR="003524C6">
        <w:rPr>
          <w:rFonts w:cs="Times New Roman"/>
        </w:rPr>
        <w:t xml:space="preserve"> .001)</w:t>
      </w:r>
      <w:r w:rsidR="00D60C64">
        <w:rPr>
          <w:rFonts w:cs="Times New Roman"/>
        </w:rPr>
        <w:t xml:space="preserve">. </w:t>
      </w:r>
      <w:r w:rsidR="00804429">
        <w:rPr>
          <w:rFonts w:cs="Times New Roman"/>
        </w:rPr>
        <w:t xml:space="preserve">To compare </w:t>
      </w:r>
      <w:r w:rsidR="005A73D1">
        <w:rPr>
          <w:rFonts w:cs="Times New Roman"/>
        </w:rPr>
        <w:t xml:space="preserve">decreases in Φ at the channel level at each combination of network size and τ lag, I used post-hoc Wilcoxon signed-rank tests on untransformed values at each network (with FDR corrected </w:t>
      </w:r>
      <w:r w:rsidR="005A73D1">
        <w:rPr>
          <w:rFonts w:cs="Times New Roman"/>
          <w:i/>
        </w:rPr>
        <w:t>p</w:t>
      </w:r>
      <w:r w:rsidR="005A73D1">
        <w:rPr>
          <w:rFonts w:cs="Times New Roman"/>
        </w:rPr>
        <w:t xml:space="preserve"> &lt; .05). The portion of networks which experienced a significant decrease Φ in this manner increased with the network size, but was relatively stable across τ lags</w:t>
      </w:r>
      <w:r w:rsidR="00987753">
        <w:rPr>
          <w:rFonts w:cs="Times New Roman"/>
        </w:rPr>
        <w:t xml:space="preserve"> (Figure 6</w:t>
      </w:r>
      <w:r w:rsidR="003C019E">
        <w:rPr>
          <w:rFonts w:cs="Times New Roman"/>
        </w:rPr>
        <w:t>e</w:t>
      </w:r>
      <w:r w:rsidR="00871865">
        <w:rPr>
          <w:rFonts w:cs="Times New Roman"/>
        </w:rPr>
        <w:t>)</w:t>
      </w:r>
      <w:r w:rsidR="005A73D1">
        <w:rPr>
          <w:rFonts w:cs="Times New Roman"/>
        </w:rPr>
        <w:t>.</w:t>
      </w:r>
    </w:p>
    <w:p w14:paraId="6C10B9A5" w14:textId="10DB3D02" w:rsidR="001573D6" w:rsidRDefault="0018654D" w:rsidP="00984F7A">
      <w:pPr>
        <w:jc w:val="center"/>
        <w:rPr>
          <w:noProof/>
        </w:rPr>
      </w:pPr>
      <w:r>
        <w:rPr>
          <w:noProof/>
        </w:rPr>
        <w:drawing>
          <wp:inline distT="0" distB="0" distL="0" distR="0" wp14:anchorId="45C023E2" wp14:editId="2CB3E2B2">
            <wp:extent cx="5579745" cy="3242310"/>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9745" cy="3242310"/>
                    </a:xfrm>
                    <a:prstGeom prst="rect">
                      <a:avLst/>
                    </a:prstGeom>
                  </pic:spPr>
                </pic:pic>
              </a:graphicData>
            </a:graphic>
          </wp:inline>
        </w:drawing>
      </w:r>
    </w:p>
    <w:p w14:paraId="4765E0E7" w14:textId="7002F6B7" w:rsidR="00F5468F" w:rsidRDefault="00987753" w:rsidP="003E3248">
      <w:pPr>
        <w:rPr>
          <w:rFonts w:cs="Times New Roman"/>
        </w:rPr>
      </w:pPr>
      <w:r>
        <w:rPr>
          <w:i/>
        </w:rPr>
        <w:lastRenderedPageBreak/>
        <w:t>Figure 6</w:t>
      </w:r>
      <w:r w:rsidR="00A61E60">
        <w:rPr>
          <w:i/>
        </w:rPr>
        <w:t>.</w:t>
      </w:r>
      <w:r w:rsidR="008A6306">
        <w:t xml:space="preserve"> </w:t>
      </w:r>
      <w:r w:rsidR="004B1406">
        <w:rPr>
          <w:rFonts w:cs="Times New Roman"/>
        </w:rPr>
        <w:t>Φ</w:t>
      </w:r>
      <w:r w:rsidR="004B1406">
        <w:t xml:space="preserve"> </w:t>
      </w:r>
      <w:r w:rsidR="003A75CB">
        <w:t>values</w:t>
      </w:r>
      <w:r w:rsidR="003A7478">
        <w:t xml:space="preserve"> in relation to condition, network size, and </w:t>
      </w:r>
      <w:r w:rsidR="003A7478">
        <w:rPr>
          <w:rFonts w:cs="Times New Roman"/>
        </w:rPr>
        <w:t>τ</w:t>
      </w:r>
      <w:r w:rsidR="00A8148D">
        <w:t xml:space="preserve"> lag.</w:t>
      </w:r>
      <w:r w:rsidR="00EE0F9B">
        <w:t xml:space="preserve"> </w:t>
      </w:r>
      <w:r w:rsidR="00F8341D">
        <w:t xml:space="preserve">(a) </w:t>
      </w:r>
      <w:r w:rsidR="00EB49F2">
        <w:t>Chang</w:t>
      </w:r>
      <w:r w:rsidR="00085AA2">
        <w:t xml:space="preserve">e in </w:t>
      </w:r>
      <w:r w:rsidR="00085AA2">
        <w:rPr>
          <w:rFonts w:cs="Times New Roman"/>
        </w:rPr>
        <w:t>Φ</w:t>
      </w:r>
      <w:r w:rsidR="00085AA2">
        <w:t xml:space="preserve"> </w:t>
      </w:r>
      <w:r w:rsidR="00B878C2">
        <w:t xml:space="preserve">(air – iso) </w:t>
      </w:r>
      <w:r w:rsidR="00054AFB">
        <w:t xml:space="preserve">for all </w:t>
      </w:r>
      <w:r w:rsidR="009F3876">
        <w:t>networks</w:t>
      </w:r>
      <w:r w:rsidR="00054AFB">
        <w:t xml:space="preserve"> </w:t>
      </w:r>
      <w:r w:rsidR="00085AA2">
        <w:t xml:space="preserve">at </w:t>
      </w:r>
      <w:r w:rsidR="00085AA2">
        <w:rPr>
          <w:rFonts w:cs="Times New Roman"/>
        </w:rPr>
        <w:t>τ = 4 ms</w:t>
      </w:r>
      <w:r w:rsidR="000B27FB">
        <w:rPr>
          <w:rFonts w:cs="Times New Roman"/>
        </w:rPr>
        <w:t xml:space="preserve">. </w:t>
      </w:r>
      <w:r w:rsidR="006C59A2">
        <w:rPr>
          <w:rFonts w:cs="Times New Roman"/>
        </w:rPr>
        <w:t>Error bars represent standard error across flies</w:t>
      </w:r>
      <w:r w:rsidR="00005036">
        <w:rPr>
          <w:rFonts w:cs="Times New Roman"/>
        </w:rPr>
        <w:t xml:space="preserve"> (</w:t>
      </w:r>
      <w:r w:rsidR="00005036">
        <w:rPr>
          <w:rFonts w:cs="Times New Roman"/>
          <w:i/>
        </w:rPr>
        <w:t>N</w:t>
      </w:r>
      <w:r w:rsidR="00005036">
        <w:rPr>
          <w:rFonts w:cs="Times New Roman"/>
        </w:rPr>
        <w:t xml:space="preserve"> = 13)</w:t>
      </w:r>
      <w:r w:rsidR="006C59A2">
        <w:rPr>
          <w:rFonts w:cs="Times New Roman"/>
        </w:rPr>
        <w:t xml:space="preserve">. </w:t>
      </w:r>
      <w:r w:rsidR="00693C2F">
        <w:rPr>
          <w:rFonts w:cs="Times New Roman"/>
        </w:rPr>
        <w:t xml:space="preserve">(b-d) Φ values after averaging across all </w:t>
      </w:r>
      <w:r w:rsidR="009F3876">
        <w:rPr>
          <w:rFonts w:cs="Times New Roman"/>
        </w:rPr>
        <w:t>networks</w:t>
      </w:r>
      <w:r w:rsidR="00693C2F">
        <w:rPr>
          <w:rFonts w:cs="Times New Roman"/>
        </w:rPr>
        <w:t xml:space="preserve"> within flies</w:t>
      </w:r>
      <w:r w:rsidR="00681706">
        <w:rPr>
          <w:rFonts w:cs="Times New Roman"/>
        </w:rPr>
        <w:t>, for</w:t>
      </w:r>
      <w:r w:rsidR="004D73F3">
        <w:rPr>
          <w:rFonts w:cs="Times New Roman"/>
        </w:rPr>
        <w:t xml:space="preserve"> (b)</w:t>
      </w:r>
      <w:r w:rsidR="00681706">
        <w:rPr>
          <w:rFonts w:cs="Times New Roman"/>
        </w:rPr>
        <w:t xml:space="preserve"> effect of condition (averaged across network sizes and lags), </w:t>
      </w:r>
      <w:r w:rsidR="004D73F3">
        <w:rPr>
          <w:rFonts w:cs="Times New Roman"/>
        </w:rPr>
        <w:t xml:space="preserve">(c) </w:t>
      </w:r>
      <w:r w:rsidR="00681706">
        <w:rPr>
          <w:rFonts w:cs="Times New Roman"/>
        </w:rPr>
        <w:t>effect of network size (averaged across conditions and lags</w:t>
      </w:r>
      <w:r w:rsidR="004D73F3">
        <w:rPr>
          <w:rFonts w:cs="Times New Roman"/>
        </w:rPr>
        <w:t xml:space="preserve">), and (d) </w:t>
      </w:r>
      <w:r w:rsidR="00681706">
        <w:rPr>
          <w:rFonts w:cs="Times New Roman"/>
        </w:rPr>
        <w:t>effect of lag (averaged across conditions and network sizes</w:t>
      </w:r>
      <w:r w:rsidR="004D73F3">
        <w:rPr>
          <w:rFonts w:cs="Times New Roman"/>
        </w:rPr>
        <w:t>).</w:t>
      </w:r>
      <w:r w:rsidR="00C30A21">
        <w:rPr>
          <w:rFonts w:cs="Times New Roman"/>
        </w:rPr>
        <w:t xml:space="preserve"> All main effects were significant.</w:t>
      </w:r>
      <w:r w:rsidR="004D73F3">
        <w:rPr>
          <w:rFonts w:cs="Times New Roman"/>
        </w:rPr>
        <w:t xml:space="preserve"> </w:t>
      </w:r>
      <w:r w:rsidR="006C1C26">
        <w:rPr>
          <w:rFonts w:cs="Times New Roman"/>
        </w:rPr>
        <w:t xml:space="preserve">(e) Percentage of </w:t>
      </w:r>
      <w:r w:rsidR="009F3876">
        <w:rPr>
          <w:rFonts w:cs="Times New Roman"/>
        </w:rPr>
        <w:t>networks</w:t>
      </w:r>
      <w:r w:rsidR="006C1C26">
        <w:rPr>
          <w:rFonts w:cs="Times New Roman"/>
        </w:rPr>
        <w:t xml:space="preserve"> with a significant decrease </w:t>
      </w:r>
      <w:r w:rsidR="00A15A0C">
        <w:rPr>
          <w:rFonts w:cs="Times New Roman"/>
        </w:rPr>
        <w:t>Φ, at each set size and lag. Colours dark blue, cyan, and yellow correspond to sets of 2, 3, and 4 channels respectively.</w:t>
      </w:r>
    </w:p>
    <w:p w14:paraId="51F9619F" w14:textId="77777777" w:rsidR="00A61E60" w:rsidRDefault="00A61E60" w:rsidP="003E3248">
      <w:pPr>
        <w:rPr>
          <w:rFonts w:cs="Times New Roman"/>
        </w:rPr>
      </w:pPr>
    </w:p>
    <w:p w14:paraId="0ACC3144" w14:textId="64A46EE2" w:rsidR="003754F0" w:rsidRDefault="0016776C" w:rsidP="003754F0">
      <w:pPr>
        <w:pStyle w:val="Heading3"/>
      </w:pPr>
      <w:bookmarkStart w:id="48" w:name="_Toc495663319"/>
      <w:r>
        <w:rPr>
          <w:rFonts w:cs="Times New Roman"/>
        </w:rPr>
        <w:t>Φ</w:t>
      </w:r>
      <w:r w:rsidR="00DB03CB">
        <w:rPr>
          <w:rFonts w:cs="Times New Roman"/>
        </w:rPr>
        <w:t xml:space="preserve"> MIP Feedback</w:t>
      </w:r>
      <w:bookmarkEnd w:id="48"/>
    </w:p>
    <w:p w14:paraId="60FDCFE3" w14:textId="5D799052" w:rsidR="006278BD" w:rsidRDefault="006468A3" w:rsidP="00F1703D">
      <w:r>
        <w:tab/>
      </w:r>
      <w:r w:rsidR="00940342">
        <w:t>To assess if feedback influences as captured by unidirectional MIP cuts were changed between the air and isoflurane conditions, I conducted a two-way ANOVA</w:t>
      </w:r>
      <w:r w:rsidR="00EE3679">
        <w:t xml:space="preserve"> with a main effect of condition, and to account for having calculated </w:t>
      </w:r>
      <w:r w:rsidR="00A1537A">
        <w:rPr>
          <w:rFonts w:cs="Times New Roman"/>
        </w:rPr>
        <w:t>Φ at three</w:t>
      </w:r>
      <w:r w:rsidR="00940342">
        <w:t xml:space="preserve"> </w:t>
      </w:r>
      <w:r w:rsidR="00940342">
        <w:rPr>
          <w:rFonts w:cs="Times New Roman"/>
        </w:rPr>
        <w:t>τ</w:t>
      </w:r>
      <w:r w:rsidR="00940342">
        <w:t xml:space="preserve"> lag</w:t>
      </w:r>
      <w:r w:rsidR="00A1537A">
        <w:t>s</w:t>
      </w:r>
      <w:r w:rsidR="00940342">
        <w:t>.</w:t>
      </w:r>
      <w:r w:rsidR="00EE3679">
        <w:t xml:space="preserve"> The portions of feedback cuts</w:t>
      </w:r>
      <w:r w:rsidR="0059139F">
        <w:t>, after averaging across trials and networks,</w:t>
      </w:r>
      <w:r w:rsidR="00EE3679">
        <w:t xml:space="preserve"> </w:t>
      </w:r>
      <w:r w:rsidR="00CE1566">
        <w:t>did not significantly change for either condition (</w:t>
      </w:r>
      <w:r w:rsidR="00CE1566">
        <w:rPr>
          <w:rFonts w:cs="Times New Roman"/>
          <w:i/>
        </w:rPr>
        <w:t>F</w:t>
      </w:r>
      <w:r w:rsidR="00CE1566">
        <w:rPr>
          <w:rFonts w:cs="Times New Roman"/>
        </w:rPr>
        <w:t xml:space="preserve">(1, 72) = 0.05, </w:t>
      </w:r>
      <w:r w:rsidR="00CE1566">
        <w:rPr>
          <w:rFonts w:cs="Times New Roman"/>
          <w:i/>
        </w:rPr>
        <w:t>p</w:t>
      </w:r>
      <w:r w:rsidR="00CE1566">
        <w:rPr>
          <w:rFonts w:cs="Times New Roman"/>
        </w:rPr>
        <w:t xml:space="preserve"> = 0.82</w:t>
      </w:r>
      <w:r w:rsidR="00CE1566">
        <w:t>) or lag (</w:t>
      </w:r>
      <w:r w:rsidR="00CE1566">
        <w:rPr>
          <w:rFonts w:cs="Times New Roman"/>
          <w:i/>
        </w:rPr>
        <w:t>F</w:t>
      </w:r>
      <w:r w:rsidR="00CE1566">
        <w:rPr>
          <w:rFonts w:cs="Times New Roman"/>
        </w:rPr>
        <w:t xml:space="preserve">(2, 72) = 1.64, </w:t>
      </w:r>
      <w:r w:rsidR="00CE1566">
        <w:rPr>
          <w:rFonts w:cs="Times New Roman"/>
          <w:i/>
        </w:rPr>
        <w:t>p</w:t>
      </w:r>
      <w:r w:rsidR="00CE1566">
        <w:rPr>
          <w:rFonts w:cs="Times New Roman"/>
        </w:rPr>
        <w:t xml:space="preserve"> = 0.20</w:t>
      </w:r>
      <w:r w:rsidR="00CE1566">
        <w:t>).</w:t>
      </w:r>
      <w:r w:rsidR="0059139F">
        <w:t xml:space="preserve"> </w:t>
      </w:r>
      <w:r w:rsidR="004D0CED">
        <w:t>Considering that, for two channels, there are only two possible MIP cuts, t</w:t>
      </w:r>
      <w:r w:rsidR="0059139F">
        <w:t xml:space="preserve">he portions of feedback cuts </w:t>
      </w:r>
      <w:r w:rsidR="004C074D">
        <w:t xml:space="preserve">in both the air and isoflurane conditions were also not significantly different from </w:t>
      </w:r>
      <w:r w:rsidR="00A704A2">
        <w:t>the chance level of 50%.</w:t>
      </w:r>
      <w:r w:rsidR="004C074D">
        <w:t xml:space="preserve"> (see Figure </w:t>
      </w:r>
      <w:r w:rsidR="004E7EDE">
        <w:t>7</w:t>
      </w:r>
      <w:r w:rsidR="004C074D">
        <w:t xml:space="preserve">, </w:t>
      </w:r>
      <w:r w:rsidR="004D0CED">
        <w:t xml:space="preserve">one sample </w:t>
      </w:r>
      <w:r w:rsidR="004D0CED" w:rsidRPr="004D0CED">
        <w:rPr>
          <w:i/>
        </w:rPr>
        <w:t>t</w:t>
      </w:r>
      <w:r w:rsidR="004D0CED">
        <w:t>-tests,</w:t>
      </w:r>
      <w:r w:rsidR="004D0CED">
        <w:rPr>
          <w:i/>
        </w:rPr>
        <w:t xml:space="preserve"> </w:t>
      </w:r>
      <w:r w:rsidR="004C074D" w:rsidRPr="004D0CED">
        <w:rPr>
          <w:i/>
        </w:rPr>
        <w:t>p</w:t>
      </w:r>
      <w:r w:rsidR="004C074D">
        <w:t xml:space="preserve"> &gt; .05 for both conditions at all </w:t>
      </w:r>
      <w:r w:rsidR="004D0CED">
        <w:rPr>
          <w:rFonts w:cs="Times New Roman"/>
        </w:rPr>
        <w:t>τ</w:t>
      </w:r>
      <w:r w:rsidR="004D0CED">
        <w:t xml:space="preserve"> </w:t>
      </w:r>
      <w:r w:rsidR="004C074D">
        <w:t>lags).</w:t>
      </w:r>
    </w:p>
    <w:p w14:paraId="75D73B14" w14:textId="108E5EEB" w:rsidR="00A64F1A" w:rsidRDefault="00666721" w:rsidP="00984F7A">
      <w:pPr>
        <w:jc w:val="center"/>
      </w:pPr>
      <w:r>
        <w:rPr>
          <w:noProof/>
        </w:rPr>
        <w:drawing>
          <wp:inline distT="0" distB="0" distL="0" distR="0" wp14:anchorId="40DC23E1" wp14:editId="1C23D795">
            <wp:extent cx="3364992" cy="210384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clrChange>
                        <a:clrFrom>
                          <a:srgbClr val="F0F0F0"/>
                        </a:clrFrom>
                        <a:clrTo>
                          <a:srgbClr val="F0F0F0">
                            <a:alpha val="0"/>
                          </a:srgbClr>
                        </a:clrTo>
                      </a:clrChange>
                    </a:blip>
                    <a:stretch>
                      <a:fillRect/>
                    </a:stretch>
                  </pic:blipFill>
                  <pic:spPr>
                    <a:xfrm>
                      <a:off x="0" y="0"/>
                      <a:ext cx="3384656" cy="2116141"/>
                    </a:xfrm>
                    <a:prstGeom prst="rect">
                      <a:avLst/>
                    </a:prstGeom>
                  </pic:spPr>
                </pic:pic>
              </a:graphicData>
            </a:graphic>
          </wp:inline>
        </w:drawing>
      </w:r>
    </w:p>
    <w:p w14:paraId="2075FAB0" w14:textId="0495865A" w:rsidR="006468A3" w:rsidRDefault="00695A8B" w:rsidP="00F1703D">
      <w:r>
        <w:rPr>
          <w:i/>
        </w:rPr>
        <w:lastRenderedPageBreak/>
        <w:t>Figure 7</w:t>
      </w:r>
      <w:r w:rsidR="00A61E60">
        <w:rPr>
          <w:i/>
        </w:rPr>
        <w:t>.</w:t>
      </w:r>
      <w:r w:rsidR="00A61E60">
        <w:t xml:space="preserve"> </w:t>
      </w:r>
      <w:r w:rsidR="00CF669B">
        <w:t xml:space="preserve">Proportion of feedback cuts in the MIP for </w:t>
      </w:r>
      <w:r w:rsidR="009F3876">
        <w:t>networks of two channels</w:t>
      </w:r>
      <w:r w:rsidR="00B66817">
        <w:t xml:space="preserve">. </w:t>
      </w:r>
      <w:r w:rsidR="00A04C92">
        <w:t>Blue bars indicate the proportion in the air condition, and red bars indicate the proportion in the isoflurane condition.</w:t>
      </w:r>
      <w:r w:rsidR="00093D7F">
        <w:t xml:space="preserve"> The dotted line represents the proportion of f</w:t>
      </w:r>
      <w:r w:rsidR="00EB3385">
        <w:t>eedback cuts expected by chance (50%).</w:t>
      </w:r>
    </w:p>
    <w:p w14:paraId="72548D06" w14:textId="77777777" w:rsidR="00A61E60" w:rsidRDefault="00A61E60" w:rsidP="00F1703D"/>
    <w:p w14:paraId="6B0ABF9F" w14:textId="4B0D2A19" w:rsidR="008107E7" w:rsidRDefault="00C57A58" w:rsidP="00413D59">
      <w:pPr>
        <w:pStyle w:val="Heading3"/>
      </w:pPr>
      <w:bookmarkStart w:id="49" w:name="_Toc495663320"/>
      <w:r>
        <w:rPr>
          <w:rFonts w:cs="Times New Roman"/>
        </w:rPr>
        <w:t>Φ</w:t>
      </w:r>
      <w:r>
        <w:t xml:space="preserve">* </w:t>
      </w:r>
      <w:r w:rsidR="00695AB5">
        <w:t>During Wakefulness and Anaesthesia</w:t>
      </w:r>
      <w:bookmarkEnd w:id="49"/>
    </w:p>
    <w:p w14:paraId="754FD188" w14:textId="64A4BFD0" w:rsidR="00DA01E6" w:rsidRDefault="006A7312" w:rsidP="006B379C">
      <w:pPr>
        <w:ind w:firstLine="720"/>
        <w:rPr>
          <w:rFonts w:cs="Times New Roman"/>
        </w:rPr>
      </w:pPr>
      <w:r>
        <w:t xml:space="preserve">To compare </w:t>
      </w:r>
      <w:r>
        <w:rPr>
          <w:rFonts w:cs="Times New Roman"/>
        </w:rPr>
        <w:t xml:space="preserve">Φ* to Φ, I repeated the same statistical analyses for Φ* as for Φ. </w:t>
      </w:r>
      <w:r w:rsidR="00E36799">
        <w:rPr>
          <w:rFonts w:cs="Times New Roman"/>
        </w:rPr>
        <w:t>Thus, I conducted LME analysis to test for effects of condition, network size, and τ lag.</w:t>
      </w:r>
      <w:r w:rsidR="00F862E9">
        <w:rPr>
          <w:rFonts w:cs="Times New Roman"/>
        </w:rPr>
        <w:t xml:space="preserve"> Once again, all Φ* values were positive, and the distribution of Φ* within flies was positively skewed. Thus, trial averaged Φ* values were log transformed before fitting the model to address heteroscedasticity.</w:t>
      </w:r>
      <w:r w:rsidR="009E753B">
        <w:rPr>
          <w:rFonts w:cs="Times New Roman"/>
        </w:rPr>
        <w:t xml:space="preserve"> </w:t>
      </w:r>
      <w:r w:rsidR="00EA0F8C">
        <w:rPr>
          <w:rFonts w:cs="Times New Roman"/>
        </w:rPr>
        <w:t>Figure 8</w:t>
      </w:r>
      <w:r w:rsidR="00BC0F09">
        <w:rPr>
          <w:rFonts w:cs="Times New Roman"/>
        </w:rPr>
        <w:t xml:space="preserve"> displays the change in non-transformed Φ values from the air condition to the isoflurane condition at one τ lag. As for Φ, Φ* was significantly reduced in the isoflurane condition (χ</w:t>
      </w:r>
      <w:r w:rsidR="00BC0F09">
        <w:rPr>
          <w:rFonts w:cs="Times New Roman"/>
          <w:vertAlign w:val="superscript"/>
        </w:rPr>
        <w:t>2</w:t>
      </w:r>
      <w:r w:rsidR="005B538B">
        <w:rPr>
          <w:rFonts w:cs="Times New Roman"/>
        </w:rPr>
        <w:t>(1) = 1.67</w:t>
      </w:r>
      <w:r w:rsidR="00BC0F09">
        <w:rPr>
          <w:rFonts w:cs="Times New Roman"/>
        </w:rPr>
        <w:t xml:space="preserve"> × 10</w:t>
      </w:r>
      <w:r w:rsidR="005161A8">
        <w:rPr>
          <w:rFonts w:cs="Times New Roman"/>
          <w:vertAlign w:val="superscript"/>
        </w:rPr>
        <w:t>4</w:t>
      </w:r>
      <w:r w:rsidR="00BC0F09">
        <w:rPr>
          <w:rFonts w:cs="Times New Roman"/>
        </w:rPr>
        <w:t xml:space="preserve">, </w:t>
      </w:r>
      <w:r w:rsidR="00BC0F09">
        <w:rPr>
          <w:rFonts w:cs="Times New Roman"/>
          <w:i/>
        </w:rPr>
        <w:t>p</w:t>
      </w:r>
      <w:r w:rsidR="00C87999">
        <w:rPr>
          <w:rFonts w:cs="Times New Roman"/>
        </w:rPr>
        <w:t xml:space="preserve"> &lt;</w:t>
      </w:r>
      <w:r w:rsidR="00BC0F09">
        <w:rPr>
          <w:rFonts w:cs="Times New Roman"/>
        </w:rPr>
        <w:t xml:space="preserve"> .001), increased with the number of channels considered (χ</w:t>
      </w:r>
      <w:r w:rsidR="00BC0F09">
        <w:rPr>
          <w:rFonts w:cs="Times New Roman"/>
          <w:vertAlign w:val="superscript"/>
        </w:rPr>
        <w:t>2</w:t>
      </w:r>
      <w:r w:rsidR="00C87999">
        <w:rPr>
          <w:rFonts w:cs="Times New Roman"/>
        </w:rPr>
        <w:t xml:space="preserve">(1) = </w:t>
      </w:r>
      <w:r w:rsidR="005B538B">
        <w:rPr>
          <w:rFonts w:cs="Times New Roman"/>
        </w:rPr>
        <w:t>1.</w:t>
      </w:r>
      <w:r w:rsidR="005161A8">
        <w:rPr>
          <w:rFonts w:cs="Times New Roman"/>
        </w:rPr>
        <w:t>19</w:t>
      </w:r>
      <w:r w:rsidR="005B538B">
        <w:rPr>
          <w:rFonts w:cs="Times New Roman"/>
        </w:rPr>
        <w:t xml:space="preserve"> × 10</w:t>
      </w:r>
      <w:r w:rsidR="005161A8">
        <w:rPr>
          <w:rFonts w:cs="Times New Roman"/>
          <w:vertAlign w:val="superscript"/>
        </w:rPr>
        <w:t>4</w:t>
      </w:r>
      <w:r w:rsidR="00BC0F09">
        <w:rPr>
          <w:rFonts w:cs="Times New Roman"/>
        </w:rPr>
        <w:t xml:space="preserve">, </w:t>
      </w:r>
      <w:r w:rsidR="00BC0F09">
        <w:rPr>
          <w:rFonts w:cs="Times New Roman"/>
          <w:i/>
        </w:rPr>
        <w:t>p</w:t>
      </w:r>
      <w:r w:rsidR="00C87999">
        <w:rPr>
          <w:rFonts w:cs="Times New Roman"/>
        </w:rPr>
        <w:t xml:space="preserve"> &lt;</w:t>
      </w:r>
      <w:r w:rsidR="00BC0F09">
        <w:rPr>
          <w:rFonts w:cs="Times New Roman"/>
        </w:rPr>
        <w:t xml:space="preserve"> .001), and decreased with longer lags (χ</w:t>
      </w:r>
      <w:r w:rsidR="00BC0F09">
        <w:rPr>
          <w:rFonts w:cs="Times New Roman"/>
          <w:vertAlign w:val="superscript"/>
        </w:rPr>
        <w:t>2</w:t>
      </w:r>
      <w:r w:rsidR="00BC0F09">
        <w:rPr>
          <w:rFonts w:cs="Times New Roman"/>
        </w:rPr>
        <w:t xml:space="preserve">(1) = </w:t>
      </w:r>
      <w:r w:rsidR="008048F5">
        <w:rPr>
          <w:rFonts w:cs="Times New Roman"/>
        </w:rPr>
        <w:t>481.64</w:t>
      </w:r>
      <w:r w:rsidR="00BC0F09">
        <w:rPr>
          <w:rFonts w:cs="Times New Roman"/>
        </w:rPr>
        <w:t xml:space="preserve">, </w:t>
      </w:r>
      <w:r w:rsidR="00BC0F09">
        <w:rPr>
          <w:rFonts w:cs="Times New Roman"/>
          <w:i/>
        </w:rPr>
        <w:t>p</w:t>
      </w:r>
      <w:r w:rsidR="00E73398">
        <w:rPr>
          <w:rFonts w:cs="Times New Roman"/>
        </w:rPr>
        <w:t xml:space="preserve"> &lt;</w:t>
      </w:r>
      <w:r w:rsidR="00BC0F09">
        <w:rPr>
          <w:rFonts w:cs="Times New Roman"/>
        </w:rPr>
        <w:t xml:space="preserve"> .001).</w:t>
      </w:r>
    </w:p>
    <w:p w14:paraId="721F0B49" w14:textId="5CC89011" w:rsidR="006A7312" w:rsidRDefault="00963A9B" w:rsidP="006B379C">
      <w:pPr>
        <w:ind w:firstLine="720"/>
        <w:rPr>
          <w:rFonts w:cs="Times New Roman"/>
        </w:rPr>
      </w:pPr>
      <w:r>
        <w:rPr>
          <w:rFonts w:cs="Times New Roman"/>
        </w:rPr>
        <w:t xml:space="preserve">I once again used post-hoc Wilcoxon signed-rank tests on untransformed values at each network (with FDR corrected </w:t>
      </w:r>
      <w:r>
        <w:rPr>
          <w:rFonts w:cs="Times New Roman"/>
          <w:i/>
        </w:rPr>
        <w:t>p</w:t>
      </w:r>
      <w:r>
        <w:rPr>
          <w:rFonts w:cs="Times New Roman"/>
        </w:rPr>
        <w:t xml:space="preserve"> &lt; .05) to compare the portions of networks which experienced a significant decrease in Φ under the isoflurane condition across network sizes and τ lags</w:t>
      </w:r>
      <w:r w:rsidR="005E25F9">
        <w:rPr>
          <w:rFonts w:cs="Times New Roman"/>
        </w:rPr>
        <w:t xml:space="preserve"> (Figure 8e</w:t>
      </w:r>
      <w:r w:rsidR="00F04A19">
        <w:rPr>
          <w:rFonts w:cs="Times New Roman"/>
        </w:rPr>
        <w:t>)</w:t>
      </w:r>
      <w:r>
        <w:rPr>
          <w:rFonts w:cs="Times New Roman"/>
        </w:rPr>
        <w:t xml:space="preserve">. </w:t>
      </w:r>
      <w:r w:rsidR="00B47EB8">
        <w:rPr>
          <w:rFonts w:cs="Times New Roman"/>
        </w:rPr>
        <w:t xml:space="preserve">Overall, a smaller portion of networks experienced a decrease in Φ* than in Φ. </w:t>
      </w:r>
      <w:r w:rsidR="00B04617">
        <w:rPr>
          <w:rFonts w:cs="Times New Roman"/>
        </w:rPr>
        <w:t>As for</w:t>
      </w:r>
      <w:r w:rsidR="00B47EB8">
        <w:rPr>
          <w:rFonts w:cs="Times New Roman"/>
        </w:rPr>
        <w:t xml:space="preserve"> Φ, the portion of networks which had reduced Φ* during isoflurane increased</w:t>
      </w:r>
      <w:r w:rsidR="00B04617">
        <w:rPr>
          <w:rFonts w:cs="Times New Roman"/>
        </w:rPr>
        <w:t xml:space="preserve"> with network</w:t>
      </w:r>
      <w:r w:rsidR="00B47EB8">
        <w:rPr>
          <w:rFonts w:cs="Times New Roman"/>
        </w:rPr>
        <w:t xml:space="preserve"> size. </w:t>
      </w:r>
      <w:r w:rsidR="00F83BA4">
        <w:rPr>
          <w:rFonts w:cs="Times New Roman"/>
        </w:rPr>
        <w:t>Unlike Φ, the portion of networks with significantly reduced Φ* was n</w:t>
      </w:r>
      <w:r w:rsidR="001563B1">
        <w:rPr>
          <w:rFonts w:cs="Times New Roman"/>
        </w:rPr>
        <w:t>oticeably larger for</w:t>
      </w:r>
      <w:r w:rsidR="00F83BA4">
        <w:rPr>
          <w:rFonts w:cs="Times New Roman"/>
        </w:rPr>
        <w:t xml:space="preserve"> τ = 4 ms.</w:t>
      </w:r>
    </w:p>
    <w:p w14:paraId="03D90296" w14:textId="63E09B76" w:rsidR="00093AF7" w:rsidRDefault="00980F7A" w:rsidP="00984F7A">
      <w:pPr>
        <w:jc w:val="center"/>
      </w:pPr>
      <w:r>
        <w:rPr>
          <w:noProof/>
        </w:rPr>
        <w:lastRenderedPageBreak/>
        <w:drawing>
          <wp:inline distT="0" distB="0" distL="0" distR="0" wp14:anchorId="3AB8F6BA" wp14:editId="7142873B">
            <wp:extent cx="5579745" cy="2983865"/>
            <wp:effectExtent l="0" t="0" r="190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983865"/>
                    </a:xfrm>
                    <a:prstGeom prst="rect">
                      <a:avLst/>
                    </a:prstGeom>
                  </pic:spPr>
                </pic:pic>
              </a:graphicData>
            </a:graphic>
          </wp:inline>
        </w:drawing>
      </w:r>
    </w:p>
    <w:p w14:paraId="02FB1537" w14:textId="205C0230" w:rsidR="00632CEF" w:rsidRDefault="00475C7C" w:rsidP="00E855E7">
      <w:pPr>
        <w:rPr>
          <w:rFonts w:cs="Times New Roman"/>
        </w:rPr>
      </w:pPr>
      <w:r>
        <w:rPr>
          <w:i/>
        </w:rPr>
        <w:t>F</w:t>
      </w:r>
      <w:r w:rsidR="00A61E60">
        <w:rPr>
          <w:i/>
        </w:rPr>
        <w:t xml:space="preserve">igure </w:t>
      </w:r>
      <w:r w:rsidR="005E25F9">
        <w:rPr>
          <w:i/>
        </w:rPr>
        <w:t>8</w:t>
      </w:r>
      <w:r w:rsidR="00A61E60">
        <w:rPr>
          <w:i/>
        </w:rPr>
        <w:t>.</w:t>
      </w:r>
      <w:r w:rsidR="00A61E60">
        <w:t xml:space="preserve"> </w:t>
      </w:r>
      <w:r w:rsidR="00A8148D">
        <w:rPr>
          <w:rFonts w:cs="Times New Roman"/>
        </w:rPr>
        <w:t>Φ</w:t>
      </w:r>
      <w:r w:rsidR="00A8148D">
        <w:t xml:space="preserve"> values in relation to condition, network size, and </w:t>
      </w:r>
      <w:r w:rsidR="00A8148D">
        <w:rPr>
          <w:rFonts w:cs="Times New Roman"/>
        </w:rPr>
        <w:t>τ</w:t>
      </w:r>
      <w:r w:rsidR="00A8148D">
        <w:t xml:space="preserve"> lag. </w:t>
      </w:r>
      <w:r w:rsidR="007955B8">
        <w:t xml:space="preserve">(a) </w:t>
      </w:r>
      <w:r w:rsidR="00C13877">
        <w:t>Average c</w:t>
      </w:r>
      <w:r w:rsidR="007955B8">
        <w:t xml:space="preserve">hange in </w:t>
      </w:r>
      <w:r w:rsidR="007955B8">
        <w:rPr>
          <w:rFonts w:cs="Times New Roman"/>
        </w:rPr>
        <w:t>Φ*</w:t>
      </w:r>
      <w:r w:rsidR="007955B8">
        <w:t xml:space="preserve"> </w:t>
      </w:r>
      <w:r w:rsidR="00C13877">
        <w:t xml:space="preserve">(air – iso) </w:t>
      </w:r>
      <w:r w:rsidR="007955B8">
        <w:t xml:space="preserve">for all </w:t>
      </w:r>
      <w:r w:rsidR="009F3876">
        <w:t>networks</w:t>
      </w:r>
      <w:r w:rsidR="007955B8">
        <w:t xml:space="preserve"> at </w:t>
      </w:r>
      <w:r w:rsidR="007955B8">
        <w:rPr>
          <w:rFonts w:cs="Times New Roman"/>
        </w:rPr>
        <w:t xml:space="preserve">τ = 4 ms. </w:t>
      </w:r>
      <w:r w:rsidR="00263C1A">
        <w:rPr>
          <w:rFonts w:cs="Times New Roman"/>
        </w:rPr>
        <w:t>Error bars represent standard error across flies</w:t>
      </w:r>
      <w:r w:rsidR="00B15214">
        <w:rPr>
          <w:rFonts w:cs="Times New Roman"/>
        </w:rPr>
        <w:t xml:space="preserve"> (</w:t>
      </w:r>
      <w:r w:rsidR="00B15214">
        <w:rPr>
          <w:rFonts w:cs="Times New Roman"/>
          <w:i/>
        </w:rPr>
        <w:t>N</w:t>
      </w:r>
      <w:r w:rsidR="00B15214">
        <w:rPr>
          <w:rFonts w:cs="Times New Roman"/>
        </w:rPr>
        <w:t xml:space="preserve"> = 13)</w:t>
      </w:r>
      <w:r w:rsidR="00263C1A">
        <w:rPr>
          <w:rFonts w:cs="Times New Roman"/>
        </w:rPr>
        <w:t xml:space="preserve">. </w:t>
      </w:r>
      <w:r w:rsidR="00A14402">
        <w:rPr>
          <w:rFonts w:cs="Times New Roman"/>
        </w:rPr>
        <w:t xml:space="preserve">(b-d) Φ* values after averaging across all </w:t>
      </w:r>
      <w:r w:rsidR="009F3876">
        <w:rPr>
          <w:rFonts w:cs="Times New Roman"/>
        </w:rPr>
        <w:t>networks</w:t>
      </w:r>
      <w:r w:rsidR="00A14402">
        <w:rPr>
          <w:rFonts w:cs="Times New Roman"/>
        </w:rPr>
        <w:t xml:space="preserve"> within flies, </w:t>
      </w:r>
      <w:r w:rsidR="00AA6164">
        <w:rPr>
          <w:rFonts w:cs="Times New Roman"/>
        </w:rPr>
        <w:t xml:space="preserve">for (b) effect of condition (averaged across network sizes and lags), (c) effect of network size (averaged across conditions and lags), and (d) effect of lag (averaged across conditions and network sizes). </w:t>
      </w:r>
      <w:r w:rsidR="00E91574">
        <w:rPr>
          <w:rFonts w:cs="Times New Roman"/>
        </w:rPr>
        <w:t xml:space="preserve">All main effects were significant. </w:t>
      </w:r>
      <w:r w:rsidR="00A14402">
        <w:rPr>
          <w:rFonts w:cs="Times New Roman"/>
        </w:rPr>
        <w:t xml:space="preserve">(e) Percentage of </w:t>
      </w:r>
      <w:r w:rsidR="009F3876">
        <w:rPr>
          <w:rFonts w:cs="Times New Roman"/>
        </w:rPr>
        <w:t>networks</w:t>
      </w:r>
      <w:r w:rsidR="00A14402">
        <w:rPr>
          <w:rFonts w:cs="Times New Roman"/>
        </w:rPr>
        <w:t xml:space="preserve"> with a significant decrease Φ*, at each set size and lag. Colours dark blue, cyan, and yellow correspond to sets of 2, 3, and 4 channels respectively.</w:t>
      </w:r>
    </w:p>
    <w:p w14:paraId="135A1EA5" w14:textId="77777777" w:rsidR="00A61E60" w:rsidRDefault="00A61E60" w:rsidP="00E855E7">
      <w:pPr>
        <w:rPr>
          <w:rFonts w:cs="Times New Roman"/>
        </w:rPr>
      </w:pPr>
    </w:p>
    <w:p w14:paraId="013BBD1C" w14:textId="206899E7" w:rsidR="00181EE4" w:rsidRDefault="00181EE4" w:rsidP="00181EE4">
      <w:pPr>
        <w:pStyle w:val="Heading3"/>
      </w:pPr>
      <w:bookmarkStart w:id="50" w:name="_Toc495663321"/>
      <w:r>
        <w:rPr>
          <w:rFonts w:cs="Times New Roman"/>
        </w:rPr>
        <w:t>Φ</w:t>
      </w:r>
      <w:r w:rsidR="00C230C0">
        <w:rPr>
          <w:rFonts w:cs="Times New Roman"/>
        </w:rPr>
        <w:t xml:space="preserve">* </w:t>
      </w:r>
      <w:r w:rsidR="008C682A">
        <w:rPr>
          <w:rFonts w:cs="Times New Roman"/>
        </w:rPr>
        <w:t>V</w:t>
      </w:r>
      <w:r w:rsidR="00695AB5">
        <w:rPr>
          <w:rFonts w:cs="Times New Roman"/>
        </w:rPr>
        <w:t>ersus</w:t>
      </w:r>
      <w:r>
        <w:rPr>
          <w:rFonts w:cs="Times New Roman"/>
        </w:rPr>
        <w:t xml:space="preserve"> Φ</w:t>
      </w:r>
      <w:bookmarkEnd w:id="50"/>
    </w:p>
    <w:p w14:paraId="7603702A" w14:textId="622DDAFF" w:rsidR="004D4F8D" w:rsidRPr="00776CF3" w:rsidRDefault="009E5F29" w:rsidP="00B04787">
      <w:pPr>
        <w:ind w:firstLine="720"/>
        <w:rPr>
          <w:rFonts w:cs="Times New Roman"/>
        </w:rPr>
      </w:pPr>
      <w:r>
        <w:rPr>
          <w:rFonts w:cs="Times New Roman"/>
        </w:rPr>
        <w:t>To assess the relationship between Φ* and Φ</w:t>
      </w:r>
      <w:r w:rsidR="00D42283">
        <w:rPr>
          <w:rFonts w:cs="Times New Roman"/>
        </w:rPr>
        <w:t xml:space="preserve"> values</w:t>
      </w:r>
      <w:r>
        <w:rPr>
          <w:rFonts w:cs="Times New Roman"/>
        </w:rPr>
        <w:t xml:space="preserve">, I </w:t>
      </w:r>
      <w:r w:rsidR="00BC7450">
        <w:rPr>
          <w:rFonts w:cs="Times New Roman"/>
        </w:rPr>
        <w:t>calculated</w:t>
      </w:r>
      <w:r>
        <w:rPr>
          <w:rFonts w:cs="Times New Roman"/>
        </w:rPr>
        <w:t xml:space="preserve"> </w:t>
      </w:r>
      <w:r w:rsidR="00BC7450">
        <w:rPr>
          <w:rFonts w:cs="Times New Roman"/>
        </w:rPr>
        <w:t>correlation coefficients</w:t>
      </w:r>
      <w:r>
        <w:rPr>
          <w:rFonts w:cs="Times New Roman"/>
        </w:rPr>
        <w:t xml:space="preserve"> across </w:t>
      </w:r>
      <w:r w:rsidR="00001A14">
        <w:rPr>
          <w:rFonts w:cs="Times New Roman"/>
        </w:rPr>
        <w:t xml:space="preserve">networks within flies. </w:t>
      </w:r>
      <w:r w:rsidR="008444D3">
        <w:rPr>
          <w:rFonts w:cs="Times New Roman"/>
        </w:rPr>
        <w:t xml:space="preserve">To account for the three network sizes and three τ lags, I calculated correlations at each network size and τ lag. </w:t>
      </w:r>
      <w:r w:rsidR="00887D96">
        <w:rPr>
          <w:rFonts w:cs="Times New Roman"/>
        </w:rPr>
        <w:t>Figure 9</w:t>
      </w:r>
      <w:r w:rsidR="00001A14">
        <w:rPr>
          <w:rFonts w:cs="Times New Roman"/>
        </w:rPr>
        <w:t xml:space="preserve"> displays the relationship</w:t>
      </w:r>
      <w:r w:rsidR="002C45BD">
        <w:rPr>
          <w:rFonts w:cs="Times New Roman"/>
        </w:rPr>
        <w:t>s</w:t>
      </w:r>
      <w:r w:rsidR="00001A14">
        <w:rPr>
          <w:rFonts w:cs="Times New Roman"/>
        </w:rPr>
        <w:t xml:space="preserve"> between Φ* and Φ</w:t>
      </w:r>
      <w:r w:rsidR="002C45BD">
        <w:rPr>
          <w:rFonts w:cs="Times New Roman"/>
        </w:rPr>
        <w:t xml:space="preserve"> values for one fly at one τ lag.</w:t>
      </w:r>
      <w:r w:rsidR="00B04787">
        <w:rPr>
          <w:rFonts w:cs="Times New Roman"/>
        </w:rPr>
        <w:t xml:space="preserve"> </w:t>
      </w:r>
      <w:r w:rsidR="007F5405">
        <w:rPr>
          <w:rFonts w:cs="Times New Roman"/>
        </w:rPr>
        <w:t xml:space="preserve">Correlations per fly ranged from </w:t>
      </w:r>
      <w:r w:rsidR="007F5405">
        <w:rPr>
          <w:rFonts w:cs="Times New Roman"/>
          <w:i/>
        </w:rPr>
        <w:t>r</w:t>
      </w:r>
      <w:r w:rsidR="007F5405">
        <w:rPr>
          <w:rFonts w:cs="Times New Roman"/>
        </w:rPr>
        <w:t xml:space="preserve"> = .2 to </w:t>
      </w:r>
      <w:r w:rsidR="007F5405">
        <w:rPr>
          <w:rFonts w:cs="Times New Roman"/>
          <w:i/>
        </w:rPr>
        <w:t>r</w:t>
      </w:r>
      <w:r w:rsidR="007F5405">
        <w:rPr>
          <w:rFonts w:cs="Times New Roman"/>
        </w:rPr>
        <w:t xml:space="preserve"> = </w:t>
      </w:r>
      <w:r w:rsidR="0074594C">
        <w:rPr>
          <w:rFonts w:cs="Times New Roman"/>
        </w:rPr>
        <w:t>.77</w:t>
      </w:r>
      <w:r w:rsidR="00B04787">
        <w:rPr>
          <w:rFonts w:cs="Times New Roman"/>
        </w:rPr>
        <w:t>. Correlations generally were stronger for longer τ lags, for all network sizes</w:t>
      </w:r>
      <w:r w:rsidR="00587B60">
        <w:rPr>
          <w:rFonts w:cs="Times New Roman"/>
        </w:rPr>
        <w:t xml:space="preserve"> (Figure 9</w:t>
      </w:r>
      <w:r w:rsidR="0074594C">
        <w:rPr>
          <w:rFonts w:cs="Times New Roman"/>
        </w:rPr>
        <w:t>)</w:t>
      </w:r>
      <w:r w:rsidR="00CD50AB">
        <w:rPr>
          <w:rFonts w:cs="Times New Roman"/>
        </w:rPr>
        <w:t xml:space="preserve">. </w:t>
      </w:r>
      <w:r w:rsidR="00776CF3">
        <w:rPr>
          <w:rFonts w:cs="Times New Roman"/>
        </w:rPr>
        <w:t xml:space="preserve">I conducted a two-way ANOVA to find effects of network size </w:t>
      </w:r>
      <w:r w:rsidR="00776CF3">
        <w:rPr>
          <w:rFonts w:cs="Times New Roman"/>
        </w:rPr>
        <w:lastRenderedPageBreak/>
        <w:t xml:space="preserve">and τ lag on Fisher </w:t>
      </w:r>
      <w:r w:rsidR="00776CF3">
        <w:rPr>
          <w:rFonts w:cs="Times New Roman"/>
          <w:i/>
        </w:rPr>
        <w:t>z</w:t>
      </w:r>
      <w:r w:rsidR="00776CF3">
        <w:rPr>
          <w:rFonts w:cs="Times New Roman"/>
        </w:rPr>
        <w:t xml:space="preserve"> transformed correlation coefficients. This revealed significant effects of both size, </w:t>
      </w:r>
      <w:r w:rsidR="00776CF3">
        <w:rPr>
          <w:rFonts w:cs="Times New Roman"/>
          <w:i/>
        </w:rPr>
        <w:t>F</w:t>
      </w:r>
      <w:r w:rsidR="00776CF3">
        <w:rPr>
          <w:rFonts w:cs="Times New Roman"/>
        </w:rPr>
        <w:t xml:space="preserve">(2, 116) = 5.23, </w:t>
      </w:r>
      <w:r w:rsidR="00776CF3">
        <w:rPr>
          <w:rFonts w:cs="Times New Roman"/>
          <w:i/>
        </w:rPr>
        <w:t>p</w:t>
      </w:r>
      <w:r w:rsidR="00776CF3">
        <w:rPr>
          <w:rFonts w:cs="Times New Roman"/>
        </w:rPr>
        <w:t xml:space="preserve"> = .007, and lag, </w:t>
      </w:r>
      <w:r w:rsidR="00776CF3">
        <w:rPr>
          <w:rFonts w:cs="Times New Roman"/>
          <w:i/>
        </w:rPr>
        <w:t>F</w:t>
      </w:r>
      <w:r w:rsidR="00776CF3">
        <w:rPr>
          <w:rFonts w:cs="Times New Roman"/>
        </w:rPr>
        <w:t xml:space="preserve">(2, 116) = 13.82, </w:t>
      </w:r>
      <w:r w:rsidR="00776CF3">
        <w:rPr>
          <w:rFonts w:cs="Times New Roman"/>
          <w:i/>
        </w:rPr>
        <w:t>p</w:t>
      </w:r>
      <w:r w:rsidR="00776CF3">
        <w:rPr>
          <w:rFonts w:cs="Times New Roman"/>
        </w:rPr>
        <w:t xml:space="preserve"> &gt; .001.</w:t>
      </w:r>
    </w:p>
    <w:p w14:paraId="7C696E8B" w14:textId="7657572A" w:rsidR="005A25EA" w:rsidRPr="00CD02B9" w:rsidRDefault="00FC2432" w:rsidP="005D70DB">
      <w:pPr>
        <w:rPr>
          <w:rFonts w:cs="Times New Roman"/>
        </w:rPr>
      </w:pPr>
      <w:r>
        <w:rPr>
          <w:noProof/>
        </w:rPr>
        <w:drawing>
          <wp:inline distT="0" distB="0" distL="0" distR="0" wp14:anchorId="0FB7CD36" wp14:editId="59CE0C16">
            <wp:extent cx="5579745" cy="375285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752850"/>
                    </a:xfrm>
                    <a:prstGeom prst="rect">
                      <a:avLst/>
                    </a:prstGeom>
                  </pic:spPr>
                </pic:pic>
              </a:graphicData>
            </a:graphic>
          </wp:inline>
        </w:drawing>
      </w:r>
    </w:p>
    <w:p w14:paraId="6C9CBE21" w14:textId="63EABC1B" w:rsidR="005F1561" w:rsidRPr="00330909" w:rsidRDefault="003F23DE" w:rsidP="00413D59">
      <w:pPr>
        <w:rPr>
          <w:rFonts w:cs="Times New Roman"/>
        </w:rPr>
      </w:pPr>
      <w:r>
        <w:rPr>
          <w:i/>
        </w:rPr>
        <w:t>Figure 9</w:t>
      </w:r>
      <w:r w:rsidR="00A61E60">
        <w:rPr>
          <w:i/>
        </w:rPr>
        <w:t>.</w:t>
      </w:r>
      <w:r w:rsidR="00A61E60">
        <w:t xml:space="preserve"> </w:t>
      </w:r>
      <w:r w:rsidR="00D164F3">
        <w:t xml:space="preserve">Relationship between </w:t>
      </w:r>
      <w:r w:rsidR="00D164F3">
        <w:rPr>
          <w:rFonts w:cs="Times New Roman"/>
        </w:rPr>
        <w:t xml:space="preserve">Φ and Φ*. (a-c) Relationship between Φ and Φ* for one fly at 4 ms, at each network size. Each point is the trial-averaged Φ and Φ* value for a </w:t>
      </w:r>
      <w:r w:rsidR="002278F5">
        <w:rPr>
          <w:rFonts w:cs="Times New Roman"/>
        </w:rPr>
        <w:t>network</w:t>
      </w:r>
      <w:r w:rsidR="00D164F3">
        <w:rPr>
          <w:rFonts w:cs="Times New Roman"/>
        </w:rPr>
        <w:t>. Orange x’s are during isoflurane, and blue circles ar</w:t>
      </w:r>
      <w:r w:rsidR="002A08EB">
        <w:rPr>
          <w:rFonts w:cs="Times New Roman"/>
        </w:rPr>
        <w:t>e during the air condition. (d-e</w:t>
      </w:r>
      <w:r w:rsidR="00D164F3">
        <w:rPr>
          <w:rFonts w:cs="Times New Roman"/>
        </w:rPr>
        <w:t xml:space="preserve">) </w:t>
      </w:r>
      <w:r w:rsidR="009939DE">
        <w:rPr>
          <w:rFonts w:cs="Times New Roman"/>
        </w:rPr>
        <w:t xml:space="preserve">Average </w:t>
      </w:r>
      <w:r w:rsidR="00CD514F">
        <w:rPr>
          <w:rFonts w:cs="Times New Roman"/>
        </w:rPr>
        <w:t>Φ* correlation coefficients to Φ</w:t>
      </w:r>
      <w:r w:rsidR="00D75607">
        <w:rPr>
          <w:rFonts w:cs="Times New Roman"/>
        </w:rPr>
        <w:t xml:space="preserve"> </w:t>
      </w:r>
      <w:r w:rsidR="00477AA4">
        <w:rPr>
          <w:rFonts w:cs="Times New Roman"/>
        </w:rPr>
        <w:t xml:space="preserve">(after Fisher </w:t>
      </w:r>
      <w:r w:rsidR="00477AA4" w:rsidRPr="00477AA4">
        <w:rPr>
          <w:rFonts w:cs="Times New Roman"/>
          <w:i/>
        </w:rPr>
        <w:t>z</w:t>
      </w:r>
      <w:r w:rsidR="00477AA4">
        <w:rPr>
          <w:rFonts w:cs="Times New Roman"/>
        </w:rPr>
        <w:t xml:space="preserve"> transform</w:t>
      </w:r>
      <w:r w:rsidR="000C6902">
        <w:rPr>
          <w:rFonts w:cs="Times New Roman"/>
        </w:rPr>
        <w:t xml:space="preserve"> and back-transform) </w:t>
      </w:r>
      <w:r w:rsidR="009939DE">
        <w:rPr>
          <w:rFonts w:cs="Times New Roman"/>
        </w:rPr>
        <w:t>for</w:t>
      </w:r>
      <w:r w:rsidR="000C6902">
        <w:rPr>
          <w:rFonts w:cs="Times New Roman"/>
        </w:rPr>
        <w:t xml:space="preserve"> (d) </w:t>
      </w:r>
      <w:r w:rsidR="009939DE">
        <w:rPr>
          <w:rFonts w:cs="Times New Roman"/>
        </w:rPr>
        <w:t xml:space="preserve">each network size (averaged across </w:t>
      </w:r>
      <w:r w:rsidR="000C6902">
        <w:rPr>
          <w:rFonts w:cs="Times New Roman"/>
        </w:rPr>
        <w:t>τ lags</w:t>
      </w:r>
      <w:r w:rsidR="009939DE">
        <w:rPr>
          <w:rFonts w:cs="Times New Roman"/>
        </w:rPr>
        <w:t>)</w:t>
      </w:r>
      <w:r w:rsidR="000C6902">
        <w:rPr>
          <w:rFonts w:cs="Times New Roman"/>
        </w:rPr>
        <w:t xml:space="preserve">, and (e) </w:t>
      </w:r>
      <w:r w:rsidR="009939DE">
        <w:rPr>
          <w:rFonts w:cs="Times New Roman"/>
        </w:rPr>
        <w:t xml:space="preserve">each τ lag (averaged across </w:t>
      </w:r>
      <w:r w:rsidR="000C6902">
        <w:rPr>
          <w:rFonts w:cs="Times New Roman"/>
        </w:rPr>
        <w:t>network sizes</w:t>
      </w:r>
      <w:r w:rsidR="009939DE">
        <w:rPr>
          <w:rFonts w:cs="Times New Roman"/>
        </w:rPr>
        <w:t>)</w:t>
      </w:r>
      <w:r w:rsidR="00330909">
        <w:rPr>
          <w:rFonts w:cs="Times New Roman"/>
        </w:rPr>
        <w:t>. Error bars represent standard error across flies (</w:t>
      </w:r>
      <w:r w:rsidR="00330909">
        <w:rPr>
          <w:rFonts w:cs="Times New Roman"/>
          <w:i/>
        </w:rPr>
        <w:t>N</w:t>
      </w:r>
      <w:r w:rsidR="00330909">
        <w:rPr>
          <w:rFonts w:cs="Times New Roman"/>
        </w:rPr>
        <w:t xml:space="preserve"> = 13).</w:t>
      </w:r>
    </w:p>
    <w:p w14:paraId="4312E5CD" w14:textId="77777777" w:rsidR="00A61E60" w:rsidRDefault="00A61E60" w:rsidP="00413D59">
      <w:pPr>
        <w:rPr>
          <w:rFonts w:cs="Times New Roman"/>
        </w:rPr>
      </w:pPr>
    </w:p>
    <w:p w14:paraId="4D01E642" w14:textId="28489C3E" w:rsidR="00667761" w:rsidRPr="00136AFD" w:rsidRDefault="00667761" w:rsidP="00136AFD">
      <w:pPr>
        <w:pStyle w:val="Heading3"/>
      </w:pPr>
      <w:bookmarkStart w:id="51" w:name="_Toc495663322"/>
      <w:r>
        <w:rPr>
          <w:rFonts w:cs="Times New Roman"/>
        </w:rPr>
        <w:t xml:space="preserve">Φ* MIPs </w:t>
      </w:r>
      <w:r w:rsidR="008C682A">
        <w:rPr>
          <w:rFonts w:cs="Times New Roman"/>
        </w:rPr>
        <w:t>Versus</w:t>
      </w:r>
      <w:r>
        <w:rPr>
          <w:rFonts w:cs="Times New Roman"/>
        </w:rPr>
        <w:t xml:space="preserve"> Φ MIPs</w:t>
      </w:r>
      <w:bookmarkEnd w:id="51"/>
    </w:p>
    <w:p w14:paraId="20853B73" w14:textId="410F3738" w:rsidR="001B5F05" w:rsidRDefault="005B771A" w:rsidP="00413D59">
      <w:pPr>
        <w:rPr>
          <w:rFonts w:cs="Times New Roman"/>
        </w:rPr>
      </w:pPr>
      <w:r>
        <w:rPr>
          <w:rFonts w:cs="Times New Roman"/>
        </w:rPr>
        <w:tab/>
        <w:t xml:space="preserve">To compare MIP equality between Φ* and Φ, </w:t>
      </w:r>
      <w:r w:rsidR="001B5F05">
        <w:rPr>
          <w:rFonts w:cs="Times New Roman"/>
        </w:rPr>
        <w:t xml:space="preserve">I conducted one-sample </w:t>
      </w:r>
      <w:r w:rsidR="001B5F05">
        <w:rPr>
          <w:rFonts w:cs="Times New Roman"/>
          <w:i/>
        </w:rPr>
        <w:t>t</w:t>
      </w:r>
      <w:r w:rsidR="001B5F05">
        <w:rPr>
          <w:rFonts w:cs="Times New Roman"/>
        </w:rPr>
        <w:t>-tests at each condition and τ lag, comparing trial-averaged match portions to the ma</w:t>
      </w:r>
      <w:r w:rsidR="006313AB">
        <w:rPr>
          <w:rFonts w:cs="Times New Roman"/>
        </w:rPr>
        <w:t>tch portion expected by chance at each network size (1/3 and 1/7 for three channels and four channels respectively).</w:t>
      </w:r>
      <w:r w:rsidR="00114E31">
        <w:rPr>
          <w:rFonts w:cs="Times New Roman"/>
        </w:rPr>
        <w:t xml:space="preserve"> The portion of matching MIPs for networks of three channels was significantly greater than chance for both conditions and all </w:t>
      </w:r>
      <w:r w:rsidR="008D1C27">
        <w:rPr>
          <w:rFonts w:cs="Times New Roman"/>
        </w:rPr>
        <w:t xml:space="preserve">τ </w:t>
      </w:r>
      <w:r w:rsidR="00114E31">
        <w:rPr>
          <w:rFonts w:cs="Times New Roman"/>
        </w:rPr>
        <w:t>lags (</w:t>
      </w:r>
      <w:r w:rsidR="00114E31">
        <w:rPr>
          <w:rFonts w:cs="Times New Roman"/>
          <w:i/>
        </w:rPr>
        <w:t>p</w:t>
      </w:r>
      <w:r w:rsidR="00114E31">
        <w:rPr>
          <w:rFonts w:cs="Times New Roman"/>
        </w:rPr>
        <w:t xml:space="preserve"> &lt; .05 after Bonferroni </w:t>
      </w:r>
      <w:r w:rsidR="00114E31">
        <w:rPr>
          <w:rFonts w:cs="Times New Roman"/>
        </w:rPr>
        <w:lastRenderedPageBreak/>
        <w:t xml:space="preserve">correction; </w:t>
      </w:r>
      <w:r w:rsidR="00114E31" w:rsidRPr="00114E31">
        <w:rPr>
          <w:rFonts w:cs="Times New Roman"/>
        </w:rPr>
        <w:t>see</w:t>
      </w:r>
      <w:r w:rsidR="001B3938">
        <w:rPr>
          <w:rFonts w:cs="Times New Roman"/>
        </w:rPr>
        <w:t xml:space="preserve"> Figure 10</w:t>
      </w:r>
      <w:r w:rsidR="00114E31">
        <w:rPr>
          <w:rFonts w:cs="Times New Roman"/>
        </w:rPr>
        <w:t>). However, the portion of matches was no different from chance for networks of</w:t>
      </w:r>
      <w:r w:rsidR="00475F20">
        <w:rPr>
          <w:rFonts w:cs="Times New Roman"/>
        </w:rPr>
        <w:t xml:space="preserve"> four channels, at any condition or </w:t>
      </w:r>
      <w:r w:rsidR="008D1C27">
        <w:rPr>
          <w:rFonts w:cs="Times New Roman"/>
        </w:rPr>
        <w:t xml:space="preserve">τ </w:t>
      </w:r>
      <w:r w:rsidR="00475F20">
        <w:rPr>
          <w:rFonts w:cs="Times New Roman"/>
        </w:rPr>
        <w:t>lag.</w:t>
      </w:r>
    </w:p>
    <w:p w14:paraId="2C68BAF9" w14:textId="02DECBA4" w:rsidR="002C3BE3" w:rsidRPr="001B5F05" w:rsidRDefault="002C3BE3" w:rsidP="00413D59">
      <w:pPr>
        <w:rPr>
          <w:rFonts w:cs="Times New Roman"/>
        </w:rPr>
      </w:pPr>
      <w:r>
        <w:rPr>
          <w:rFonts w:cs="Times New Roman"/>
        </w:rPr>
        <w:tab/>
        <w:t xml:space="preserve">To test for differences in </w:t>
      </w:r>
      <w:r w:rsidR="009E0471">
        <w:rPr>
          <w:rFonts w:cs="Times New Roman"/>
        </w:rPr>
        <w:t xml:space="preserve">trial-averaged </w:t>
      </w:r>
      <w:r>
        <w:rPr>
          <w:rFonts w:cs="Times New Roman"/>
        </w:rPr>
        <w:t>match portion</w:t>
      </w:r>
      <w:r w:rsidR="004A27D5">
        <w:rPr>
          <w:rFonts w:cs="Times New Roman"/>
        </w:rPr>
        <w:t>s</w:t>
      </w:r>
      <w:r>
        <w:rPr>
          <w:rFonts w:cs="Times New Roman"/>
        </w:rPr>
        <w:t xml:space="preserve"> due to either condition or τ lag, I also conducted two-way ANOVAs at each network size.</w:t>
      </w:r>
      <w:r w:rsidR="00982FF8">
        <w:rPr>
          <w:rFonts w:cs="Times New Roman"/>
        </w:rPr>
        <w:t xml:space="preserve"> These revealed no significant effects of either condition </w:t>
      </w:r>
      <w:r w:rsidR="0066390E">
        <w:rPr>
          <w:rFonts w:cs="Times New Roman"/>
        </w:rPr>
        <w:t>(</w:t>
      </w:r>
      <w:r w:rsidR="0066390E">
        <w:rPr>
          <w:rFonts w:cs="Times New Roman"/>
          <w:i/>
        </w:rPr>
        <w:t>F</w:t>
      </w:r>
      <w:r w:rsidR="0066390E">
        <w:rPr>
          <w:rFonts w:cs="Times New Roman"/>
        </w:rPr>
        <w:t xml:space="preserve">(1, 72) = 0.25, </w:t>
      </w:r>
      <w:r w:rsidR="0066390E">
        <w:rPr>
          <w:rFonts w:cs="Times New Roman"/>
          <w:i/>
        </w:rPr>
        <w:t>p</w:t>
      </w:r>
      <w:r w:rsidR="0066390E">
        <w:rPr>
          <w:rFonts w:cs="Times New Roman"/>
        </w:rPr>
        <w:t xml:space="preserve"> = 0.62, and </w:t>
      </w:r>
      <w:r w:rsidR="0066390E">
        <w:rPr>
          <w:rFonts w:cs="Times New Roman"/>
          <w:i/>
        </w:rPr>
        <w:t>F</w:t>
      </w:r>
      <w:r w:rsidR="0066390E">
        <w:rPr>
          <w:rFonts w:cs="Times New Roman"/>
        </w:rPr>
        <w:t xml:space="preserve">(1, 72) = 1.02, </w:t>
      </w:r>
      <w:r w:rsidR="0066390E">
        <w:rPr>
          <w:rFonts w:cs="Times New Roman"/>
          <w:i/>
        </w:rPr>
        <w:t>p</w:t>
      </w:r>
      <w:r w:rsidR="0066390E">
        <w:rPr>
          <w:rFonts w:cs="Times New Roman"/>
        </w:rPr>
        <w:t xml:space="preserve"> = 0.32, for three and four channels respectively) </w:t>
      </w:r>
      <w:r w:rsidR="00982FF8">
        <w:rPr>
          <w:rFonts w:cs="Times New Roman"/>
        </w:rPr>
        <w:t xml:space="preserve">or lag </w:t>
      </w:r>
      <w:r w:rsidR="0066390E">
        <w:rPr>
          <w:rFonts w:cs="Times New Roman"/>
        </w:rPr>
        <w:t>(</w:t>
      </w:r>
      <w:r w:rsidR="0066390E">
        <w:rPr>
          <w:rFonts w:cs="Times New Roman"/>
          <w:i/>
        </w:rPr>
        <w:t>F</w:t>
      </w:r>
      <w:r w:rsidR="0066390E">
        <w:rPr>
          <w:rFonts w:cs="Times New Roman"/>
        </w:rPr>
        <w:t xml:space="preserve">(2, 72) = 0.74, </w:t>
      </w:r>
      <w:r w:rsidR="0066390E">
        <w:rPr>
          <w:rFonts w:cs="Times New Roman"/>
          <w:i/>
        </w:rPr>
        <w:t>p</w:t>
      </w:r>
      <w:r w:rsidR="0066390E">
        <w:rPr>
          <w:rFonts w:cs="Times New Roman"/>
        </w:rPr>
        <w:t xml:space="preserve"> = 0.48, and </w:t>
      </w:r>
      <w:r w:rsidR="0066390E">
        <w:rPr>
          <w:rFonts w:cs="Times New Roman"/>
          <w:i/>
        </w:rPr>
        <w:t>F</w:t>
      </w:r>
      <w:r w:rsidR="0066390E">
        <w:rPr>
          <w:rFonts w:cs="Times New Roman"/>
        </w:rPr>
        <w:t xml:space="preserve">(2, 72) = 0.73, </w:t>
      </w:r>
      <w:r w:rsidR="0066390E">
        <w:rPr>
          <w:rFonts w:cs="Times New Roman"/>
          <w:i/>
        </w:rPr>
        <w:t>p</w:t>
      </w:r>
      <w:r w:rsidR="0066390E">
        <w:rPr>
          <w:rFonts w:cs="Times New Roman"/>
        </w:rPr>
        <w:t xml:space="preserve"> = 0.49 for three and four channels respectively)</w:t>
      </w:r>
      <w:r w:rsidR="008B5756">
        <w:rPr>
          <w:rFonts w:cs="Times New Roman"/>
        </w:rPr>
        <w:t xml:space="preserve"> </w:t>
      </w:r>
      <w:r w:rsidR="00982FF8">
        <w:rPr>
          <w:rFonts w:cs="Times New Roman"/>
        </w:rPr>
        <w:t>on the p</w:t>
      </w:r>
      <w:r w:rsidR="00C17646">
        <w:rPr>
          <w:rFonts w:cs="Times New Roman"/>
        </w:rPr>
        <w:t>ortion of MIP matches per trial for both networks of three channels and four channels.</w:t>
      </w:r>
    </w:p>
    <w:p w14:paraId="39746B4F" w14:textId="7AFE46B7" w:rsidR="008F5CB8" w:rsidRDefault="0086553E" w:rsidP="00984F7A">
      <w:pPr>
        <w:jc w:val="center"/>
        <w:rPr>
          <w:rFonts w:cs="Times New Roman"/>
        </w:rPr>
      </w:pPr>
      <w:r w:rsidRPr="0086553E">
        <w:rPr>
          <w:rFonts w:cs="Times New Roman"/>
        </w:rPr>
        <mc:AlternateContent>
          <mc:Choice Requires="wpg">
            <w:drawing>
              <wp:inline distT="0" distB="0" distL="0" distR="0" wp14:anchorId="07EBDF2F" wp14:editId="2E1AAA1C">
                <wp:extent cx="5068800" cy="2383200"/>
                <wp:effectExtent l="0" t="0" r="0" b="0"/>
                <wp:docPr id="22" name="Group 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068800" cy="2383200"/>
                          <a:chOff x="0" y="0"/>
                          <a:chExt cx="5579745" cy="2699932"/>
                        </a:xfrm>
                      </wpg:grpSpPr>
                      <pic:pic xmlns:pic="http://schemas.openxmlformats.org/drawingml/2006/picture">
                        <pic:nvPicPr>
                          <pic:cNvPr id="23" name="Picture 23">
                            <a:extLst/>
                          </pic:cNvPr>
                          <pic:cNvPicPr/>
                        </pic:nvPicPr>
                        <pic:blipFill>
                          <a:blip r:embed="rId22">
                            <a:clrChange>
                              <a:clrFrom>
                                <a:srgbClr val="F0F0F0"/>
                              </a:clrFrom>
                              <a:clrTo>
                                <a:srgbClr val="F0F0F0">
                                  <a:alpha val="0"/>
                                </a:srgbClr>
                              </a:clrTo>
                            </a:clrChange>
                          </a:blip>
                          <a:stretch>
                            <a:fillRect/>
                          </a:stretch>
                        </pic:blipFill>
                        <pic:spPr>
                          <a:xfrm>
                            <a:off x="0" y="288837"/>
                            <a:ext cx="5579745" cy="2411095"/>
                          </a:xfrm>
                          <a:prstGeom prst="rect">
                            <a:avLst/>
                          </a:prstGeom>
                        </pic:spPr>
                      </pic:pic>
                      <wps:wsp>
                        <wps:cNvPr id="24" name="TextBox 4">
                          <a:extLst/>
                        </wps:cNvPr>
                        <wps:cNvSpPr txBox="1"/>
                        <wps:spPr>
                          <a:xfrm>
                            <a:off x="0" y="0"/>
                            <a:ext cx="347870" cy="374978"/>
                          </a:xfrm>
                          <a:prstGeom prst="rect">
                            <a:avLst/>
                          </a:prstGeom>
                          <a:solidFill>
                            <a:schemeClr val="bg1"/>
                          </a:solidFill>
                        </wps:spPr>
                        <wps:txbx>
                          <w:txbxContent>
                            <w:p w14:paraId="4B97C565" w14:textId="77777777" w:rsidR="00C86501" w:rsidRPr="0086553E" w:rsidRDefault="00C86501" w:rsidP="0086553E">
                              <w:pPr>
                                <w:pStyle w:val="NormalWeb"/>
                                <w:spacing w:before="0" w:beforeAutospacing="0" w:after="0" w:afterAutospacing="0"/>
                                <w:rPr>
                                  <w:sz w:val="28"/>
                                  <w:szCs w:val="28"/>
                                </w:rPr>
                              </w:pPr>
                              <w:r w:rsidRPr="0086553E">
                                <w:rPr>
                                  <w:rFonts w:asciiTheme="minorHAnsi" w:hAnsi="Calibri" w:cstheme="minorBidi"/>
                                  <w:color w:val="000000" w:themeColor="text1"/>
                                  <w:kern w:val="24"/>
                                  <w:sz w:val="28"/>
                                  <w:szCs w:val="28"/>
                                </w:rPr>
                                <w:t>A</w:t>
                              </w:r>
                            </w:p>
                          </w:txbxContent>
                        </wps:txbx>
                        <wps:bodyPr wrap="square" rtlCol="0">
                          <a:noAutofit/>
                        </wps:bodyPr>
                      </wps:wsp>
                      <wps:wsp>
                        <wps:cNvPr id="25" name="TextBox 5">
                          <a:extLst/>
                        </wps:cNvPr>
                        <wps:cNvSpPr txBox="1"/>
                        <wps:spPr>
                          <a:xfrm>
                            <a:off x="2964959" y="0"/>
                            <a:ext cx="347870" cy="374978"/>
                          </a:xfrm>
                          <a:prstGeom prst="rect">
                            <a:avLst/>
                          </a:prstGeom>
                          <a:solidFill>
                            <a:schemeClr val="bg1"/>
                          </a:solidFill>
                        </wps:spPr>
                        <wps:txbx>
                          <w:txbxContent>
                            <w:p w14:paraId="187C7E19" w14:textId="77777777" w:rsidR="00C86501" w:rsidRPr="0086553E" w:rsidRDefault="00C86501" w:rsidP="0086553E">
                              <w:pPr>
                                <w:pStyle w:val="NormalWeb"/>
                                <w:spacing w:before="0" w:beforeAutospacing="0" w:after="0" w:afterAutospacing="0"/>
                                <w:rPr>
                                  <w:sz w:val="28"/>
                                  <w:szCs w:val="28"/>
                                </w:rPr>
                              </w:pPr>
                              <w:r w:rsidRPr="0086553E">
                                <w:rPr>
                                  <w:rFonts w:asciiTheme="minorHAnsi" w:hAnsi="Calibri" w:cstheme="minorBidi"/>
                                  <w:color w:val="000000" w:themeColor="text1"/>
                                  <w:kern w:val="24"/>
                                  <w:sz w:val="28"/>
                                  <w:szCs w:val="28"/>
                                </w:rPr>
                                <w:t>B</w:t>
                              </w:r>
                            </w:p>
                          </w:txbxContent>
                        </wps:txbx>
                        <wps:bodyPr wrap="square" rtlCol="0">
                          <a:noAutofit/>
                        </wps:bodyPr>
                      </wps:wsp>
                    </wpg:wgp>
                  </a:graphicData>
                </a:graphic>
              </wp:inline>
            </w:drawing>
          </mc:Choice>
          <mc:Fallback>
            <w:pict>
              <v:group w14:anchorId="07EBDF2F" id="Group 6" o:spid="_x0000_s1026" style="width:399.1pt;height:187.65pt;mso-position-horizontal-relative:char;mso-position-vertical-relative:line" coordsize="55797,26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7" type="#_x0000_t75" style="position:absolute;top:2888;width:55797;height:241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">
                  <v:imagedata r:id="rId23" o:title="" chromakey="#f0f0f0"/>
                </v:shape>
                <v:shapetype id="_x0000_t202" coordsize="21600,21600" o:spt="202" path="m,l,21600r21600,l21600,xe">
                  <v:stroke joinstyle="miter"/>
                  <v:path gradientshapeok="t" o:connecttype="rect"/>
                </v:shapetype>
                <v:shape id="TextBox 4" o:spid="_x0000_s1028" type="#_x0000_t202" style="position:absolute;width:3478;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" fillcolor="white [3212]" stroked="f">
                  <v:textbox>
                    <w:txbxContent>
                      <w:p w14:paraId="4B97C565" w14:textId="77777777" w:rsidR="00C86501" w:rsidRPr="0086553E" w:rsidRDefault="00C86501" w:rsidP="0086553E">
                        <w:pPr>
                          <w:pStyle w:val="NormalWeb"/>
                          <w:spacing w:before="0" w:beforeAutospacing="0" w:after="0" w:afterAutospacing="0"/>
                          <w:rPr>
                            <w:sz w:val="28"/>
                            <w:szCs w:val="28"/>
                          </w:rPr>
                        </w:pPr>
                        <w:r w:rsidRPr="0086553E">
                          <w:rPr>
                            <w:rFonts w:asciiTheme="minorHAnsi" w:hAnsi="Calibri" w:cstheme="minorBidi"/>
                            <w:color w:val="000000" w:themeColor="text1"/>
                            <w:kern w:val="24"/>
                            <w:sz w:val="28"/>
                            <w:szCs w:val="28"/>
                          </w:rPr>
                          <w:t>A</w:t>
                        </w:r>
                      </w:p>
                    </w:txbxContent>
                  </v:textbox>
                </v:shape>
                <v:shape id="TextBox 5" o:spid="_x0000_s1029" type="#_x0000_t202" style="position:absolute;left:29649;width:3479;height:3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" fillcolor="white [3212]" stroked="f">
                  <v:textbox>
                    <w:txbxContent>
                      <w:p w14:paraId="187C7E19" w14:textId="77777777" w:rsidR="00C86501" w:rsidRPr="0086553E" w:rsidRDefault="00C86501" w:rsidP="0086553E">
                        <w:pPr>
                          <w:pStyle w:val="NormalWeb"/>
                          <w:spacing w:before="0" w:beforeAutospacing="0" w:after="0" w:afterAutospacing="0"/>
                          <w:rPr>
                            <w:sz w:val="28"/>
                            <w:szCs w:val="28"/>
                          </w:rPr>
                        </w:pPr>
                        <w:r w:rsidRPr="0086553E">
                          <w:rPr>
                            <w:rFonts w:asciiTheme="minorHAnsi" w:hAnsi="Calibri" w:cstheme="minorBidi"/>
                            <w:color w:val="000000" w:themeColor="text1"/>
                            <w:kern w:val="24"/>
                            <w:sz w:val="28"/>
                            <w:szCs w:val="28"/>
                          </w:rPr>
                          <w:t>B</w:t>
                        </w:r>
                      </w:p>
                    </w:txbxContent>
                  </v:textbox>
                </v:shape>
                <w10:anchorlock/>
              </v:group>
            </w:pict>
          </mc:Fallback>
        </mc:AlternateContent>
      </w:r>
    </w:p>
    <w:p w14:paraId="7B9D9C60" w14:textId="5B7A7FA8" w:rsidR="00D75607" w:rsidRPr="00484CF3" w:rsidRDefault="00A61E60" w:rsidP="00D75607">
      <w:pPr>
        <w:rPr>
          <w:rFonts w:cs="Times New Roman"/>
        </w:rPr>
      </w:pPr>
      <w:r>
        <w:rPr>
          <w:i/>
        </w:rPr>
        <w:t xml:space="preserve">Figure </w:t>
      </w:r>
      <w:r w:rsidR="00A858CF">
        <w:rPr>
          <w:i/>
        </w:rPr>
        <w:t>10</w:t>
      </w:r>
      <w:r>
        <w:rPr>
          <w:i/>
        </w:rPr>
        <w:t>.</w:t>
      </w:r>
      <w:r>
        <w:t xml:space="preserve"> </w:t>
      </w:r>
      <w:r w:rsidR="00A85F10">
        <w:rPr>
          <w:rFonts w:cs="Times New Roman"/>
        </w:rPr>
        <w:t xml:space="preserve">The proportion of </w:t>
      </w:r>
      <w:r w:rsidR="00C0764C">
        <w:rPr>
          <w:rFonts w:cs="Times New Roman"/>
        </w:rPr>
        <w:t xml:space="preserve">Φ MIP cuts in a trial matching that of the Φ* cut for the trial, averaged across trials, </w:t>
      </w:r>
      <w:r w:rsidR="009F3876">
        <w:rPr>
          <w:rFonts w:cs="Times New Roman"/>
        </w:rPr>
        <w:t>network</w:t>
      </w:r>
      <w:r w:rsidR="00C0764C">
        <w:rPr>
          <w:rFonts w:cs="Times New Roman"/>
        </w:rPr>
        <w:t>s, and flies.</w:t>
      </w:r>
      <w:r w:rsidR="00184965">
        <w:rPr>
          <w:rFonts w:cs="Times New Roman"/>
        </w:rPr>
        <w:t xml:space="preserve"> </w:t>
      </w:r>
      <w:r w:rsidR="00C0764C">
        <w:rPr>
          <w:rFonts w:cs="Times New Roman"/>
        </w:rPr>
        <w:t xml:space="preserve">Blue bars indicate proportions in the air condition, and red bars indicate proportions in the isoflurane condition. </w:t>
      </w:r>
      <w:r w:rsidR="00BE6380">
        <w:rPr>
          <w:rFonts w:cs="Times New Roman"/>
        </w:rPr>
        <w:t xml:space="preserve">Error bars represent standard error across flies. </w:t>
      </w:r>
      <w:r w:rsidR="00C0764C">
        <w:rPr>
          <w:rFonts w:cs="Times New Roman"/>
        </w:rPr>
        <w:t>The dotted lines represent expected match proportions due to chance.</w:t>
      </w:r>
      <w:r w:rsidR="00247E37">
        <w:rPr>
          <w:rFonts w:cs="Times New Roman"/>
        </w:rPr>
        <w:t xml:space="preserve"> Asterisks indicate match proportions significantly different from chance</w:t>
      </w:r>
      <w:r w:rsidR="001B321C">
        <w:rPr>
          <w:rFonts w:cs="Times New Roman"/>
        </w:rPr>
        <w:t>, after Bonferroni corrections for multiple comparisons.</w:t>
      </w:r>
    </w:p>
    <w:p w14:paraId="16E9D76A" w14:textId="60E1FC55" w:rsidR="00C002CC" w:rsidRDefault="00C002CC">
      <w:pPr>
        <w:spacing w:after="160" w:line="259" w:lineRule="auto"/>
      </w:pPr>
      <w:r>
        <w:br w:type="page"/>
      </w:r>
    </w:p>
    <w:p w14:paraId="394C62BE" w14:textId="0DC22A52" w:rsidR="00B9777B" w:rsidRPr="00DB3F3D" w:rsidRDefault="00C002CC" w:rsidP="00DB3F3D">
      <w:pPr>
        <w:pStyle w:val="Heading1"/>
        <w:rPr>
          <w:b/>
        </w:rPr>
      </w:pPr>
      <w:bookmarkStart w:id="52" w:name="_Toc495663323"/>
      <w:r w:rsidRPr="00DB3F3D">
        <w:rPr>
          <w:b/>
        </w:rPr>
        <w:lastRenderedPageBreak/>
        <w:t>CHAPTER 3: DISCUSSION AND CONCLUSION</w:t>
      </w:r>
      <w:bookmarkEnd w:id="52"/>
    </w:p>
    <w:p w14:paraId="074C3C04" w14:textId="6FA1476D" w:rsidR="00DB3F3D" w:rsidRDefault="00DB3F3D" w:rsidP="00DB3F3D">
      <w:pPr>
        <w:pStyle w:val="Heading2"/>
      </w:pPr>
      <w:bookmarkStart w:id="53" w:name="_Toc495663324"/>
      <w:r>
        <w:t>Discussion</w:t>
      </w:r>
      <w:bookmarkEnd w:id="53"/>
    </w:p>
    <w:p w14:paraId="567E4A34" w14:textId="281A5186" w:rsidR="00195D6B" w:rsidRDefault="0009484B" w:rsidP="00F46853">
      <w:pPr>
        <w:ind w:firstLine="720"/>
      </w:pPr>
      <w:r>
        <w:t>In this project, I</w:t>
      </w:r>
      <w:r w:rsidR="000E5BE4">
        <w:t xml:space="preserve"> aimed to </w:t>
      </w:r>
      <w:r w:rsidR="004A0F63">
        <w:t xml:space="preserve">investigate </w:t>
      </w:r>
      <w:r w:rsidR="006A51FB">
        <w:t>integrated information</w:t>
      </w:r>
      <w:r w:rsidR="004A0F63">
        <w:t xml:space="preserve"> </w:t>
      </w:r>
      <w:r w:rsidR="004A0F63">
        <w:rPr>
          <w:rFonts w:cs="Times New Roman"/>
        </w:rPr>
        <w:t>Φ</w:t>
      </w:r>
      <w:r w:rsidR="004A0F63">
        <w:t xml:space="preserve"> as a potent</w:t>
      </w:r>
      <w:r w:rsidR="00195D6B">
        <w:t>ial measure of conscious level</w:t>
      </w:r>
      <w:r w:rsidR="001B42B9">
        <w:t xml:space="preserve">, and to compare it to a derivative version, </w:t>
      </w:r>
      <w:r w:rsidR="001B42B9">
        <w:rPr>
          <w:rFonts w:cs="Times New Roman"/>
        </w:rPr>
        <w:t>Φ*</w:t>
      </w:r>
      <w:r w:rsidR="00195D6B">
        <w:t>.</w:t>
      </w:r>
      <w:r w:rsidR="00F67204" w:rsidRPr="00F67204">
        <w:rPr>
          <w:rFonts w:cs="Times New Roman"/>
        </w:rPr>
        <w:t xml:space="preserve"> </w:t>
      </w:r>
      <w:r w:rsidR="00B241D0">
        <w:t xml:space="preserve">To achieve my aims, I calculated </w:t>
      </w:r>
      <w:r w:rsidR="00B241D0">
        <w:rPr>
          <w:rFonts w:cs="Times New Roman"/>
        </w:rPr>
        <w:t>both Φ and Φ* across sets of reco</w:t>
      </w:r>
      <w:r w:rsidR="002C70BB">
        <w:rPr>
          <w:rFonts w:cs="Times New Roman"/>
        </w:rPr>
        <w:t>rdings taken from the fly brain</w:t>
      </w:r>
      <w:r w:rsidR="00B241D0">
        <w:rPr>
          <w:rFonts w:cs="Times New Roman"/>
        </w:rPr>
        <w:t xml:space="preserve"> during </w:t>
      </w:r>
      <w:r w:rsidR="00DB49B1">
        <w:rPr>
          <w:rFonts w:cs="Times New Roman"/>
        </w:rPr>
        <w:t>wakefulness</w:t>
      </w:r>
      <w:r w:rsidR="00E24B8F">
        <w:rPr>
          <w:rFonts w:cs="Times New Roman"/>
        </w:rPr>
        <w:t>,</w:t>
      </w:r>
      <w:r w:rsidR="00DB49B1">
        <w:rPr>
          <w:rFonts w:cs="Times New Roman"/>
        </w:rPr>
        <w:t xml:space="preserve"> </w:t>
      </w:r>
      <w:r w:rsidR="00B241D0">
        <w:rPr>
          <w:rFonts w:cs="Times New Roman"/>
        </w:rPr>
        <w:t xml:space="preserve">and </w:t>
      </w:r>
      <w:r w:rsidR="00DB49B1">
        <w:rPr>
          <w:rFonts w:cs="Times New Roman"/>
        </w:rPr>
        <w:t>during</w:t>
      </w:r>
      <w:r w:rsidR="00B241D0">
        <w:rPr>
          <w:rFonts w:cs="Times New Roman"/>
        </w:rPr>
        <w:t xml:space="preserve"> administration of isoflurane anaesthesia</w:t>
      </w:r>
      <w:r w:rsidR="006E67D4">
        <w:rPr>
          <w:rFonts w:cs="Times New Roman"/>
        </w:rPr>
        <w:t xml:space="preserve">. </w:t>
      </w:r>
      <w:r w:rsidR="00DF658C">
        <w:rPr>
          <w:rFonts w:cs="Times New Roman"/>
        </w:rPr>
        <w:t xml:space="preserve">The results indicate that </w:t>
      </w:r>
      <w:r w:rsidR="009F1A6A">
        <w:rPr>
          <w:rFonts w:cs="Times New Roman"/>
        </w:rPr>
        <w:t xml:space="preserve">both </w:t>
      </w:r>
      <w:r w:rsidR="00DF658C">
        <w:rPr>
          <w:rFonts w:cs="Times New Roman"/>
        </w:rPr>
        <w:t xml:space="preserve">Φ </w:t>
      </w:r>
      <w:r w:rsidR="009F1A6A">
        <w:rPr>
          <w:rFonts w:cs="Times New Roman"/>
        </w:rPr>
        <w:t>and Φ* change</w:t>
      </w:r>
      <w:r w:rsidR="00DF658C">
        <w:rPr>
          <w:rFonts w:cs="Times New Roman"/>
        </w:rPr>
        <w:t xml:space="preserve"> with conscious level.</w:t>
      </w:r>
      <w:r w:rsidR="00674B18">
        <w:rPr>
          <w:rFonts w:cs="Times New Roman"/>
        </w:rPr>
        <w:t xml:space="preserve"> </w:t>
      </w:r>
      <w:r w:rsidR="00F67204">
        <w:rPr>
          <w:rFonts w:cs="Times New Roman"/>
        </w:rPr>
        <w:t>To my knowledge, this research is the first to calculate the latest derivation of Φ in a biological system. Consequently</w:t>
      </w:r>
      <w:r w:rsidR="004730DE">
        <w:rPr>
          <w:rFonts w:cs="Times New Roman"/>
        </w:rPr>
        <w:t>,</w:t>
      </w:r>
      <w:r w:rsidR="00F67204">
        <w:rPr>
          <w:rFonts w:cs="Times New Roman"/>
        </w:rPr>
        <w:t xml:space="preserve"> it is also the first to compare it across varied conscious level</w:t>
      </w:r>
      <w:r w:rsidR="00532D03">
        <w:rPr>
          <w:rFonts w:cs="Times New Roman"/>
        </w:rPr>
        <w:t>s</w:t>
      </w:r>
      <w:r w:rsidR="00F67204">
        <w:rPr>
          <w:rFonts w:cs="Times New Roman"/>
        </w:rPr>
        <w:t xml:space="preserve">, and the first to compare it </w:t>
      </w:r>
      <w:r w:rsidR="00A4433D">
        <w:rPr>
          <w:rFonts w:cs="Times New Roman"/>
        </w:rPr>
        <w:t>to the</w:t>
      </w:r>
      <w:r w:rsidR="00F67204">
        <w:rPr>
          <w:rFonts w:cs="Times New Roman"/>
        </w:rPr>
        <w:t xml:space="preserve"> derivative measure, Φ*, in a biological system.</w:t>
      </w:r>
    </w:p>
    <w:p w14:paraId="7F0C6DE1" w14:textId="5B40C8CB" w:rsidR="007D7A8B" w:rsidRDefault="00216716" w:rsidP="00263A91">
      <w:pPr>
        <w:pStyle w:val="Heading3"/>
      </w:pPr>
      <w:bookmarkStart w:id="54" w:name="_Toc495663325"/>
      <w:r>
        <w:t>Φ D</w:t>
      </w:r>
      <w:r w:rsidR="007D7A8B">
        <w:t xml:space="preserve">ecreases </w:t>
      </w:r>
      <w:r>
        <w:t>D</w:t>
      </w:r>
      <w:r w:rsidR="00062D70">
        <w:t>uring</w:t>
      </w:r>
      <w:r>
        <w:t xml:space="preserve"> A</w:t>
      </w:r>
      <w:r w:rsidR="007D7A8B">
        <w:t>naesthesia</w:t>
      </w:r>
      <w:bookmarkEnd w:id="54"/>
    </w:p>
    <w:p w14:paraId="1799E744" w14:textId="261D069D" w:rsidR="0022427C" w:rsidRDefault="00F46853" w:rsidP="00C475C8">
      <w:pPr>
        <w:rPr>
          <w:rFonts w:cs="Times New Roman"/>
        </w:rPr>
      </w:pPr>
      <w:r>
        <w:rPr>
          <w:rFonts w:cs="Times New Roman"/>
        </w:rPr>
        <w:tab/>
      </w:r>
      <w:r w:rsidR="007A2F2F">
        <w:rPr>
          <w:rFonts w:cs="Times New Roman"/>
        </w:rPr>
        <w:t xml:space="preserve">IIT </w:t>
      </w:r>
      <w:r w:rsidR="00AE2F30">
        <w:rPr>
          <w:rFonts w:cs="Times New Roman"/>
        </w:rPr>
        <w:t xml:space="preserve">proposes Φ as a measure </w:t>
      </w:r>
      <w:r w:rsidR="007A2F2F">
        <w:rPr>
          <w:rFonts w:cs="Times New Roman"/>
        </w:rPr>
        <w:t xml:space="preserve">the level of consciousness in a system. This led to the hypothesis that Φ would be reduced in a biological brain during anaesthesia. </w:t>
      </w:r>
      <w:r w:rsidR="000A20C8">
        <w:rPr>
          <w:rFonts w:cs="Times New Roman"/>
        </w:rPr>
        <w:t xml:space="preserve">The results support this hypothesis: Φ calculated from recordings taken during anaesthesia were </w:t>
      </w:r>
      <w:r w:rsidR="006B35B2">
        <w:rPr>
          <w:rFonts w:cs="Times New Roman"/>
        </w:rPr>
        <w:t>overall</w:t>
      </w:r>
      <w:r w:rsidR="000A20C8">
        <w:rPr>
          <w:rFonts w:cs="Times New Roman"/>
        </w:rPr>
        <w:t xml:space="preserve"> reduced compared to Φ calculated from recordings taken during wakefulness.</w:t>
      </w:r>
      <w:r w:rsidR="005931AF">
        <w:rPr>
          <w:rFonts w:cs="Times New Roman"/>
        </w:rPr>
        <w:t xml:space="preserve"> </w:t>
      </w:r>
      <w:r w:rsidR="00B82D0D">
        <w:rPr>
          <w:rFonts w:cs="Times New Roman"/>
        </w:rPr>
        <w:t xml:space="preserve">This result adds to the known studies which have also compared Φ between levels of consciousness in a biological system </w:t>
      </w:r>
      <w:r w:rsidR="00B57B56">
        <w:rPr>
          <w:rFonts w:cs="Times New Roman"/>
        </w:rPr>
        <w:fldChar w:fldCharType="begin">
          <w:fldData xml:space="preserve">PEVuZE5vdGU+PENpdGU+PEF1dGhvcj5MZWU8L0F1dGhvcj48WWVhcj4yMDA5PC9ZZWFyPjxSZWNO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</w:fldData>
        </w:fldChar>
      </w:r>
      <w:r w:rsidR="00B57B56">
        <w:rPr>
          <w:rFonts w:cs="Times New Roman"/>
        </w:rPr>
        <w:instrText xml:space="preserve"> ADDIN EN.CITE </w:instrText>
      </w:r>
      <w:r w:rsidR="00B57B56">
        <w:rPr>
          <w:rFonts w:cs="Times New Roman"/>
        </w:rPr>
        <w:fldChar w:fldCharType="begin">
          <w:fldData xml:space="preserve">PEVuZE5vdGU+PENpdGU+PEF1dGhvcj5MZWU8L0F1dGhvcj48WWVhcj4yMDA5PC9ZZWFyPjxSZWNO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</w:fldData>
        </w:fldChar>
      </w:r>
      <w:r w:rsidR="00B57B56">
        <w:rPr>
          <w:rFonts w:cs="Times New Roman"/>
        </w:rPr>
        <w:instrText xml:space="preserve"> ADDIN EN.CITE.DATA </w:instrText>
      </w:r>
      <w:r w:rsidR="00B57B56">
        <w:rPr>
          <w:rFonts w:cs="Times New Roman"/>
        </w:rPr>
      </w:r>
      <w:r w:rsidR="00B57B56">
        <w:rPr>
          <w:rFonts w:cs="Times New Roman"/>
        </w:rPr>
        <w:fldChar w:fldCharType="end"/>
      </w:r>
      <w:r w:rsidR="00B57B56">
        <w:rPr>
          <w:rFonts w:cs="Times New Roman"/>
        </w:rPr>
        <w:fldChar w:fldCharType="separate"/>
      </w:r>
      <w:r w:rsidR="00B57B56">
        <w:rPr>
          <w:rFonts w:cs="Times New Roman"/>
          <w:noProof/>
        </w:rPr>
        <w:t>(Chang et al., 2012; Lee et al., 2009)</w:t>
      </w:r>
      <w:r w:rsidR="00B57B56">
        <w:rPr>
          <w:rFonts w:cs="Times New Roman"/>
        </w:rPr>
        <w:fldChar w:fldCharType="end"/>
      </w:r>
      <w:r w:rsidR="00B82D0D">
        <w:rPr>
          <w:rFonts w:cs="Times New Roman"/>
        </w:rPr>
        <w:t>, both of which used a previous derivation of integrated information, and reported reduced Φ d</w:t>
      </w:r>
      <w:r w:rsidR="00CD0313">
        <w:rPr>
          <w:rFonts w:cs="Times New Roman"/>
        </w:rPr>
        <w:t>uring reduced conscious levels.</w:t>
      </w:r>
      <w:r w:rsidR="007E47BA">
        <w:rPr>
          <w:rFonts w:cs="Times New Roman"/>
        </w:rPr>
        <w:t xml:space="preserve"> </w:t>
      </w:r>
      <w:r w:rsidR="0067121C">
        <w:rPr>
          <w:rFonts w:cs="Times New Roman"/>
        </w:rPr>
        <w:t xml:space="preserve">Furthermore, while not all networks experienced a decrease in Φ under anaesthesia, increasingly larger portions of networks experienced a significant decrease in larger networks: </w:t>
      </w:r>
      <w:r w:rsidR="00750801">
        <w:rPr>
          <w:rFonts w:cs="Times New Roman"/>
        </w:rPr>
        <w:t>though</w:t>
      </w:r>
      <w:r w:rsidR="0067121C">
        <w:rPr>
          <w:rFonts w:cs="Times New Roman"/>
        </w:rPr>
        <w:t xml:space="preserve"> only ~50% of networks of two channels experienced a significant reduction in Φ during anaesthesia, more than 90% of networks of four channels experienced this reduction. </w:t>
      </w:r>
      <w:r w:rsidR="00323658">
        <w:rPr>
          <w:rFonts w:cs="Times New Roman"/>
        </w:rPr>
        <w:t>This indicates that larger biological networks are in a sense more affected</w:t>
      </w:r>
      <w:r w:rsidR="00BE09C4">
        <w:rPr>
          <w:rFonts w:cs="Times New Roman"/>
        </w:rPr>
        <w:t xml:space="preserve"> (with regards to losing Φ)</w:t>
      </w:r>
      <w:r w:rsidR="00323658">
        <w:rPr>
          <w:rFonts w:cs="Times New Roman"/>
        </w:rPr>
        <w:t xml:space="preserve"> by anaesthesia </w:t>
      </w:r>
      <w:r w:rsidR="007963A0">
        <w:rPr>
          <w:rFonts w:cs="Times New Roman"/>
        </w:rPr>
        <w:t xml:space="preserve">than smaller networks. This may be due to larger networks having more causal connections that smaller networks – thus when these connections are interrupted, larger networks experience a larger loss of </w:t>
      </w:r>
      <w:r w:rsidR="007963A0">
        <w:rPr>
          <w:rFonts w:cs="Times New Roman"/>
        </w:rPr>
        <w:lastRenderedPageBreak/>
        <w:t>communication across parts.</w:t>
      </w:r>
      <w:r w:rsidR="00323658">
        <w:rPr>
          <w:rFonts w:cs="Times New Roman"/>
        </w:rPr>
        <w:t xml:space="preserve"> </w:t>
      </w:r>
      <w:r w:rsidR="0007752D">
        <w:rPr>
          <w:rFonts w:cs="Times New Roman"/>
        </w:rPr>
        <w:t>These</w:t>
      </w:r>
      <w:r w:rsidR="00CD0313">
        <w:rPr>
          <w:rFonts w:cs="Times New Roman"/>
        </w:rPr>
        <w:t xml:space="preserve"> result</w:t>
      </w:r>
      <w:r w:rsidR="002A53E6">
        <w:rPr>
          <w:rFonts w:cs="Times New Roman"/>
        </w:rPr>
        <w:t xml:space="preserve">s </w:t>
      </w:r>
      <w:r w:rsidR="004852BE">
        <w:rPr>
          <w:rFonts w:cs="Times New Roman"/>
        </w:rPr>
        <w:t>directly support</w:t>
      </w:r>
      <w:r w:rsidR="00A96EC0">
        <w:rPr>
          <w:rFonts w:cs="Times New Roman"/>
        </w:rPr>
        <w:t xml:space="preserve"> Φ as a measure of conscious level</w:t>
      </w:r>
      <w:r w:rsidR="00CD0313">
        <w:rPr>
          <w:rFonts w:cs="Times New Roman"/>
        </w:rPr>
        <w:t xml:space="preserve">, </w:t>
      </w:r>
      <w:r w:rsidR="003F6A58">
        <w:rPr>
          <w:rFonts w:cs="Times New Roman"/>
        </w:rPr>
        <w:t>and</w:t>
      </w:r>
      <w:r w:rsidR="00A96EC0">
        <w:rPr>
          <w:rFonts w:cs="Times New Roman"/>
        </w:rPr>
        <w:t xml:space="preserve"> supports the general concept of anaesthesia reducing com</w:t>
      </w:r>
      <w:r w:rsidR="003F6A58">
        <w:rPr>
          <w:rFonts w:cs="Times New Roman"/>
        </w:rPr>
        <w:t>munication among brain regions.</w:t>
      </w:r>
    </w:p>
    <w:p w14:paraId="09EECBC5" w14:textId="18B6922A" w:rsidR="003C2514" w:rsidRDefault="001344E5" w:rsidP="00E418EB">
      <w:pPr>
        <w:ind w:firstLine="720"/>
        <w:rPr>
          <w:rFonts w:cs="Times New Roman"/>
        </w:rPr>
      </w:pPr>
      <w:bookmarkStart w:id="55" w:name="_Toc495663326"/>
      <w:r w:rsidRPr="001344E5">
        <w:rPr>
          <w:rStyle w:val="Heading4Char"/>
        </w:rPr>
        <w:t>Φ Increases with Network Size.</w:t>
      </w:r>
      <w:bookmarkEnd w:id="55"/>
      <w:r>
        <w:t xml:space="preserve"> </w:t>
      </w:r>
      <w:r w:rsidR="00435E37">
        <w:rPr>
          <w:rFonts w:cs="Times New Roman"/>
        </w:rPr>
        <w:t xml:space="preserve">In addition </w:t>
      </w:r>
      <w:r w:rsidR="00045342">
        <w:rPr>
          <w:rFonts w:cs="Times New Roman"/>
        </w:rPr>
        <w:t xml:space="preserve">to </w:t>
      </w:r>
      <w:r w:rsidR="007A7EE5">
        <w:rPr>
          <w:rFonts w:cs="Times New Roman"/>
        </w:rPr>
        <w:t>reducing with reduced</w:t>
      </w:r>
      <w:r w:rsidR="00435E37">
        <w:rPr>
          <w:rFonts w:cs="Times New Roman"/>
        </w:rPr>
        <w:t xml:space="preserve"> conscious level, Φ </w:t>
      </w:r>
      <w:r w:rsidR="007A7EE5">
        <w:rPr>
          <w:rFonts w:cs="Times New Roman"/>
        </w:rPr>
        <w:t xml:space="preserve">also increased </w:t>
      </w:r>
      <w:r w:rsidR="00435E37">
        <w:rPr>
          <w:rFonts w:cs="Times New Roman"/>
        </w:rPr>
        <w:t>with</w:t>
      </w:r>
      <w:r w:rsidR="00B95054">
        <w:rPr>
          <w:rFonts w:cs="Times New Roman"/>
        </w:rPr>
        <w:t xml:space="preserve"> number of channels cons</w:t>
      </w:r>
      <w:r w:rsidR="00C921F8">
        <w:rPr>
          <w:rFonts w:cs="Times New Roman"/>
        </w:rPr>
        <w:t>idered.</w:t>
      </w:r>
      <w:r w:rsidR="00C921F8" w:rsidRPr="00C921F8">
        <w:rPr>
          <w:rFonts w:cs="Times New Roman"/>
        </w:rPr>
        <w:t xml:space="preserve"> </w:t>
      </w:r>
      <w:r w:rsidR="00C921F8">
        <w:rPr>
          <w:rFonts w:cs="Times New Roman"/>
        </w:rPr>
        <w:t>This result may be due simply due to larger quantities of binary elements being able to generate larger quantities of information</w:t>
      </w:r>
      <w:r w:rsidR="00382720">
        <w:rPr>
          <w:rFonts w:cs="Times New Roman"/>
        </w:rPr>
        <w:t xml:space="preserve"> (increasing the number of binary elements in a network by one doubles the number of states the network can take)</w:t>
      </w:r>
      <w:r w:rsidR="00C921F8">
        <w:rPr>
          <w:rFonts w:cs="Times New Roman"/>
        </w:rPr>
        <w:t xml:space="preserve">. </w:t>
      </w:r>
      <w:r w:rsidR="00382720">
        <w:rPr>
          <w:rFonts w:cs="Times New Roman"/>
        </w:rPr>
        <w:t xml:space="preserve">Importantly though, increased Φ indicates that the greater amount of information is dependent on </w:t>
      </w:r>
      <w:r w:rsidR="00AC7C49">
        <w:rPr>
          <w:rFonts w:cs="Times New Roman"/>
        </w:rPr>
        <w:t>interactions</w:t>
      </w:r>
      <w:r w:rsidR="00E418EB">
        <w:rPr>
          <w:rFonts w:cs="Times New Roman"/>
        </w:rPr>
        <w:t xml:space="preserve"> among channels</w:t>
      </w:r>
      <w:r w:rsidR="00AC7C49">
        <w:rPr>
          <w:rFonts w:cs="Times New Roman"/>
        </w:rPr>
        <w:t xml:space="preserve"> which integrate the network</w:t>
      </w:r>
      <w:r w:rsidR="00E418EB">
        <w:rPr>
          <w:rFonts w:cs="Times New Roman"/>
        </w:rPr>
        <w:t xml:space="preserve">. </w:t>
      </w:r>
      <w:r w:rsidR="00BE77D6">
        <w:rPr>
          <w:rFonts w:cs="Times New Roman"/>
        </w:rPr>
        <w:t>This result</w:t>
      </w:r>
      <w:r w:rsidR="0001574F">
        <w:rPr>
          <w:rFonts w:cs="Times New Roman"/>
        </w:rPr>
        <w:t xml:space="preserve"> </w:t>
      </w:r>
      <w:r w:rsidR="00D51767">
        <w:rPr>
          <w:rFonts w:cs="Times New Roman"/>
        </w:rPr>
        <w:t>is consistent</w:t>
      </w:r>
      <w:r w:rsidR="00BE77D6">
        <w:rPr>
          <w:rFonts w:cs="Times New Roman"/>
        </w:rPr>
        <w:t xml:space="preserve"> with regards to IIT. Φ as proposed by IIT is purposed to also </w:t>
      </w:r>
      <w:r w:rsidR="008230ED">
        <w:rPr>
          <w:rFonts w:cs="Times New Roman"/>
        </w:rPr>
        <w:t>reflect conscious experience, and</w:t>
      </w:r>
      <w:r w:rsidR="00E418EB">
        <w:rPr>
          <w:rFonts w:cs="Times New Roman"/>
        </w:rPr>
        <w:t xml:space="preserve"> in this context</w:t>
      </w:r>
      <w:r w:rsidR="008230ED">
        <w:rPr>
          <w:rFonts w:cs="Times New Roman"/>
        </w:rPr>
        <w:t xml:space="preserve"> its magnitude</w:t>
      </w:r>
      <w:r w:rsidR="00BE77D6">
        <w:rPr>
          <w:rFonts w:cs="Times New Roman"/>
        </w:rPr>
        <w:t xml:space="preserve"> can be interpreted as </w:t>
      </w:r>
      <w:r w:rsidR="006411DE">
        <w:rPr>
          <w:rFonts w:cs="Times New Roman"/>
        </w:rPr>
        <w:t xml:space="preserve">a measure of the </w:t>
      </w:r>
      <w:r w:rsidR="00AF2BD7">
        <w:rPr>
          <w:rFonts w:cs="Times New Roman"/>
        </w:rPr>
        <w:t>quantity</w:t>
      </w:r>
      <w:r w:rsidR="006411DE">
        <w:rPr>
          <w:rFonts w:cs="Times New Roman"/>
        </w:rPr>
        <w:t xml:space="preserve"> of possible experienc</w:t>
      </w:r>
      <w:r w:rsidR="00AF2BD7">
        <w:rPr>
          <w:rFonts w:cs="Times New Roman"/>
        </w:rPr>
        <w:t xml:space="preserve">es a conscious system may have. For example, a system consisting of two </w:t>
      </w:r>
      <w:r w:rsidR="00531785">
        <w:rPr>
          <w:rFonts w:cs="Times New Roman"/>
        </w:rPr>
        <w:t xml:space="preserve">integrated </w:t>
      </w:r>
      <w:r w:rsidR="00AF2BD7">
        <w:rPr>
          <w:rFonts w:cs="Times New Roman"/>
        </w:rPr>
        <w:t>binary elements can represent more “experiences” (i.e. take more states) than a sy</w:t>
      </w:r>
      <w:r w:rsidR="00172948">
        <w:rPr>
          <w:rFonts w:cs="Times New Roman"/>
        </w:rPr>
        <w:t>stem of only one binary element.</w:t>
      </w:r>
      <w:r w:rsidR="008F6AFE">
        <w:rPr>
          <w:rFonts w:cs="Times New Roman"/>
        </w:rPr>
        <w:t xml:space="preserve"> </w:t>
      </w:r>
      <w:r w:rsidR="008230ED">
        <w:rPr>
          <w:rFonts w:cs="Times New Roman"/>
        </w:rPr>
        <w:t xml:space="preserve">While the present project was limited to systems of up to four </w:t>
      </w:r>
      <w:r w:rsidR="00694E9F">
        <w:rPr>
          <w:rFonts w:cs="Times New Roman"/>
        </w:rPr>
        <w:t>channels</w:t>
      </w:r>
      <w:r w:rsidR="008230ED">
        <w:rPr>
          <w:rFonts w:cs="Times New Roman"/>
        </w:rPr>
        <w:t xml:space="preserve">, it is likely that Φ will continue to increase </w:t>
      </w:r>
      <w:r w:rsidR="00474DAC">
        <w:rPr>
          <w:rFonts w:cs="Times New Roman"/>
        </w:rPr>
        <w:t xml:space="preserve">in a biological system </w:t>
      </w:r>
      <w:r w:rsidR="008230ED">
        <w:rPr>
          <w:rFonts w:cs="Times New Roman"/>
        </w:rPr>
        <w:t xml:space="preserve">as more elements are included, so </w:t>
      </w:r>
      <w:r w:rsidR="00A8217E">
        <w:rPr>
          <w:rFonts w:cs="Times New Roman"/>
        </w:rPr>
        <w:t>long as they remain integrated.</w:t>
      </w:r>
    </w:p>
    <w:p w14:paraId="06898FC6" w14:textId="5A80933E" w:rsidR="004C4436" w:rsidRDefault="004C4436" w:rsidP="00C475C8">
      <w:pPr>
        <w:rPr>
          <w:rFonts w:cs="Times New Roman"/>
        </w:rPr>
      </w:pPr>
      <w:r>
        <w:rPr>
          <w:rFonts w:cs="Times New Roman"/>
        </w:rPr>
        <w:tab/>
      </w:r>
      <w:bookmarkStart w:id="56" w:name="_Toc495663327"/>
      <w:r w:rsidR="001344E5" w:rsidRPr="001344E5">
        <w:rPr>
          <w:rStyle w:val="Heading4Char"/>
        </w:rPr>
        <w:t>Φ Decreases at Longer Timescales.</w:t>
      </w:r>
      <w:bookmarkEnd w:id="56"/>
      <w:r w:rsidR="001344E5">
        <w:rPr>
          <w:rFonts w:cs="Times New Roman"/>
        </w:rPr>
        <w:t xml:space="preserve"> </w:t>
      </w:r>
      <w:r w:rsidR="00081BB6">
        <w:rPr>
          <w:rFonts w:cs="Times New Roman"/>
        </w:rPr>
        <w:t xml:space="preserve">A key question with regards to Φ is the temporal resolution at which to calculate it. IIT’s principle of exclusion posits that consciousness cannot be superimposed. Thus, though we can in principle calculate Φ in a system at two different time scales, IIT </w:t>
      </w:r>
      <w:r w:rsidR="00871C7B">
        <w:rPr>
          <w:rFonts w:cs="Times New Roman"/>
        </w:rPr>
        <w:t>states</w:t>
      </w:r>
      <w:r w:rsidR="00081BB6">
        <w:rPr>
          <w:rFonts w:cs="Times New Roman"/>
        </w:rPr>
        <w:t xml:space="preserve"> that this cannot be interpret</w:t>
      </w:r>
      <w:r w:rsidR="007C3B85">
        <w:rPr>
          <w:rFonts w:cs="Times New Roman"/>
        </w:rPr>
        <w:t xml:space="preserve">ed as the one network having </w:t>
      </w:r>
      <w:r w:rsidR="00081BB6">
        <w:rPr>
          <w:rFonts w:cs="Times New Roman"/>
        </w:rPr>
        <w:t xml:space="preserve">multiple consciousness, each running in its own timescale. </w:t>
      </w:r>
      <w:r w:rsidR="00871C7B">
        <w:rPr>
          <w:rFonts w:cs="Times New Roman"/>
        </w:rPr>
        <w:t xml:space="preserve">Instead, IIT proposes that the system’s consciousness exists only at the scale at which Φ is maximal. </w:t>
      </w:r>
      <w:r w:rsidR="00FA6623">
        <w:rPr>
          <w:rFonts w:cs="Times New Roman"/>
        </w:rPr>
        <w:t>While finding this scale was not a primary aim of this study,</w:t>
      </w:r>
      <w:r w:rsidR="00105DAA">
        <w:rPr>
          <w:rFonts w:cs="Times New Roman"/>
        </w:rPr>
        <w:t xml:space="preserve"> the</w:t>
      </w:r>
      <w:r w:rsidR="006D3D27">
        <w:rPr>
          <w:rFonts w:cs="Times New Roman"/>
        </w:rPr>
        <w:t xml:space="preserve"> results</w:t>
      </w:r>
      <w:r w:rsidR="001F52FE">
        <w:rPr>
          <w:rFonts w:cs="Times New Roman"/>
        </w:rPr>
        <w:t xml:space="preserve"> indicate that</w:t>
      </w:r>
      <w:r w:rsidR="001F52FE" w:rsidRPr="001F52FE">
        <w:rPr>
          <w:rFonts w:cs="Times New Roman"/>
        </w:rPr>
        <w:t xml:space="preserve"> </w:t>
      </w:r>
      <w:r w:rsidR="001F52FE">
        <w:rPr>
          <w:rFonts w:cs="Times New Roman"/>
        </w:rPr>
        <w:t>maximal Φ may be attained at a more granular</w:t>
      </w:r>
      <w:r w:rsidR="006933D6">
        <w:rPr>
          <w:rFonts w:cs="Times New Roman"/>
        </w:rPr>
        <w:t xml:space="preserve"> (shorter)</w:t>
      </w:r>
      <w:r w:rsidR="001F52FE">
        <w:rPr>
          <w:rFonts w:cs="Times New Roman"/>
        </w:rPr>
        <w:t xml:space="preserve"> timescale.</w:t>
      </w:r>
      <w:r w:rsidR="00675281">
        <w:rPr>
          <w:rFonts w:cs="Times New Roman"/>
        </w:rPr>
        <w:t xml:space="preserve"> </w:t>
      </w:r>
      <w:r w:rsidR="00A4295E">
        <w:rPr>
          <w:rFonts w:cs="Times New Roman"/>
        </w:rPr>
        <w:t xml:space="preserve">Given that time perception is linked to body size, however </w:t>
      </w:r>
      <w:r w:rsidR="00A4295E">
        <w:rPr>
          <w:rFonts w:cs="Times New Roman"/>
        </w:rPr>
        <w:fldChar w:fldCharType="begin"/>
      </w:r>
      <w:r w:rsidR="00A4295E">
        <w:rPr>
          <w:rFonts w:cs="Times New Roman"/>
        </w:rPr>
        <w:instrText xml:space="preserve"> ADDIN EN.CITE &lt;EndNote&gt;&lt;Cite&gt;&lt;Author&gt;Healy&lt;/Author&gt;&lt;Year&gt;2013&lt;/Year&gt;&lt;RecNum&gt;111&lt;/RecNum&gt;&lt;DisplayText&gt;(Healy, McNally, Ruxton, Cooper, &amp;amp; Jackson, 2013)&lt;/DisplayText&gt;&lt;record&gt;&lt;rec-number&gt;111&lt;/rec-number&gt;&lt;foreign-keys&gt;&lt;key app="EN" db-id="zrtd0xvvdt5esue5aw2pav5hztrtfrfsrpdp" timestamp="1507870834"&gt;111&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keywords&gt;&lt;keyword&gt;comparative analysis&lt;/keyword&gt;&lt;keyword&gt;critical flicker fusion&lt;/keyword&gt;&lt;keyword&gt;evolutionary ecology&lt;/keyword&gt;&lt;keyword&gt;predator–prey&lt;/keyword&gt;&lt;keyword&gt;temporal resolution&lt;/keyword&gt;&lt;/keywords&gt;&lt;dates&gt;&lt;year&gt;2013&lt;/year&gt;&lt;pub-dates&gt;&lt;date&gt;10//&lt;/date&gt;&lt;/pub-dates&gt;&lt;/dates&gt;&lt;isbn&gt;0003-3472&lt;/isbn&gt;&lt;urls&gt;&lt;related-urls&gt;&lt;url&gt;http://www.sciencedirect.com/science/article/pii/S0003347213003060&lt;/url&gt;&lt;/related-urls&gt;&lt;/urls&gt;&lt;electronic-resource-num&gt;https://doi.org/10.1016/j.anbehav.2013.06.018&lt;/electronic-resource-num&gt;&lt;/record&gt;&lt;/Cite&gt;&lt;/EndNote&gt;</w:instrText>
      </w:r>
      <w:r w:rsidR="00A4295E">
        <w:rPr>
          <w:rFonts w:cs="Times New Roman"/>
        </w:rPr>
        <w:fldChar w:fldCharType="separate"/>
      </w:r>
      <w:r w:rsidR="00A4295E">
        <w:rPr>
          <w:rFonts w:cs="Times New Roman"/>
          <w:noProof/>
        </w:rPr>
        <w:t xml:space="preserve">(Healy, McNally, Ruxton, Cooper, &amp; Jackson, </w:t>
      </w:r>
      <w:r w:rsidR="00A4295E">
        <w:rPr>
          <w:rFonts w:cs="Times New Roman"/>
          <w:noProof/>
        </w:rPr>
        <w:lastRenderedPageBreak/>
        <w:t>2013)</w:t>
      </w:r>
      <w:r w:rsidR="00A4295E">
        <w:rPr>
          <w:rFonts w:cs="Times New Roman"/>
        </w:rPr>
        <w:fldChar w:fldCharType="end"/>
      </w:r>
      <w:r w:rsidR="00A4295E">
        <w:rPr>
          <w:rFonts w:cs="Times New Roman"/>
        </w:rPr>
        <w:t>, this</w:t>
      </w:r>
      <w:r w:rsidR="00167BC5">
        <w:rPr>
          <w:rFonts w:cs="Times New Roman"/>
        </w:rPr>
        <w:t xml:space="preserve"> finding of increased Φ at such a short timescale may be limited to small networks </w:t>
      </w:r>
      <w:r w:rsidR="00A4295E">
        <w:rPr>
          <w:rFonts w:cs="Times New Roman"/>
        </w:rPr>
        <w:t xml:space="preserve">or small animals </w:t>
      </w:r>
      <w:r w:rsidR="00167BC5">
        <w:rPr>
          <w:rFonts w:cs="Times New Roman"/>
        </w:rPr>
        <w:t>only. It is likely</w:t>
      </w:r>
      <w:r w:rsidR="006933D6">
        <w:rPr>
          <w:rFonts w:cs="Times New Roman"/>
        </w:rPr>
        <w:t xml:space="preserve"> that</w:t>
      </w:r>
      <w:r w:rsidR="0082001A">
        <w:rPr>
          <w:rFonts w:cs="Times New Roman"/>
        </w:rPr>
        <w:t xml:space="preserve"> as more elements </w:t>
      </w:r>
      <w:r w:rsidR="00167BC5">
        <w:rPr>
          <w:rFonts w:cs="Times New Roman"/>
        </w:rPr>
        <w:t xml:space="preserve">and thus interactions </w:t>
      </w:r>
      <w:r w:rsidR="0082001A">
        <w:rPr>
          <w:rFonts w:cs="Times New Roman"/>
        </w:rPr>
        <w:t xml:space="preserve">are considered, the optimal resolution at which Φ </w:t>
      </w:r>
      <w:r w:rsidR="009064FC">
        <w:rPr>
          <w:rFonts w:cs="Times New Roman"/>
        </w:rPr>
        <w:t>is maximal will increase also</w:t>
      </w:r>
      <w:r w:rsidR="0082001A">
        <w:rPr>
          <w:rFonts w:cs="Times New Roman"/>
        </w:rPr>
        <w:t>.</w:t>
      </w:r>
    </w:p>
    <w:p w14:paraId="0DEF7758" w14:textId="6723C12E" w:rsidR="003D4E31" w:rsidRDefault="003D4E31" w:rsidP="003D4E31">
      <w:pPr>
        <w:pStyle w:val="Heading3"/>
      </w:pPr>
      <w:bookmarkStart w:id="57" w:name="_Toc495663328"/>
      <w:r>
        <w:rPr>
          <w:rFonts w:cs="Times New Roman"/>
        </w:rPr>
        <w:t>Φ MIPs Do Not Indicate Reduced Feedback</w:t>
      </w:r>
      <w:bookmarkEnd w:id="57"/>
    </w:p>
    <w:p w14:paraId="1EA0D45D" w14:textId="167E68AC" w:rsidR="00667FAB" w:rsidRDefault="00DC7A2D" w:rsidP="00667FAB">
      <w:pPr>
        <w:rPr>
          <w:rFonts w:cs="Times New Roman"/>
        </w:rPr>
      </w:pPr>
      <w:r>
        <w:rPr>
          <w:rFonts w:cs="Times New Roman"/>
        </w:rPr>
        <w:tab/>
      </w:r>
      <w:r w:rsidR="00C44873">
        <w:rPr>
          <w:rFonts w:cs="Times New Roman"/>
        </w:rPr>
        <w:t>General anaesthetics reduce feedback interactions from frontal brai</w:t>
      </w:r>
      <w:r w:rsidR="00952B68">
        <w:rPr>
          <w:rFonts w:cs="Times New Roman"/>
        </w:rPr>
        <w:t xml:space="preserve">n regions to posterior regions </w:t>
      </w:r>
      <w:r w:rsidR="00B57B56">
        <w:rPr>
          <w:rFonts w:cs="Times New Roman"/>
        </w:rPr>
        <w:fldChar w:fldCharType="begin"/>
      </w:r>
      <w:r w:rsidR="00B57B56">
        <w:rPr>
          <w:rFonts w:cs="Times New Roman"/>
        </w:rPr>
        <w:instrText xml:space="preserve"> ADDIN EN.CITE &lt;EndNote&gt;&lt;Cite&gt;&lt;Author&gt;Boly&lt;/Author&gt;&lt;Year&gt;2012&lt;/Year&gt;&lt;RecNum&gt;98&lt;/RecNum&gt;&lt;DisplayText&gt;(Boly et al., 2012)&lt;/DisplayText&gt;&lt;record&gt;&lt;rec-number&gt;98&lt;/rec-number&gt;&lt;foreign-keys&gt;&lt;key app="EN" db-id="zrtd0xvvdt5esue5aw2pav5hztrtfrfsrpdp" timestamp="1507832290"&gt;98&lt;/key&gt;&lt;/foreign-keys&gt;&lt;ref-type name="Journal Article"&gt;17&lt;/ref-type&gt;&lt;contributors&gt;&lt;authors&gt;&lt;author&gt;Boly, Mélanie&lt;/author&gt;&lt;author&gt;Moran, Rosalyn&lt;/author&gt;&lt;author&gt;Murphy, Michael&lt;/author&gt;&lt;author&gt;Boveroux, Pierre&lt;/author&gt;&lt;author&gt;Bruno, Marie-Aurélie&lt;/author&gt;&lt;author&gt;Noirhomme, Quentin&lt;/author&gt;&lt;author&gt;Ledoux, Didier&lt;/author&gt;&lt;author&gt;Bonhomme, Vincent&lt;/author&gt;&lt;author&gt;Brichant, Jean-François&lt;/author&gt;&lt;author&gt;Tononi, Giulio&lt;/author&gt;&lt;author&gt;Laureys, Steven&lt;/author&gt;&lt;author&gt;Friston, Karl&lt;/author&gt;&lt;/authors&gt;&lt;/contributors&gt;&lt;titles&gt;&lt;title&gt;Connectivity changes underlying spectral EEG changes during propofol-induced loss of consciousness&lt;/title&gt;&lt;secondary-title&gt;The Journal of Neuroscience&lt;/secondary-title&gt;&lt;/titles&gt;&lt;periodical&gt;&lt;full-title&gt;The Journal of Neuroscience&lt;/full-title&gt;&lt;/periodical&gt;&lt;pages&gt;7082-7090&lt;/pages&gt;&lt;volume&gt;32&lt;/volume&gt;&lt;number&gt;20&lt;/number&gt;&lt;dates&gt;&lt;year&gt;2012&lt;/year&gt;&lt;/dates&gt;&lt;isbn&gt;0270-6474&amp;#xD;1529-2401&lt;/isbn&gt;&lt;accession-num&gt;PMC3366913&lt;/accession-num&gt;&lt;urls&gt;&lt;related-urls&gt;&lt;url&gt;http://www.ncbi.nlm.nih.gov/pmc/articles/PMC3366913/&lt;/url&gt;&lt;/related-urls&gt;&lt;/urls&gt;&lt;electronic-resource-num&gt;10.1523/JNEUROSCI.3769-11.2012&lt;/electronic-resource-num&gt;&lt;remote-database-name&gt;PMC&lt;/remote-database-name&gt;&lt;/record&gt;&lt;/Cite&gt;&lt;/EndNote&gt;</w:instrText>
      </w:r>
      <w:r w:rsidR="00B57B56">
        <w:rPr>
          <w:rFonts w:cs="Times New Roman"/>
        </w:rPr>
        <w:fldChar w:fldCharType="separate"/>
      </w:r>
      <w:r w:rsidR="00B57B56">
        <w:rPr>
          <w:rFonts w:cs="Times New Roman"/>
          <w:noProof/>
        </w:rPr>
        <w:t>(Boly et al., 2012)</w:t>
      </w:r>
      <w:r w:rsidR="00B57B56">
        <w:rPr>
          <w:rFonts w:cs="Times New Roman"/>
        </w:rPr>
        <w:fldChar w:fldCharType="end"/>
      </w:r>
      <w:r w:rsidR="00C44873">
        <w:rPr>
          <w:rFonts w:cs="Times New Roman"/>
        </w:rPr>
        <w:t>.</w:t>
      </w:r>
      <w:r w:rsidR="00F30C25">
        <w:rPr>
          <w:rFonts w:cs="Times New Roman"/>
        </w:rPr>
        <w:t xml:space="preserve"> Recently, </w:t>
      </w:r>
      <w:r w:rsidR="00B57B56">
        <w:rPr>
          <w:rFonts w:cs="Times New Roman"/>
        </w:rPr>
        <w:fldChar w:fldCharType="begin"/>
      </w:r>
      <w:r w:rsidR="00B57B56">
        <w:rPr>
          <w:rFonts w:cs="Times New Roman"/>
        </w:rPr>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B57B56">
        <w:rPr>
          <w:rFonts w:cs="Times New Roman"/>
        </w:rPr>
        <w:fldChar w:fldCharType="separate"/>
      </w:r>
      <w:r w:rsidR="00B57B56">
        <w:rPr>
          <w:rFonts w:cs="Times New Roman"/>
          <w:noProof/>
        </w:rPr>
        <w:t>(Cohen et al., 2017)</w:t>
      </w:r>
      <w:r w:rsidR="00B57B56">
        <w:rPr>
          <w:rFonts w:cs="Times New Roman"/>
        </w:rPr>
        <w:fldChar w:fldCharType="end"/>
      </w:r>
      <w:r w:rsidR="00E939EC">
        <w:rPr>
          <w:rFonts w:cs="Times New Roman"/>
        </w:rPr>
        <w:t xml:space="preserve"> </w:t>
      </w:r>
      <w:r w:rsidR="00C03F79">
        <w:rPr>
          <w:rFonts w:cs="Times New Roman"/>
        </w:rPr>
        <w:t>applied</w:t>
      </w:r>
      <w:r w:rsidR="00ED2B1D">
        <w:rPr>
          <w:rFonts w:cs="Times New Roman"/>
        </w:rPr>
        <w:t xml:space="preserve"> frequency domain</w:t>
      </w:r>
      <w:r w:rsidR="00C03F79">
        <w:rPr>
          <w:rFonts w:cs="Times New Roman"/>
        </w:rPr>
        <w:t xml:space="preserve"> Granger causality analysis to the same data set used in the present project, and identified </w:t>
      </w:r>
      <w:r w:rsidR="005A2C7B">
        <w:rPr>
          <w:rFonts w:cs="Times New Roman"/>
        </w:rPr>
        <w:t>a similar</w:t>
      </w:r>
      <w:r w:rsidR="00C03F79">
        <w:rPr>
          <w:rFonts w:cs="Times New Roman"/>
        </w:rPr>
        <w:t xml:space="preserve"> reduction in feedback influences</w:t>
      </w:r>
      <w:r w:rsidR="00C46E9D">
        <w:rPr>
          <w:rFonts w:cs="Times New Roman"/>
        </w:rPr>
        <w:t xml:space="preserve"> due to anaesthesia</w:t>
      </w:r>
      <w:r w:rsidR="00C44873">
        <w:rPr>
          <w:rFonts w:cs="Times New Roman"/>
        </w:rPr>
        <w:t>, from central</w:t>
      </w:r>
      <w:r w:rsidR="008F74F4">
        <w:rPr>
          <w:rFonts w:cs="Times New Roman"/>
        </w:rPr>
        <w:t xml:space="preserve"> </w:t>
      </w:r>
      <w:r w:rsidR="00447AA1">
        <w:rPr>
          <w:rFonts w:cs="Times New Roman"/>
        </w:rPr>
        <w:t>channels</w:t>
      </w:r>
      <w:r w:rsidR="00C44873">
        <w:rPr>
          <w:rFonts w:cs="Times New Roman"/>
        </w:rPr>
        <w:t xml:space="preserve"> to peripheral </w:t>
      </w:r>
      <w:r w:rsidR="00447AA1">
        <w:rPr>
          <w:rFonts w:cs="Times New Roman"/>
        </w:rPr>
        <w:t>channels</w:t>
      </w:r>
      <w:r w:rsidR="00756868">
        <w:rPr>
          <w:rFonts w:cs="Times New Roman"/>
        </w:rPr>
        <w:t xml:space="preserve">. </w:t>
      </w:r>
      <w:r w:rsidR="003D4D1F">
        <w:rPr>
          <w:rFonts w:cs="Times New Roman"/>
        </w:rPr>
        <w:t xml:space="preserve">Granger causality is a measure of the extent to which a </w:t>
      </w:r>
      <w:r w:rsidR="00450A16">
        <w:rPr>
          <w:rFonts w:cs="Times New Roman"/>
        </w:rPr>
        <w:t xml:space="preserve">signal can be </w:t>
      </w:r>
      <w:r w:rsidR="008873D7">
        <w:rPr>
          <w:rFonts w:cs="Times New Roman"/>
        </w:rPr>
        <w:t>used to predict another signal</w:t>
      </w:r>
      <w:r w:rsidR="00447AA1">
        <w:rPr>
          <w:rFonts w:cs="Times New Roman"/>
        </w:rPr>
        <w:t xml:space="preserve"> – a loss in feedback influence thus is interpretable as the signal of a central channel losing effectiveness </w:t>
      </w:r>
      <w:r w:rsidR="005A2C7B">
        <w:rPr>
          <w:rFonts w:cs="Times New Roman"/>
        </w:rPr>
        <w:t>in</w:t>
      </w:r>
      <w:r w:rsidR="00447AA1">
        <w:rPr>
          <w:rFonts w:cs="Times New Roman"/>
        </w:rPr>
        <w:t xml:space="preserve"> predicting the signal </w:t>
      </w:r>
      <w:r w:rsidR="00DE1434">
        <w:rPr>
          <w:rFonts w:cs="Times New Roman"/>
        </w:rPr>
        <w:t>of</w:t>
      </w:r>
      <w:r w:rsidR="00447AA1">
        <w:rPr>
          <w:rFonts w:cs="Times New Roman"/>
        </w:rPr>
        <w:t xml:space="preserve"> a peripheral channel</w:t>
      </w:r>
      <w:r w:rsidR="008873D7">
        <w:rPr>
          <w:rFonts w:cs="Times New Roman"/>
        </w:rPr>
        <w:t>.</w:t>
      </w:r>
      <w:r w:rsidR="002D0714">
        <w:rPr>
          <w:rFonts w:cs="Times New Roman"/>
        </w:rPr>
        <w:t xml:space="preserve"> </w:t>
      </w:r>
      <w:r w:rsidR="001E40F5">
        <w:rPr>
          <w:rFonts w:cs="Times New Roman"/>
        </w:rPr>
        <w:t xml:space="preserve">As the MIP </w:t>
      </w:r>
      <w:r w:rsidR="00C46E9D">
        <w:rPr>
          <w:rFonts w:cs="Times New Roman"/>
        </w:rPr>
        <w:t>partitions a network by ignoring connections between elements which do not contribute to the information generated by the net</w:t>
      </w:r>
      <w:r w:rsidR="00A77420">
        <w:rPr>
          <w:rFonts w:cs="Times New Roman"/>
        </w:rPr>
        <w:t>work</w:t>
      </w:r>
      <w:r w:rsidR="00114529">
        <w:rPr>
          <w:rFonts w:cs="Times New Roman"/>
        </w:rPr>
        <w:t xml:space="preserve">, </w:t>
      </w:r>
      <w:r w:rsidR="001E40F5">
        <w:rPr>
          <w:rFonts w:cs="Times New Roman"/>
        </w:rPr>
        <w:t xml:space="preserve">it should </w:t>
      </w:r>
      <w:r w:rsidR="009B2B4A">
        <w:rPr>
          <w:rFonts w:cs="Times New Roman"/>
        </w:rPr>
        <w:t xml:space="preserve">thus </w:t>
      </w:r>
      <w:r w:rsidR="001E40F5">
        <w:rPr>
          <w:rFonts w:cs="Times New Roman"/>
        </w:rPr>
        <w:t>be the case that</w:t>
      </w:r>
      <w:r w:rsidR="00811EFF">
        <w:rPr>
          <w:rFonts w:cs="Times New Roman"/>
        </w:rPr>
        <w:t xml:space="preserve"> MIPs will cut along feedback connections</w:t>
      </w:r>
      <w:r w:rsidR="00E36FBD">
        <w:rPr>
          <w:rFonts w:cs="Times New Roman"/>
        </w:rPr>
        <w:t xml:space="preserve"> if these connections are uninformative</w:t>
      </w:r>
      <w:r w:rsidR="00F85C0F">
        <w:rPr>
          <w:rFonts w:cs="Times New Roman"/>
        </w:rPr>
        <w:t>.</w:t>
      </w:r>
      <w:r w:rsidR="002D0714">
        <w:rPr>
          <w:rFonts w:cs="Times New Roman"/>
        </w:rPr>
        <w:t xml:space="preserve"> </w:t>
      </w:r>
      <w:r w:rsidR="00D47BA1">
        <w:rPr>
          <w:rFonts w:cs="Times New Roman"/>
        </w:rPr>
        <w:t>Thus, it was anticipated</w:t>
      </w:r>
      <w:r w:rsidR="00F85C0F">
        <w:rPr>
          <w:rFonts w:cs="Times New Roman"/>
        </w:rPr>
        <w:t xml:space="preserve"> that MIP cuts from central channels to peripheral channels would be mo</w:t>
      </w:r>
      <w:r w:rsidR="00E8147B">
        <w:rPr>
          <w:rFonts w:cs="Times New Roman"/>
        </w:rPr>
        <w:t xml:space="preserve">re </w:t>
      </w:r>
      <w:r w:rsidR="008326A1">
        <w:rPr>
          <w:rFonts w:cs="Times New Roman"/>
        </w:rPr>
        <w:t>likely</w:t>
      </w:r>
      <w:r w:rsidR="00E8147B">
        <w:rPr>
          <w:rFonts w:cs="Times New Roman"/>
        </w:rPr>
        <w:t xml:space="preserve"> during anaesthes</w:t>
      </w:r>
      <w:r w:rsidR="00667FAB">
        <w:rPr>
          <w:rFonts w:cs="Times New Roman"/>
        </w:rPr>
        <w:t xml:space="preserve">ia. </w:t>
      </w:r>
      <w:r w:rsidR="008326A1">
        <w:rPr>
          <w:rFonts w:cs="Times New Roman"/>
        </w:rPr>
        <w:t xml:space="preserve">This hypothesis was not supported, however, </w:t>
      </w:r>
      <w:r w:rsidR="00FA4C66">
        <w:rPr>
          <w:rFonts w:cs="Times New Roman"/>
        </w:rPr>
        <w:t xml:space="preserve">as the </w:t>
      </w:r>
      <w:r w:rsidR="008326A1">
        <w:rPr>
          <w:rFonts w:cs="Times New Roman"/>
        </w:rPr>
        <w:t xml:space="preserve">likelihood of having a feedback cut as the MIP cut </w:t>
      </w:r>
      <w:r w:rsidR="006061E3">
        <w:rPr>
          <w:rFonts w:cs="Times New Roman"/>
        </w:rPr>
        <w:t>remained fixed</w:t>
      </w:r>
      <w:r w:rsidR="008326A1">
        <w:rPr>
          <w:rFonts w:cs="Times New Roman"/>
        </w:rPr>
        <w:t xml:space="preserve"> at chance</w:t>
      </w:r>
      <w:r w:rsidR="006061E3">
        <w:rPr>
          <w:rFonts w:cs="Times New Roman"/>
        </w:rPr>
        <w:t xml:space="preserve"> level</w:t>
      </w:r>
      <w:r w:rsidR="008326A1">
        <w:rPr>
          <w:rFonts w:cs="Times New Roman"/>
        </w:rPr>
        <w:t xml:space="preserve"> in both the air and isoflurane conditions.</w:t>
      </w:r>
    </w:p>
    <w:p w14:paraId="77CBF80C" w14:textId="08CE8AA4" w:rsidR="003F4974" w:rsidRDefault="00217F5A" w:rsidP="00667FAB">
      <w:pPr>
        <w:ind w:firstLine="720"/>
        <w:rPr>
          <w:rFonts w:cs="Times New Roman"/>
        </w:rPr>
      </w:pPr>
      <w:r>
        <w:rPr>
          <w:rFonts w:cs="Times New Roman"/>
        </w:rPr>
        <w:t>This result should be i</w:t>
      </w:r>
      <w:r w:rsidR="00667FAB">
        <w:rPr>
          <w:rFonts w:cs="Times New Roman"/>
        </w:rPr>
        <w:t>nterpreted with caution</w:t>
      </w:r>
      <w:r>
        <w:rPr>
          <w:rFonts w:cs="Times New Roman"/>
        </w:rPr>
        <w:t>. Reduction in feedback influences</w:t>
      </w:r>
      <w:r w:rsidR="00CF1929">
        <w:rPr>
          <w:rFonts w:cs="Times New Roman"/>
        </w:rPr>
        <w:t xml:space="preserve"> by </w:t>
      </w:r>
      <w:r w:rsidR="00B57B56">
        <w:rPr>
          <w:rFonts w:cs="Times New Roman"/>
        </w:rPr>
        <w:fldChar w:fldCharType="begin"/>
      </w:r>
      <w:r w:rsidR="00B57B56">
        <w:rPr>
          <w:rFonts w:cs="Times New Roman"/>
        </w:rPr>
        <w:instrText xml:space="preserve"> ADDIN EN.CITE &lt;EndNote&gt;&lt;Cite&gt;&lt;Author&gt;Cohen&lt;/Author&gt;&lt;Year&gt;2017&lt;/Year&gt;&lt;RecNum&gt;93&lt;/RecNum&gt;&lt;DisplayText&gt;(Cohen et al., 2017)&lt;/DisplayText&gt;&lt;record&gt;&lt;rec-number&gt;93&lt;/rec-number&gt;&lt;foreign-keys&gt;&lt;key app="EN" db-id="zrtd0xvvdt5esue5aw2pav5hztrtfrfsrpdp" timestamp="1507698799"&gt;93&lt;/key&gt;&lt;/foreign-keys&gt;&lt;ref-type name="Journal Article"&gt;17&lt;/ref-type&gt;&lt;contributors&gt;&lt;authors&gt;&lt;author&gt;Cohen, Dror&lt;/author&gt;&lt;author&gt;van Swinderen, Bruno&lt;/author&gt;&lt;author&gt;Tsuchiya, Naotsugu&lt;/author&gt;&lt;/authors&gt;&lt;/contributors&gt;&lt;titles&gt;&lt;title&gt;Isoflurane reduces feedback in the fruit fly brain&lt;/title&gt;&lt;secondary-title&gt;bioRxiv&lt;/secondary-title&gt;&lt;/titles&gt;&lt;periodical&gt;&lt;full-title&gt;bioRxiv&lt;/full-title&gt;&lt;/periodical&gt;&lt;pages&gt;161976&lt;/pages&gt;&lt;dates&gt;&lt;year&gt;2017&lt;/year&gt;&lt;/dates&gt;&lt;urls&gt;&lt;/urls&gt;&lt;/record&gt;&lt;/Cite&gt;&lt;/EndNote&gt;</w:instrText>
      </w:r>
      <w:r w:rsidR="00B57B56">
        <w:rPr>
          <w:rFonts w:cs="Times New Roman"/>
        </w:rPr>
        <w:fldChar w:fldCharType="separate"/>
      </w:r>
      <w:r w:rsidR="00B57B56">
        <w:rPr>
          <w:rFonts w:cs="Times New Roman"/>
          <w:noProof/>
        </w:rPr>
        <w:t>(Cohen et al., 2017)</w:t>
      </w:r>
      <w:r w:rsidR="00B57B56">
        <w:rPr>
          <w:rFonts w:cs="Times New Roman"/>
        </w:rPr>
        <w:fldChar w:fldCharType="end"/>
      </w:r>
      <w:r>
        <w:rPr>
          <w:rFonts w:cs="Times New Roman"/>
        </w:rPr>
        <w:t xml:space="preserve"> in the same dataset was characterised </w:t>
      </w:r>
      <w:r w:rsidR="00644730">
        <w:rPr>
          <w:rFonts w:cs="Times New Roman"/>
        </w:rPr>
        <w:t xml:space="preserve">at low frequencies (0-5 Hz), corresponding in principle to a </w:t>
      </w:r>
      <w:r w:rsidR="003179C7">
        <w:rPr>
          <w:rFonts w:cs="Times New Roman"/>
        </w:rPr>
        <w:t>time resolution</w:t>
      </w:r>
      <w:r w:rsidR="00644730">
        <w:rPr>
          <w:rFonts w:cs="Times New Roman"/>
        </w:rPr>
        <w:t xml:space="preserve"> of roughly 200 ms. I only calculated Φ at </w:t>
      </w:r>
      <w:r w:rsidR="00B85DBF">
        <w:rPr>
          <w:rFonts w:cs="Times New Roman"/>
        </w:rPr>
        <w:t>resolutions</w:t>
      </w:r>
      <w:r w:rsidR="00644730">
        <w:rPr>
          <w:rFonts w:cs="Times New Roman"/>
        </w:rPr>
        <w:t xml:space="preserve"> up to 16 ms, which may not be sufficient to characterise the sa</w:t>
      </w:r>
      <w:r w:rsidR="00F27994">
        <w:rPr>
          <w:rFonts w:cs="Times New Roman"/>
        </w:rPr>
        <w:t xml:space="preserve">me loss in feedback influences. However, there is no </w:t>
      </w:r>
      <w:r w:rsidR="00186CB8">
        <w:rPr>
          <w:rFonts w:cs="Times New Roman"/>
        </w:rPr>
        <w:t>literature demonstrating that frequency domain analyses and time domain analyses can be directly linked together at some timescale, and so it is unclear whether there would be a greater likelihood of feedback cuts if Φ was calculated using longer τ lags.</w:t>
      </w:r>
    </w:p>
    <w:p w14:paraId="2AC7110E" w14:textId="06E6D206" w:rsidR="00667FAB" w:rsidRDefault="00EB0F01" w:rsidP="00D9615B">
      <w:pPr>
        <w:ind w:firstLine="720"/>
        <w:rPr>
          <w:rFonts w:cs="Times New Roman"/>
        </w:rPr>
      </w:pPr>
      <w:r>
        <w:rPr>
          <w:rFonts w:cs="Times New Roman"/>
        </w:rPr>
        <w:lastRenderedPageBreak/>
        <w:t xml:space="preserve">The TPM presents perhaps </w:t>
      </w:r>
      <w:r w:rsidR="000E2C40">
        <w:rPr>
          <w:rFonts w:cs="Times New Roman"/>
        </w:rPr>
        <w:t>an</w:t>
      </w:r>
      <w:r>
        <w:rPr>
          <w:rFonts w:cs="Times New Roman"/>
        </w:rPr>
        <w:t xml:space="preserve"> explanation as to the lack of difference in likelihood of feedback cuts between</w:t>
      </w:r>
      <w:r w:rsidR="007F4D1A">
        <w:rPr>
          <w:rFonts w:cs="Times New Roman"/>
        </w:rPr>
        <w:t xml:space="preserve"> wakefulness and anaesthesia. By holding the transition probabilities of each network state to every other network state, the TPM indirectly holds the causal interactions among network elements. As I calculated separate TPMs for each of wakefulness and </w:t>
      </w:r>
      <w:r w:rsidR="00CF1929">
        <w:rPr>
          <w:rFonts w:cs="Times New Roman"/>
        </w:rPr>
        <w:t xml:space="preserve">isoflurane </w:t>
      </w:r>
      <w:r w:rsidR="007F4D1A">
        <w:rPr>
          <w:rFonts w:cs="Times New Roman"/>
        </w:rPr>
        <w:t xml:space="preserve">anaesthesia, it is possible that loss of feedback influences is captured </w:t>
      </w:r>
      <w:r w:rsidR="00781606">
        <w:rPr>
          <w:rFonts w:cs="Times New Roman"/>
        </w:rPr>
        <w:t xml:space="preserve">instead </w:t>
      </w:r>
      <w:r w:rsidR="007F4D1A">
        <w:rPr>
          <w:rFonts w:cs="Times New Roman"/>
        </w:rPr>
        <w:t>in the differences between the TPMs of each condition.</w:t>
      </w:r>
      <w:r w:rsidR="00B0056C">
        <w:rPr>
          <w:rFonts w:cs="Times New Roman"/>
        </w:rPr>
        <w:t xml:space="preserve"> Consequently, MIP cuts in the contexts of TPMs which represent different causal connections may not be directly comparable.</w:t>
      </w:r>
    </w:p>
    <w:p w14:paraId="50120403" w14:textId="63E22CF9" w:rsidR="007D7A8B" w:rsidRDefault="00D15988" w:rsidP="000C0C00">
      <w:pPr>
        <w:pStyle w:val="Heading3"/>
      </w:pPr>
      <w:bookmarkStart w:id="58" w:name="_Toc495663329"/>
      <w:r>
        <w:t xml:space="preserve">Φ* </w:t>
      </w:r>
      <w:r w:rsidR="000F4DF1">
        <w:t>Versus</w:t>
      </w:r>
      <w:r w:rsidR="002E673B">
        <w:t xml:space="preserve"> Φ</w:t>
      </w:r>
      <w:bookmarkEnd w:id="58"/>
    </w:p>
    <w:p w14:paraId="43D8353B" w14:textId="483DF430" w:rsidR="00587FDB" w:rsidRDefault="00907065" w:rsidP="00311344">
      <w:pPr>
        <w:rPr>
          <w:rFonts w:cs="Times New Roman"/>
        </w:rPr>
      </w:pPr>
      <w:r>
        <w:tab/>
      </w:r>
      <w:r w:rsidR="003A55A6">
        <w:t xml:space="preserve">Recent literature involved in investigating integrated information as a potential measure of consciousness have generally utilised a derivative version of </w:t>
      </w:r>
      <w:r w:rsidR="003A55A6">
        <w:rPr>
          <w:rFonts w:cs="Times New Roman"/>
        </w:rPr>
        <w:t xml:space="preserve">Φ, based on </w:t>
      </w:r>
      <w:r w:rsidR="000E49D5">
        <w:rPr>
          <w:rFonts w:cs="Times New Roman"/>
        </w:rPr>
        <w:t>a</w:t>
      </w:r>
      <w:r w:rsidR="003A55A6">
        <w:rPr>
          <w:rFonts w:cs="Times New Roman"/>
        </w:rPr>
        <w:t xml:space="preserve"> previous iteration of IIT. </w:t>
      </w:r>
      <w:r w:rsidR="0020689C">
        <w:rPr>
          <w:rFonts w:cs="Times New Roman"/>
        </w:rPr>
        <w:t>The derivative version, Φ*</w:t>
      </w:r>
      <w:r w:rsidR="00030ADC">
        <w:rPr>
          <w:rFonts w:cs="Times New Roman"/>
        </w:rPr>
        <w:t xml:space="preserve">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20689C">
        <w:rPr>
          <w:rFonts w:cs="Times New Roman"/>
        </w:rPr>
        <w:t xml:space="preserve">, is appealing as it </w:t>
      </w:r>
      <w:r w:rsidR="0033687D">
        <w:rPr>
          <w:rFonts w:cs="Times New Roman"/>
        </w:rPr>
        <w:t>does not require knowledge of transition probabilities,</w:t>
      </w:r>
      <w:r w:rsidR="00E708DC">
        <w:rPr>
          <w:rFonts w:cs="Times New Roman"/>
        </w:rPr>
        <w:t xml:space="preserve"> and thus overcomes</w:t>
      </w:r>
      <w:r w:rsidR="004D2A55">
        <w:rPr>
          <w:rFonts w:cs="Times New Roman"/>
        </w:rPr>
        <w:t xml:space="preserve"> the</w:t>
      </w:r>
      <w:r w:rsidR="0033687D">
        <w:rPr>
          <w:rFonts w:cs="Times New Roman"/>
        </w:rPr>
        <w:t xml:space="preserve"> </w:t>
      </w:r>
      <w:r w:rsidR="00FA24AA">
        <w:rPr>
          <w:rFonts w:cs="Times New Roman"/>
        </w:rPr>
        <w:t>otherwise infeasible observational requirements</w:t>
      </w:r>
      <w:r w:rsidR="0033687D">
        <w:rPr>
          <w:rFonts w:cs="Times New Roman"/>
        </w:rPr>
        <w:t xml:space="preserve"> </w:t>
      </w:r>
      <w:r w:rsidR="0020689C">
        <w:rPr>
          <w:rFonts w:cs="Times New Roman"/>
        </w:rPr>
        <w:t>of Φ</w:t>
      </w:r>
      <w:r w:rsidR="002652ED">
        <w:rPr>
          <w:rFonts w:cs="Times New Roman"/>
        </w:rPr>
        <w:t xml:space="preserve"> in large networks</w:t>
      </w:r>
      <w:r w:rsidR="0033687D">
        <w:rPr>
          <w:rFonts w:cs="Times New Roman"/>
        </w:rPr>
        <w:t xml:space="preserve">. </w:t>
      </w:r>
      <w:r w:rsidR="00967955">
        <w:rPr>
          <w:rFonts w:cs="Times New Roman"/>
        </w:rPr>
        <w:t xml:space="preserve">Furthermore, it </w:t>
      </w:r>
      <w:r w:rsidR="0020689C">
        <w:rPr>
          <w:rFonts w:cs="Times New Roman"/>
        </w:rPr>
        <w:t>is analytically calculable under the assumption of Gaussian variables</w:t>
      </w:r>
      <w:r w:rsidR="0033687D">
        <w:rPr>
          <w:rFonts w:cs="Times New Roman"/>
        </w:rPr>
        <w:t xml:space="preserve">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967955">
        <w:rPr>
          <w:rFonts w:cs="Times New Roman"/>
        </w:rPr>
        <w:t xml:space="preserve"> and is thus computationally cheaper</w:t>
      </w:r>
      <w:r w:rsidR="009A1F1D">
        <w:rPr>
          <w:rFonts w:cs="Times New Roman"/>
        </w:rPr>
        <w:t xml:space="preserve"> to calculate</w:t>
      </w:r>
      <w:r w:rsidR="00967955">
        <w:rPr>
          <w:rFonts w:cs="Times New Roman"/>
        </w:rPr>
        <w:t xml:space="preserve"> than the original Φ</w:t>
      </w:r>
      <w:r w:rsidR="0020689C">
        <w:rPr>
          <w:rFonts w:cs="Times New Roman"/>
        </w:rPr>
        <w:t>. These strengths make Φ* more practical to calculate in</w:t>
      </w:r>
      <w:r w:rsidR="00744D96">
        <w:rPr>
          <w:rFonts w:cs="Times New Roman"/>
        </w:rPr>
        <w:t xml:space="preserve"> </w:t>
      </w:r>
      <w:r w:rsidR="009511E5">
        <w:rPr>
          <w:rFonts w:cs="Times New Roman"/>
        </w:rPr>
        <w:t>biological systems, which naturally have many elements. Additionally, the version of IIT upon which it is based is somewhat simpler than the latest</w:t>
      </w:r>
      <w:r w:rsidR="00030ADC">
        <w:rPr>
          <w:rFonts w:cs="Times New Roman"/>
        </w:rPr>
        <w:t xml:space="preserve"> </w:t>
      </w:r>
      <w:r w:rsidR="00B57B56">
        <w:rPr>
          <w:rFonts w:cs="Times New Roman"/>
        </w:rPr>
        <w:fldChar w:fldCharType="begin"/>
      </w:r>
      <w:r w:rsidR="00B57B56">
        <w:rPr>
          <w:rFonts w:cs="Times New Roman"/>
        </w:rPr>
        <w:instrText xml:space="preserve"> ADDIN EN.CITE &lt;EndNote&gt;&lt;Cite&gt;&lt;Author&gt;Tononi&lt;/Author&gt;&lt;Year&gt;2008&lt;/Year&gt;&lt;RecNum&gt;50&lt;/RecNum&gt;&lt;DisplayText&gt;(Tononi, 2008)&lt;/DisplayText&gt;&lt;record&gt;&lt;rec-number&gt;50&lt;/rec-number&gt;&lt;foreign-keys&gt;&lt;key app="EN" db-id="zrtd0xvvdt5esue5aw2pav5hztrtfrfsrpdp" timestamp="1502248337"&gt;50&lt;/key&gt;&lt;/foreign-keys&gt;&lt;ref-type name="Journal Article"&gt;17&lt;/ref-type&gt;&lt;contributors&gt;&lt;authors&gt;&lt;author&gt;Tononi, Giulio&lt;/author&gt;&lt;/authors&gt;&lt;/contributors&gt;&lt;titles&gt;&lt;title&gt;Consciousness as Integrated Information: a Provisional Manifesto&lt;/title&gt;&lt;secondary-title&gt;The Biological Bulletin&lt;/secondary-title&gt;&lt;/titles&gt;&lt;periodical&gt;&lt;full-title&gt;The Biological Bulletin&lt;/full-title&gt;&lt;/periodical&gt;&lt;pages&gt;216-242&lt;/pages&gt;&lt;volume&gt;215&lt;/volume&gt;&lt;number&gt;3&lt;/number&gt;&lt;keywords&gt;&lt;keyword&gt;Φ, integrated information,IIT, integrated information theory,MIP, minimum information partition&lt;/keyword&gt;&lt;/keywords&gt;&lt;dates&gt;&lt;year&gt;2008&lt;/year&gt;&lt;/dates&gt;&lt;accession-num&gt;19098144&lt;/accession-num&gt;&lt;urls&gt;&lt;related-urls&gt;&lt;url&gt;http://www.journals.uchicago.edu/doi/abs/10.2307/25470707&lt;/url&gt;&lt;/related-urls&gt;&lt;pdf-urls&gt;&lt;url&gt;file://C:\Users\this_\Documents\tlab\Articles\IIT\Tononi 2008 Biol Bull.pdf&lt;/url&gt;&lt;/pdf-urls&gt;&lt;/urls&gt;&lt;electronic-resource-num&gt;10.2307/25470707&lt;/electronic-resource-num&gt;&lt;/record&gt;&lt;/Cite&gt;&lt;/EndNote&gt;</w:instrText>
      </w:r>
      <w:r w:rsidR="00B57B56">
        <w:rPr>
          <w:rFonts w:cs="Times New Roman"/>
        </w:rPr>
        <w:fldChar w:fldCharType="separate"/>
      </w:r>
      <w:r w:rsidR="00B57B56">
        <w:rPr>
          <w:rFonts w:cs="Times New Roman"/>
          <w:noProof/>
        </w:rPr>
        <w:t>(Tononi, 2008)</w:t>
      </w:r>
      <w:r w:rsidR="00B57B56">
        <w:rPr>
          <w:rFonts w:cs="Times New Roman"/>
        </w:rPr>
        <w:fldChar w:fldCharType="end"/>
      </w:r>
      <w:r w:rsidR="00030ADC">
        <w:rPr>
          <w:rFonts w:cs="Times New Roman"/>
        </w:rPr>
        <w:t>, allowing for easier</w:t>
      </w:r>
      <w:r w:rsidR="009511E5">
        <w:rPr>
          <w:rFonts w:cs="Times New Roman"/>
        </w:rPr>
        <w:t xml:space="preserve"> understanding of integrated information. Despite its popularity</w:t>
      </w:r>
      <w:r w:rsidR="007A5217">
        <w:rPr>
          <w:rFonts w:cs="Times New Roman"/>
        </w:rPr>
        <w:t xml:space="preserve"> however</w:t>
      </w:r>
      <w:r w:rsidR="009511E5">
        <w:rPr>
          <w:rFonts w:cs="Times New Roman"/>
        </w:rPr>
        <w:t>, it has not yet been compared directly to the</w:t>
      </w:r>
      <w:r w:rsidR="00744D96">
        <w:rPr>
          <w:rFonts w:cs="Times New Roman"/>
        </w:rPr>
        <w:t xml:space="preserve"> </w:t>
      </w:r>
      <w:r w:rsidR="00030ADC">
        <w:rPr>
          <w:rFonts w:cs="Times New Roman"/>
        </w:rPr>
        <w:t xml:space="preserve">latest version of Φ. </w:t>
      </w:r>
      <w:r w:rsidR="007A5217">
        <w:rPr>
          <w:rFonts w:cs="Times New Roman"/>
        </w:rPr>
        <w:t xml:space="preserve">Φ* </w:t>
      </w:r>
      <w:r w:rsidR="00C67FF1">
        <w:rPr>
          <w:rFonts w:cs="Times New Roman"/>
        </w:rPr>
        <w:t xml:space="preserve">meets the theoretical requirements of </w:t>
      </w:r>
      <w:r w:rsidR="00030ADC">
        <w:rPr>
          <w:rFonts w:cs="Times New Roman"/>
        </w:rPr>
        <w:t xml:space="preserve">both </w:t>
      </w:r>
      <w:r w:rsidR="00C67FF1">
        <w:rPr>
          <w:rFonts w:cs="Times New Roman"/>
        </w:rPr>
        <w:t>the version o</w:t>
      </w:r>
      <w:r w:rsidR="00030ADC">
        <w:rPr>
          <w:rFonts w:cs="Times New Roman"/>
        </w:rPr>
        <w:t>f IIT upon which it was derived. Furthermore, t</w:t>
      </w:r>
      <w:r w:rsidR="00C67FF1">
        <w:rPr>
          <w:rFonts w:cs="Times New Roman"/>
        </w:rPr>
        <w:t>he latest version of IIT, while updating certain concepts, is conceptually si</w:t>
      </w:r>
      <w:r w:rsidR="00030ADC">
        <w:rPr>
          <w:rFonts w:cs="Times New Roman"/>
        </w:rPr>
        <w:t>milar to its previous iteration. Thus,</w:t>
      </w:r>
      <w:r w:rsidR="00C67FF1">
        <w:rPr>
          <w:rFonts w:cs="Times New Roman"/>
        </w:rPr>
        <w:t xml:space="preserve"> </w:t>
      </w:r>
      <w:r w:rsidR="00CB1576">
        <w:rPr>
          <w:rFonts w:cs="Times New Roman"/>
        </w:rPr>
        <w:t xml:space="preserve">I expected </w:t>
      </w:r>
      <w:r w:rsidR="00C67FF1">
        <w:rPr>
          <w:rFonts w:cs="Times New Roman"/>
        </w:rPr>
        <w:t>Φ</w:t>
      </w:r>
      <w:r w:rsidR="00CB1576">
        <w:rPr>
          <w:rFonts w:cs="Times New Roman"/>
        </w:rPr>
        <w:t>* to behave in a similar manner to Φ</w:t>
      </w:r>
      <w:r w:rsidR="00BB3BAF">
        <w:rPr>
          <w:rFonts w:cs="Times New Roman"/>
        </w:rPr>
        <w:t xml:space="preserve">, and consequently exhibit convergent validity </w:t>
      </w:r>
      <w:r w:rsidR="00D24EA4">
        <w:rPr>
          <w:rFonts w:cs="Times New Roman"/>
        </w:rPr>
        <w:t>with Φ</w:t>
      </w:r>
      <w:r w:rsidR="00BB3BAF">
        <w:rPr>
          <w:rFonts w:cs="Times New Roman"/>
        </w:rPr>
        <w:t>, a</w:t>
      </w:r>
      <w:r w:rsidR="00B7390A">
        <w:rPr>
          <w:rFonts w:cs="Times New Roman"/>
        </w:rPr>
        <w:t>s expressed throug</w:t>
      </w:r>
      <w:r w:rsidR="001E61FC">
        <w:rPr>
          <w:rFonts w:cs="Times New Roman"/>
        </w:rPr>
        <w:t>h correlations between Φ and Φ*. I also expected</w:t>
      </w:r>
      <w:r w:rsidR="00B7390A">
        <w:rPr>
          <w:rFonts w:cs="Times New Roman"/>
        </w:rPr>
        <w:t xml:space="preserve"> above chance likelihood of Φ MIPs matching Φ* MIPs</w:t>
      </w:r>
      <w:r w:rsidR="00D24EA4">
        <w:rPr>
          <w:rFonts w:cs="Times New Roman"/>
        </w:rPr>
        <w:t>.</w:t>
      </w:r>
      <w:r w:rsidR="00C31A60">
        <w:rPr>
          <w:rFonts w:cs="Times New Roman"/>
        </w:rPr>
        <w:t xml:space="preserve"> </w:t>
      </w:r>
      <w:r w:rsidR="003C5969">
        <w:rPr>
          <w:rFonts w:cs="Times New Roman"/>
        </w:rPr>
        <w:t>The results partially support c</w:t>
      </w:r>
      <w:r w:rsidR="00284BF7">
        <w:rPr>
          <w:rFonts w:cs="Times New Roman"/>
        </w:rPr>
        <w:t xml:space="preserve">onvergent validity between Φ* and Φ. </w:t>
      </w:r>
      <w:r w:rsidR="00BB3BAF">
        <w:rPr>
          <w:rFonts w:cs="Times New Roman"/>
        </w:rPr>
        <w:t xml:space="preserve">As anticipated, Φ* </w:t>
      </w:r>
      <w:r w:rsidR="00BB3BAF">
        <w:rPr>
          <w:rFonts w:cs="Times New Roman"/>
        </w:rPr>
        <w:lastRenderedPageBreak/>
        <w:t>behaved similarly to Φ</w:t>
      </w:r>
      <w:r w:rsidR="00353249">
        <w:rPr>
          <w:rFonts w:cs="Times New Roman"/>
        </w:rPr>
        <w:t xml:space="preserve"> – it was reduced under anaesthesia, and overall increased with the network size and decreased with </w:t>
      </w:r>
      <w:r w:rsidR="00740133">
        <w:rPr>
          <w:rFonts w:cs="Times New Roman"/>
        </w:rPr>
        <w:t>longer τ lags.</w:t>
      </w:r>
      <w:r w:rsidR="00587FDB">
        <w:rPr>
          <w:rFonts w:cs="Times New Roman"/>
        </w:rPr>
        <w:t xml:space="preserve"> </w:t>
      </w:r>
      <w:r w:rsidR="00C31A60">
        <w:rPr>
          <w:rFonts w:cs="Times New Roman"/>
        </w:rPr>
        <w:t xml:space="preserve">However, Φ and Φ* MIPs matched only </w:t>
      </w:r>
      <w:r w:rsidR="006729A6">
        <w:rPr>
          <w:rFonts w:cs="Times New Roman"/>
        </w:rPr>
        <w:t>at chance level.</w:t>
      </w:r>
    </w:p>
    <w:p w14:paraId="43462F89" w14:textId="1EB51D96" w:rsidR="008C69B5" w:rsidRDefault="008C69B5" w:rsidP="00311344">
      <w:pPr>
        <w:rPr>
          <w:rFonts w:cs="Times New Roman"/>
        </w:rPr>
      </w:pPr>
      <w:r>
        <w:rPr>
          <w:rFonts w:cs="Times New Roman"/>
        </w:rPr>
        <w:tab/>
        <w:t xml:space="preserve">Though Φ* behaved similarly to Φ with regards to condition, network size, and timescale, Φ* values overall were reduced in relation to Φ. This may reflect the theoretical differences </w:t>
      </w:r>
      <w:r w:rsidR="00003E85">
        <w:rPr>
          <w:rFonts w:cs="Times New Roman"/>
        </w:rPr>
        <w:t>in the versions of IIT upon which</w:t>
      </w:r>
      <w:r>
        <w:rPr>
          <w:rFonts w:cs="Times New Roman"/>
        </w:rPr>
        <w:t xml:space="preserve"> Φ* and Φ</w:t>
      </w:r>
      <w:r w:rsidR="00003E85">
        <w:rPr>
          <w:rFonts w:cs="Times New Roman"/>
        </w:rPr>
        <w:t xml:space="preserve"> are built.</w:t>
      </w:r>
      <w:r w:rsidR="005769AA">
        <w:rPr>
          <w:rFonts w:cs="Times New Roman"/>
        </w:rPr>
        <w:t xml:space="preserve"> One of these is the assessment of information by considering only how a network constrains its past states </w:t>
      </w:r>
      <w:r w:rsidR="00B57B56">
        <w:rPr>
          <w:rFonts w:cs="Times New Roman"/>
        </w:rPr>
        <w:fldChar w:fldCharType="begin"/>
      </w:r>
      <w:r w:rsidR="00B57B56">
        <w:rPr>
          <w:rFonts w:cs="Times New Roman"/>
        </w:rPr>
        <w:instrText xml:space="preserve"> ADDIN EN.CITE &lt;EndNote&gt;&lt;Cite&gt;&lt;Author&gt;Tononi&lt;/Author&gt;&lt;Year&gt;2008&lt;/Year&gt;&lt;RecNum&gt;50&lt;/RecNum&gt;&lt;DisplayText&gt;(Tononi, 2008)&lt;/DisplayText&gt;&lt;record&gt;&lt;rec-number&gt;50&lt;/rec-number&gt;&lt;foreign-keys&gt;&lt;key app="EN" db-id="zrtd0xvvdt5esue5aw2pav5hztrtfrfsrpdp" timestamp="1502248337"&gt;50&lt;/key&gt;&lt;/foreign-keys&gt;&lt;ref-type name="Journal Article"&gt;17&lt;/ref-type&gt;&lt;contributors&gt;&lt;authors&gt;&lt;author&gt;Tononi, Giulio&lt;/author&gt;&lt;/authors&gt;&lt;/contributors&gt;&lt;titles&gt;&lt;title&gt;Consciousness as Integrated Information: a Provisional Manifesto&lt;/title&gt;&lt;secondary-title&gt;The Biological Bulletin&lt;/secondary-title&gt;&lt;/titles&gt;&lt;periodical&gt;&lt;full-title&gt;The Biological Bulletin&lt;/full-title&gt;&lt;/periodical&gt;&lt;pages&gt;216-242&lt;/pages&gt;&lt;volume&gt;215&lt;/volume&gt;&lt;number&gt;3&lt;/number&gt;&lt;keywords&gt;&lt;keyword&gt;Φ, integrated information,IIT, integrated information theory,MIP, minimum information partition&lt;/keyword&gt;&lt;/keywords&gt;&lt;dates&gt;&lt;year&gt;2008&lt;/year&gt;&lt;/dates&gt;&lt;accession-num&gt;19098144&lt;/accession-num&gt;&lt;urls&gt;&lt;related-urls&gt;&lt;url&gt;http://www.journals.uchicago.edu/doi/abs/10.2307/25470707&lt;/url&gt;&lt;/related-urls&gt;&lt;pdf-urls&gt;&lt;url&gt;file://C:\Users\this_\Documents\tlab\Articles\IIT\Tononi 2008 Biol Bull.pdf&lt;/url&gt;&lt;/pdf-urls&gt;&lt;/urls&gt;&lt;electronic-resource-num&gt;10.2307/25470707&lt;/electronic-resource-num&gt;&lt;/record&gt;&lt;/Cite&gt;&lt;/EndNote&gt;</w:instrText>
      </w:r>
      <w:r w:rsidR="00B57B56">
        <w:rPr>
          <w:rFonts w:cs="Times New Roman"/>
        </w:rPr>
        <w:fldChar w:fldCharType="separate"/>
      </w:r>
      <w:r w:rsidR="00B57B56">
        <w:rPr>
          <w:rFonts w:cs="Times New Roman"/>
          <w:noProof/>
        </w:rPr>
        <w:t>(Tononi, 2008)</w:t>
      </w:r>
      <w:r w:rsidR="00B57B56">
        <w:rPr>
          <w:rFonts w:cs="Times New Roman"/>
        </w:rPr>
        <w:fldChar w:fldCharType="end"/>
      </w:r>
      <w:r w:rsidR="005769AA">
        <w:rPr>
          <w:rFonts w:cs="Times New Roman"/>
        </w:rPr>
        <w:t xml:space="preserve">, as opposed to both its past and future states </w:t>
      </w:r>
      <w:r w:rsidR="00B57B56">
        <w:rPr>
          <w:rFonts w:cs="Times New Roman"/>
        </w:rPr>
        <w:fldChar w:fldCharType="begin"/>
      </w:r>
      <w:r w:rsidR="00B57B56">
        <w:rPr>
          <w:rFonts w:cs="Times New Roman"/>
        </w:rPr>
        <w:instrText xml:space="preserve"> ADDIN EN.CITE &lt;EndNote&gt;&lt;Cite&gt;&lt;Author&gt;Oizumi&lt;/Author&gt;&lt;Year&gt;2014&lt;/Year&gt;&lt;RecNum&gt;45&lt;/RecNum&gt;&lt;DisplayText&gt;(Oizumi et al.,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B57B56">
        <w:rPr>
          <w:rFonts w:cs="Times New Roman"/>
        </w:rPr>
        <w:fldChar w:fldCharType="separate"/>
      </w:r>
      <w:r w:rsidR="00B57B56">
        <w:rPr>
          <w:rFonts w:cs="Times New Roman"/>
          <w:noProof/>
        </w:rPr>
        <w:t>(Oizumi et al., 2014)</w:t>
      </w:r>
      <w:r w:rsidR="00B57B56">
        <w:rPr>
          <w:rFonts w:cs="Times New Roman"/>
        </w:rPr>
        <w:fldChar w:fldCharType="end"/>
      </w:r>
      <w:r w:rsidR="005769AA">
        <w:rPr>
          <w:rFonts w:cs="Times New Roman"/>
        </w:rPr>
        <w:t xml:space="preserve">. </w:t>
      </w:r>
      <w:r w:rsidR="00531AC1">
        <w:rPr>
          <w:rFonts w:cs="Times New Roman"/>
        </w:rPr>
        <w:t>A consequence of this is that there is inherently more uncertainty in a network when assessing it using Φ – there is uncertainty as to both the possible past states and the possible future states. Thus, assessing both the past and future, as Φ does, allows for more information to be generated, when compared to assessing either only the past or only the future.</w:t>
      </w:r>
      <w:r w:rsidR="008A3D20">
        <w:rPr>
          <w:rFonts w:cs="Times New Roman"/>
        </w:rPr>
        <w:t xml:space="preserve"> A second difference lies in the actual calculation of information. Φ* </w:t>
      </w:r>
      <w:r w:rsidR="009F7D9A">
        <w:rPr>
          <w:rFonts w:cs="Times New Roman"/>
        </w:rPr>
        <w:t xml:space="preserve">calculates information using </w:t>
      </w:r>
      <w:r w:rsidR="008A3D20">
        <w:rPr>
          <w:rFonts w:cs="Times New Roman"/>
        </w:rPr>
        <w:t xml:space="preserve">Kullback-Leibler (KL) divergence </w:t>
      </w:r>
      <w:r w:rsidR="00B57B56">
        <w:rPr>
          <w:rFonts w:cs="Times New Roman"/>
        </w:rPr>
        <w:fldChar w:fldCharType="begin"/>
      </w:r>
      <w:r w:rsidR="00B57B56">
        <w:rPr>
          <w:rFonts w:cs="Times New Roman"/>
        </w:rPr>
        <w:instrText xml:space="preserve"> ADDIN EN.CITE &lt;EndNote&gt;&lt;Cite&gt;&lt;Author&gt;Oizumi&lt;/Author&gt;&lt;Year&gt;2016&lt;/Year&gt;&lt;RecNum&gt;46&lt;/RecNum&gt;&lt;DisplayText&gt;(Oizumi et al., 2016)&lt;/DisplayText&gt;&lt;record&gt;&lt;rec-number&gt;46&lt;/rec-number&gt;&lt;foreign-keys&gt;&lt;key app="EN" db-id="zrtd0xvvdt5esue5aw2pav5hztrtfrfsrpdp" timestamp="1502248337"&gt;46&lt;/key&gt;&lt;/foreign-keys&gt;&lt;ref-type name="Journal Article"&gt;17&lt;/ref-type&gt;&lt;contributors&gt;&lt;authors&gt;&lt;author&gt;Oizumi, Masafumi&lt;/author&gt;&lt;author&gt;Amari, Shun-ichi&lt;/author&gt;&lt;author&gt;Yanagawa, Toru&lt;/author&gt;&lt;author&gt;Fujii, Naotaka&lt;/author&gt;&lt;author&gt;Tsuchiya, Naotsugu&lt;/author&gt;&lt;/authors&gt;&lt;/contributors&gt;&lt;titles&gt;&lt;title&gt;Measuring Integrated Information from the Decoding Perspective&lt;/title&gt;&lt;secondary-title&gt;PLOS Computational Biology&lt;/secondary-title&gt;&lt;/titles&gt;&lt;periodical&gt;&lt;full-title&gt;PLOS Computational Biology&lt;/full-title&gt;&lt;/periodical&gt;&lt;pages&gt;e1004654&lt;/pages&gt;&lt;volume&gt;12&lt;/volume&gt;&lt;number&gt;1&lt;/number&gt;&lt;dates&gt;&lt;year&gt;2016&lt;/year&gt;&lt;/dates&gt;&lt;publisher&gt;Public Library of Science&lt;/publisher&gt;&lt;urls&gt;&lt;related-urls&gt;&lt;url&gt;http://dx.doi.org/10.1371%2Fjournal.pcbi.1004654&lt;/url&gt;&lt;/related-urls&gt;&lt;pdf-urls&gt;&lt;url&gt;file://C:\Users\this_\Documents\tlab\Articles\IIT\Oizumi 2016 PLOS.PDF&lt;/url&gt;&lt;/pdf-urls&gt;&lt;/urls&gt;&lt;electronic-resource-num&gt;10.1371/journal.pcbi.1004654&lt;/electronic-resource-num&gt;&lt;/record&gt;&lt;/Cite&gt;&lt;/EndNote&gt;</w:instrText>
      </w:r>
      <w:r w:rsidR="00B57B56">
        <w:rPr>
          <w:rFonts w:cs="Times New Roman"/>
        </w:rPr>
        <w:fldChar w:fldCharType="separate"/>
      </w:r>
      <w:r w:rsidR="00B57B56">
        <w:rPr>
          <w:rFonts w:cs="Times New Roman"/>
          <w:noProof/>
        </w:rPr>
        <w:t>(Oizumi et al., 2016)</w:t>
      </w:r>
      <w:r w:rsidR="00B57B56">
        <w:rPr>
          <w:rFonts w:cs="Times New Roman"/>
        </w:rPr>
        <w:fldChar w:fldCharType="end"/>
      </w:r>
      <w:r w:rsidR="009F7D9A">
        <w:rPr>
          <w:rFonts w:cs="Times New Roman"/>
        </w:rPr>
        <w:t xml:space="preserve">, which does not account for </w:t>
      </w:r>
      <w:r w:rsidR="00565658">
        <w:rPr>
          <w:rFonts w:cs="Times New Roman"/>
        </w:rPr>
        <w:t>similarity among network states</w:t>
      </w:r>
      <w:r w:rsidR="009F7D9A">
        <w:rPr>
          <w:rFonts w:cs="Times New Roman"/>
        </w:rPr>
        <w:t>.</w:t>
      </w:r>
      <w:r w:rsidR="00565658">
        <w:rPr>
          <w:rFonts w:cs="Times New Roman"/>
        </w:rPr>
        <w:t xml:space="preserve"> </w:t>
      </w:r>
      <w:r w:rsidR="00492172">
        <w:rPr>
          <w:rFonts w:cs="Times New Roman"/>
        </w:rPr>
        <w:t xml:space="preserve">Similarity refers to how different two states are – for example, the state 11 might be considered more similar to the state 10 than </w:t>
      </w:r>
      <w:r w:rsidR="00374BB7">
        <w:rPr>
          <w:rFonts w:cs="Times New Roman"/>
        </w:rPr>
        <w:t xml:space="preserve">to </w:t>
      </w:r>
      <w:r w:rsidR="00492172">
        <w:rPr>
          <w:rFonts w:cs="Times New Roman"/>
        </w:rPr>
        <w:t xml:space="preserve">the state 00. </w:t>
      </w:r>
      <w:r w:rsidR="009F7D9A">
        <w:rPr>
          <w:rFonts w:cs="Times New Roman"/>
        </w:rPr>
        <w:t>Meanwhile, Φ calculates informa</w:t>
      </w:r>
      <w:r w:rsidR="003163C7">
        <w:rPr>
          <w:rFonts w:cs="Times New Roman"/>
        </w:rPr>
        <w:t>tion using the EMD</w:t>
      </w:r>
      <w:r w:rsidR="00B76C1F">
        <w:rPr>
          <w:rFonts w:cs="Times New Roman"/>
        </w:rPr>
        <w:t xml:space="preserve"> </w:t>
      </w:r>
      <w:r w:rsidR="00B76C1F">
        <w:rPr>
          <w:rFonts w:cs="Times New Roman"/>
        </w:rPr>
        <w:fldChar w:fldCharType="begin"/>
      </w:r>
      <w:r w:rsidR="00B76C1F">
        <w:rPr>
          <w:rFonts w:cs="Times New Roman"/>
        </w:rPr>
        <w:instrText xml:space="preserve"> ADDIN EN.CITE &lt;EndNote&gt;&lt;Cite&gt;&lt;Author&gt;Oizumi&lt;/Author&gt;&lt;Year&gt;2014&lt;/Year&gt;&lt;RecNum&gt;45&lt;/RecNum&gt;&lt;DisplayText&gt;(Oizumi et al., 2014)&lt;/DisplayText&gt;&lt;record&gt;&lt;rec-number&gt;45&lt;/rec-number&gt;&lt;foreign-keys&gt;&lt;key app="EN" db-id="zrtd0xvvdt5esue5aw2pav5hztrtfrfsrpdp" timestamp="1502248337"&gt;45&lt;/key&gt;&lt;/foreign-keys&gt;&lt;ref-type name="Journal Article"&gt;17&lt;/ref-type&gt;&lt;contributors&gt;&lt;authors&gt;&lt;author&gt;Oizumi, Masafumi&lt;/author&gt;&lt;author&gt;Albantakis, Larissa&lt;/author&gt;&lt;author&gt;Tononi, Giulio&lt;/author&gt;&lt;/authors&gt;&lt;/contributors&gt;&lt;titles&gt;&lt;title&gt;From the phenomenology to the mechanisms of consciousness: integrated information theory 3.0&lt;/title&gt;&lt;secondary-title&gt;PLoS Comput Biol&lt;/secondary-title&gt;&lt;/titles&gt;&lt;periodical&gt;&lt;full-title&gt;PLoS Comput Biol&lt;/full-title&gt;&lt;/periodical&gt;&lt;pages&gt;e1003588&lt;/pages&gt;&lt;volume&gt;10&lt;/volume&gt;&lt;number&gt;5&lt;/number&gt;&lt;dates&gt;&lt;year&gt;2014&lt;/year&gt;&lt;/dates&gt;&lt;isbn&gt;1553-7358&lt;/isbn&gt;&lt;urls&gt;&lt;pdf-urls&gt;&lt;url&gt;file://C:\Users\this_\Documents\tlab\Articles\IIT\Oizumi 2014 PLOS.pdf&lt;/url&gt;&lt;/pdf-urls&gt;&lt;/urls&gt;&lt;/record&gt;&lt;/Cite&gt;&lt;/EndNote&gt;</w:instrText>
      </w:r>
      <w:r w:rsidR="00B76C1F">
        <w:rPr>
          <w:rFonts w:cs="Times New Roman"/>
        </w:rPr>
        <w:fldChar w:fldCharType="separate"/>
      </w:r>
      <w:r w:rsidR="00B76C1F">
        <w:rPr>
          <w:rFonts w:cs="Times New Roman"/>
          <w:noProof/>
        </w:rPr>
        <w:t>(Oizumi et al., 2014)</w:t>
      </w:r>
      <w:r w:rsidR="00B76C1F">
        <w:rPr>
          <w:rFonts w:cs="Times New Roman"/>
        </w:rPr>
        <w:fldChar w:fldCharType="end"/>
      </w:r>
      <w:r w:rsidR="003163C7">
        <w:rPr>
          <w:rFonts w:cs="Times New Roman"/>
        </w:rPr>
        <w:t>. The EMD</w:t>
      </w:r>
      <w:r w:rsidR="004E0541">
        <w:rPr>
          <w:rFonts w:cs="Times New Roman"/>
        </w:rPr>
        <w:t xml:space="preserve"> is able to describe constraints among dissimilar state as stronger</w:t>
      </w:r>
      <w:r w:rsidR="003163C7">
        <w:rPr>
          <w:rFonts w:cs="Times New Roman"/>
        </w:rPr>
        <w:t>, which leads to the calculation of a larger quantity of information</w:t>
      </w:r>
      <w:r w:rsidR="004E0541">
        <w:rPr>
          <w:rFonts w:cs="Times New Roman"/>
        </w:rPr>
        <w:t xml:space="preserve">. Consequently, the </w:t>
      </w:r>
      <w:r w:rsidR="00A81D3C">
        <w:rPr>
          <w:rFonts w:cs="Times New Roman"/>
        </w:rPr>
        <w:t xml:space="preserve">use of the </w:t>
      </w:r>
      <w:r w:rsidR="004E0541">
        <w:rPr>
          <w:rFonts w:cs="Times New Roman"/>
        </w:rPr>
        <w:t xml:space="preserve">EMD may </w:t>
      </w:r>
      <w:r w:rsidR="00A81D3C">
        <w:rPr>
          <w:rFonts w:cs="Times New Roman"/>
        </w:rPr>
        <w:t xml:space="preserve">also </w:t>
      </w:r>
      <w:r w:rsidR="004E0541">
        <w:rPr>
          <w:rFonts w:cs="Times New Roman"/>
        </w:rPr>
        <w:t>contribute to the greater magnitude of Φ values over Φ*.</w:t>
      </w:r>
    </w:p>
    <w:p w14:paraId="74F83473" w14:textId="1230D106" w:rsidR="00B7390A" w:rsidRDefault="00F3309F" w:rsidP="005E6D05">
      <w:pPr>
        <w:ind w:firstLine="720"/>
        <w:rPr>
          <w:rFonts w:cs="Times New Roman"/>
        </w:rPr>
      </w:pPr>
      <w:r>
        <w:rPr>
          <w:rFonts w:cs="Times New Roman"/>
        </w:rPr>
        <w:t>Positive correlations between Φ* and Φ</w:t>
      </w:r>
      <w:r w:rsidR="006836A1">
        <w:rPr>
          <w:rFonts w:cs="Times New Roman"/>
        </w:rPr>
        <w:t xml:space="preserve"> give promise to Φ* as a practical version of Φ. </w:t>
      </w:r>
      <w:r w:rsidR="00A728F9">
        <w:rPr>
          <w:rFonts w:cs="Times New Roman"/>
        </w:rPr>
        <w:t>However</w:t>
      </w:r>
      <w:r w:rsidR="00176E10">
        <w:rPr>
          <w:rFonts w:cs="Times New Roman"/>
        </w:rPr>
        <w:t>, fewer than half of all networks experienced a significant decrease in Φ* during anaesthesia, compared to over 90% for Φ</w:t>
      </w:r>
      <w:r w:rsidR="00312E7F">
        <w:rPr>
          <w:rFonts w:cs="Times New Roman"/>
        </w:rPr>
        <w:t xml:space="preserve"> (Figures 6e and 8e)</w:t>
      </w:r>
      <w:r w:rsidR="00176E10">
        <w:rPr>
          <w:rFonts w:cs="Times New Roman"/>
        </w:rPr>
        <w:t xml:space="preserve">. </w:t>
      </w:r>
      <w:r w:rsidR="00497A7A">
        <w:rPr>
          <w:rFonts w:cs="Times New Roman"/>
        </w:rPr>
        <w:t>Thus, while Φ* may indicate Φ in a network, it may not be ideal for determining changes in conscious level.</w:t>
      </w:r>
      <w:r w:rsidR="00F66CA3">
        <w:rPr>
          <w:rFonts w:cs="Times New Roman"/>
        </w:rPr>
        <w:t xml:space="preserve"> Interestingly, though both Φ and Φ* decreased with longer time lags, the correlation between Φ and Φ* was on average strongest at the longest timescale of 16 ms.</w:t>
      </w:r>
      <w:r w:rsidR="002638C9">
        <w:rPr>
          <w:rFonts w:cs="Times New Roman"/>
        </w:rPr>
        <w:t xml:space="preserve"> It may be </w:t>
      </w:r>
      <w:r w:rsidR="002638C9">
        <w:rPr>
          <w:rFonts w:cs="Times New Roman"/>
        </w:rPr>
        <w:lastRenderedPageBreak/>
        <w:t>the case the Φ* behaves more similarly to Φ at longer timescales.</w:t>
      </w:r>
      <w:r w:rsidR="005E6D05">
        <w:rPr>
          <w:rFonts w:cs="Times New Roman"/>
        </w:rPr>
        <w:t xml:space="preserve"> </w:t>
      </w:r>
      <w:r w:rsidR="00284BF7">
        <w:rPr>
          <w:rFonts w:cs="Times New Roman"/>
        </w:rPr>
        <w:t xml:space="preserve">Despite </w:t>
      </w:r>
      <w:r w:rsidR="005E6D05">
        <w:rPr>
          <w:rFonts w:cs="Times New Roman"/>
        </w:rPr>
        <w:t xml:space="preserve">the </w:t>
      </w:r>
      <w:r w:rsidR="00284BF7">
        <w:rPr>
          <w:rFonts w:cs="Times New Roman"/>
        </w:rPr>
        <w:t xml:space="preserve">consistent correlations between Φ and Φ*, </w:t>
      </w:r>
      <w:r w:rsidR="005439D3">
        <w:rPr>
          <w:rFonts w:cs="Times New Roman"/>
        </w:rPr>
        <w:t xml:space="preserve">the likelihood of MIPs matching, however, </w:t>
      </w:r>
      <w:r w:rsidR="007D09CB">
        <w:rPr>
          <w:rFonts w:cs="Times New Roman"/>
        </w:rPr>
        <w:t>remained</w:t>
      </w:r>
      <w:r w:rsidR="00A544A4">
        <w:rPr>
          <w:rFonts w:cs="Times New Roman"/>
        </w:rPr>
        <w:t xml:space="preserve"> close to chance. </w:t>
      </w:r>
      <w:r w:rsidR="00CA7DDF">
        <w:rPr>
          <w:rFonts w:cs="Times New Roman"/>
        </w:rPr>
        <w:t xml:space="preserve">Even though correlations increased at longer timescales, MIP match likelihood remained constant at all timescales. </w:t>
      </w:r>
      <w:r w:rsidR="00B2660E">
        <w:rPr>
          <w:rFonts w:cs="Times New Roman"/>
        </w:rPr>
        <w:t>A</w:t>
      </w:r>
      <w:r w:rsidR="00C359AB">
        <w:rPr>
          <w:rFonts w:cs="Times New Roman"/>
        </w:rPr>
        <w:t xml:space="preserve">s with reduced </w:t>
      </w:r>
      <w:r w:rsidR="00B76C1F">
        <w:rPr>
          <w:rFonts w:cs="Times New Roman"/>
        </w:rPr>
        <w:t xml:space="preserve">magnitude of </w:t>
      </w:r>
      <w:r w:rsidR="00C359AB">
        <w:rPr>
          <w:rFonts w:cs="Times New Roman"/>
        </w:rPr>
        <w:t>Φ* values in relation to Φ values, the lack of MIP matching may</w:t>
      </w:r>
      <w:r w:rsidR="00B76C1F">
        <w:rPr>
          <w:rFonts w:cs="Times New Roman"/>
        </w:rPr>
        <w:t xml:space="preserve"> also be a</w:t>
      </w:r>
      <w:r w:rsidR="00C359AB">
        <w:rPr>
          <w:rFonts w:cs="Times New Roman"/>
        </w:rPr>
        <w:t xml:space="preserve"> reflection of the theoretical differences between Φ* and Φ. </w:t>
      </w:r>
      <w:r w:rsidR="009659B5">
        <w:rPr>
          <w:rFonts w:cs="Times New Roman"/>
        </w:rPr>
        <w:t xml:space="preserve">Specifically, </w:t>
      </w:r>
      <w:r w:rsidR="005B67B4">
        <w:rPr>
          <w:rFonts w:cs="Times New Roman"/>
        </w:rPr>
        <w:t>Φ</w:t>
      </w:r>
      <w:r w:rsidR="005B67B4">
        <w:rPr>
          <w:rFonts w:cs="Times New Roman"/>
        </w:rPr>
        <w:t xml:space="preserve">’s additional assessment of how a network </w:t>
      </w:r>
      <w:r w:rsidR="009659B5">
        <w:rPr>
          <w:rFonts w:cs="Times New Roman"/>
        </w:rPr>
        <w:t xml:space="preserve">constrains its future may </w:t>
      </w:r>
      <w:r w:rsidR="00C051C1">
        <w:rPr>
          <w:rFonts w:cs="Times New Roman"/>
        </w:rPr>
        <w:t>result in different</w:t>
      </w:r>
      <w:r w:rsidR="005B67B4">
        <w:rPr>
          <w:rFonts w:cs="Times New Roman"/>
        </w:rPr>
        <w:t xml:space="preserve"> MIP</w:t>
      </w:r>
      <w:r w:rsidR="00C051C1">
        <w:rPr>
          <w:rFonts w:cs="Times New Roman"/>
        </w:rPr>
        <w:t>s</w:t>
      </w:r>
      <w:r w:rsidR="005B67B4">
        <w:rPr>
          <w:rFonts w:cs="Times New Roman"/>
        </w:rPr>
        <w:t xml:space="preserve"> </w:t>
      </w:r>
      <w:r w:rsidR="00C051C1">
        <w:rPr>
          <w:rFonts w:cs="Times New Roman"/>
        </w:rPr>
        <w:t>from MIPs which result solely from assessment of how a network constrains its past.</w:t>
      </w:r>
    </w:p>
    <w:p w14:paraId="360398F2" w14:textId="3A8DA35E" w:rsidR="00006014" w:rsidRDefault="00EA5077" w:rsidP="00987DB0">
      <w:pPr>
        <w:pStyle w:val="Heading3"/>
      </w:pPr>
      <w:bookmarkStart w:id="59" w:name="_Toc495663330"/>
      <w:r>
        <w:t>Limitations and Future</w:t>
      </w:r>
      <w:r w:rsidR="003075AC">
        <w:t xml:space="preserve"> </w:t>
      </w:r>
      <w:r w:rsidR="00F077C2">
        <w:t>Directions</w:t>
      </w:r>
      <w:bookmarkEnd w:id="59"/>
    </w:p>
    <w:p w14:paraId="194B772E" w14:textId="3F2777EC" w:rsidR="00635DA4" w:rsidRDefault="00987DB0" w:rsidP="00987DB0">
      <w:r>
        <w:tab/>
      </w:r>
      <w:r w:rsidR="002601A8">
        <w:t xml:space="preserve">Given that </w:t>
      </w:r>
      <w:r w:rsidR="002601A8">
        <w:rPr>
          <w:rFonts w:cs="Times New Roman"/>
        </w:rPr>
        <w:t xml:space="preserve">the latest derivation of Φ has not been applied to biological recordings before now, some methodological decisions made in the calculation of Φ </w:t>
      </w:r>
      <w:r w:rsidR="003551B9">
        <w:rPr>
          <w:rFonts w:cs="Times New Roman"/>
        </w:rPr>
        <w:t>were made without the direct support of</w:t>
      </w:r>
      <w:r w:rsidR="00CF2023">
        <w:rPr>
          <w:rFonts w:cs="Times New Roman"/>
        </w:rPr>
        <w:t xml:space="preserve"> past literature</w:t>
      </w:r>
      <w:r w:rsidR="002601A8">
        <w:rPr>
          <w:rFonts w:cs="Times New Roman"/>
        </w:rPr>
        <w:t xml:space="preserve">. </w:t>
      </w:r>
      <w:r w:rsidR="007F70F7">
        <w:rPr>
          <w:rFonts w:cs="Times New Roman"/>
        </w:rPr>
        <w:t xml:space="preserve">This leads to </w:t>
      </w:r>
      <w:r w:rsidR="00FC61A3">
        <w:rPr>
          <w:rFonts w:cs="Times New Roman"/>
        </w:rPr>
        <w:t xml:space="preserve">several </w:t>
      </w:r>
      <w:r w:rsidR="007F70F7">
        <w:rPr>
          <w:rFonts w:cs="Times New Roman"/>
        </w:rPr>
        <w:t xml:space="preserve">overarching limitations for this study. </w:t>
      </w:r>
      <w:r w:rsidR="003A53AD">
        <w:rPr>
          <w:rFonts w:cs="Times New Roman"/>
        </w:rPr>
        <w:t xml:space="preserve">Here I </w:t>
      </w:r>
      <w:r w:rsidR="00837715">
        <w:rPr>
          <w:rFonts w:cs="Times New Roman"/>
        </w:rPr>
        <w:t xml:space="preserve">review </w:t>
      </w:r>
      <w:r w:rsidR="00665192">
        <w:rPr>
          <w:rFonts w:cs="Times New Roman"/>
        </w:rPr>
        <w:t>these</w:t>
      </w:r>
      <w:r w:rsidR="00837715">
        <w:rPr>
          <w:rFonts w:cs="Times New Roman"/>
        </w:rPr>
        <w:t xml:space="preserve"> limitations </w:t>
      </w:r>
      <w:r w:rsidR="00466C98">
        <w:rPr>
          <w:rFonts w:cs="Times New Roman"/>
        </w:rPr>
        <w:t>consequently suggest future avenues with which to take the investigation of Φ.</w:t>
      </w:r>
    </w:p>
    <w:p w14:paraId="1CF2AE83" w14:textId="388042A8" w:rsidR="00987DB0" w:rsidRDefault="00466C98" w:rsidP="00635DA4">
      <w:pPr>
        <w:ind w:firstLine="720"/>
        <w:rPr>
          <w:rFonts w:cs="Times New Roman"/>
        </w:rPr>
      </w:pPr>
      <w:r>
        <w:t>The first m</w:t>
      </w:r>
      <w:r w:rsidR="007D3F1A">
        <w:t xml:space="preserve">ethodological decision involves the discretisation of continuous samples to accommodate the calculation of </w:t>
      </w:r>
      <w:r w:rsidR="007D3F1A">
        <w:rPr>
          <w:rFonts w:cs="Times New Roman"/>
        </w:rPr>
        <w:t>Φ</w:t>
      </w:r>
      <w:r w:rsidR="007D3F1A">
        <w:t xml:space="preserve">. </w:t>
      </w:r>
      <w:r w:rsidR="005769AA">
        <w:t xml:space="preserve">As </w:t>
      </w:r>
      <w:r w:rsidR="005769AA">
        <w:rPr>
          <w:rFonts w:cs="Times New Roman"/>
        </w:rPr>
        <w:t>Φ</w:t>
      </w:r>
      <w:r w:rsidR="005769AA">
        <w:t xml:space="preserve"> requires discrete variables, the data used to calculate </w:t>
      </w:r>
      <w:r w:rsidR="005769AA">
        <w:rPr>
          <w:rFonts w:cs="Times New Roman"/>
        </w:rPr>
        <w:t>Φ</w:t>
      </w:r>
      <w:r w:rsidR="005769AA">
        <w:t xml:space="preserve"> was discretised into binary variables, based on the median sample value. Whether this is the ideal method with which to make data compatible with </w:t>
      </w:r>
      <w:r w:rsidR="005769AA">
        <w:rPr>
          <w:rFonts w:cs="Times New Roman"/>
        </w:rPr>
        <w:t>Φ</w:t>
      </w:r>
      <w:r w:rsidR="00B33365">
        <w:rPr>
          <w:rFonts w:cs="Times New Roman"/>
        </w:rPr>
        <w:t xml:space="preserve"> however is unclear, as one </w:t>
      </w:r>
      <w:r w:rsidR="005769AA">
        <w:rPr>
          <w:rFonts w:cs="Times New Roman"/>
        </w:rPr>
        <w:t xml:space="preserve">may discretise recordings in </w:t>
      </w:r>
      <w:r w:rsidR="00EA438A">
        <w:rPr>
          <w:rFonts w:cs="Times New Roman"/>
        </w:rPr>
        <w:t>different</w:t>
      </w:r>
      <w:r w:rsidR="005769AA">
        <w:rPr>
          <w:rFonts w:cs="Times New Roman"/>
        </w:rPr>
        <w:t xml:space="preserve"> ways. For example, </w:t>
      </w:r>
      <w:r w:rsidR="00B57B56">
        <w:rPr>
          <w:rFonts w:cs="Times New Roman"/>
        </w:rPr>
        <w:fldChar w:fldCharType="begin"/>
      </w:r>
      <w:r w:rsidR="00B57B56">
        <w:rPr>
          <w:rFonts w:cs="Times New Roman"/>
        </w:rPr>
        <w:instrText xml:space="preserve"> ADDIN EN.CITE &lt;EndNote&gt;&lt;Cite&gt;&lt;Author&gt;King&lt;/Author&gt;&lt;Year&gt;2013&lt;/Year&gt;&lt;RecNum&gt;1&lt;/RecNum&gt;&lt;DisplayText&gt;(King et al., 2013)&lt;/DisplayText&gt;&lt;record&gt;&lt;rec-number&gt;1&lt;/rec-number&gt;&lt;foreign-keys&gt;&lt;key app="EN" db-id="zrtd0xvvdt5esue5aw2pav5hztrtfrfsrpdp" timestamp="1490656540"&gt;1&lt;/key&gt;&lt;/foreign-keys&gt;&lt;ref-type name="Journal Article"&gt;17&lt;/ref-type&gt;&lt;contributors&gt;&lt;authors&gt;&lt;author&gt;King, Jean-Rémi&lt;/author&gt;&lt;author&gt;Sitt, Jacobo D&lt;/author&gt;&lt;author&gt;Faugeras, Frédéric&lt;/author&gt;&lt;author&gt;Rohaut, Benjamin&lt;/author&gt;&lt;author&gt;El Karoui, Imen&lt;/author&gt;&lt;author&gt;Cohen, Laurent&lt;/author&gt;&lt;author&gt;Naccache, Lionel&lt;/author&gt;&lt;author&gt;Dehaene, Stanislas&lt;/author&gt;&lt;/authors&gt;&lt;/contributors&gt;&lt;titles&gt;&lt;title&gt;Information Sharing in the Brain Indexes Consciousness in Noncommunicative Patients&lt;/title&gt;&lt;secondary-title&gt;Current Biology&lt;/secondary-title&gt;&lt;/titles&gt;&lt;periodical&gt;&lt;full-title&gt;Current Biology&lt;/full-title&gt;&lt;/periodical&gt;&lt;pages&gt;1914-1919&lt;/pages&gt;&lt;volume&gt;23&lt;/volume&gt;&lt;number&gt;19&lt;/number&gt;&lt;dates&gt;&lt;year&gt;2013&lt;/year&gt;&lt;/dates&gt;&lt;publisher&gt;Elsevier&lt;/publisher&gt;&lt;isbn&gt;0960-9822&lt;/isbn&gt;&lt;urls&gt;&lt;related-urls&gt;&lt;url&gt;http://dx.doi.org/10.1016/j.cub.2013.07.075&lt;/url&gt;&lt;/related-urls&gt;&lt;pdf-urls&gt;&lt;url&gt;file://C:\Users\this_\Documents\tlab\Articles\King 2013 Current Biology.pdf&lt;/url&gt;&lt;/pdf-urls&gt;&lt;/urls&gt;&lt;electronic-resource-num&gt;10.1016/j.cub.2013.07.075&lt;/electronic-resource-num&gt;&lt;access-date&gt;2017/03/27&lt;/access-date&gt;&lt;/record&gt;&lt;/Cite&gt;&lt;/EndNote&gt;</w:instrText>
      </w:r>
      <w:r w:rsidR="00B57B56">
        <w:rPr>
          <w:rFonts w:cs="Times New Roman"/>
        </w:rPr>
        <w:fldChar w:fldCharType="separate"/>
      </w:r>
      <w:r w:rsidR="00B57B56">
        <w:rPr>
          <w:rFonts w:cs="Times New Roman"/>
          <w:noProof/>
        </w:rPr>
        <w:t>(King et al., 2013)</w:t>
      </w:r>
      <w:r w:rsidR="00B57B56">
        <w:rPr>
          <w:rFonts w:cs="Times New Roman"/>
        </w:rPr>
        <w:fldChar w:fldCharType="end"/>
      </w:r>
      <w:r w:rsidR="005769AA">
        <w:rPr>
          <w:rFonts w:cs="Times New Roman"/>
        </w:rPr>
        <w:t xml:space="preserve"> </w:t>
      </w:r>
      <w:r w:rsidR="00072A2B">
        <w:rPr>
          <w:rFonts w:cs="Times New Roman"/>
        </w:rPr>
        <w:t>introduces the</w:t>
      </w:r>
      <w:r w:rsidR="005769AA">
        <w:rPr>
          <w:rFonts w:cs="Times New Roman"/>
        </w:rPr>
        <w:t xml:space="preserve"> symbolic transform, which converts </w:t>
      </w:r>
      <w:r w:rsidR="00E95D57">
        <w:rPr>
          <w:rFonts w:cs="Times New Roman"/>
        </w:rPr>
        <w:t>the pattern of a contiguous set of samples</w:t>
      </w:r>
      <w:r w:rsidR="007F41BC">
        <w:rPr>
          <w:rFonts w:cs="Times New Roman"/>
        </w:rPr>
        <w:t xml:space="preserve"> to a discrete value. </w:t>
      </w:r>
      <w:r w:rsidR="005C6D08">
        <w:rPr>
          <w:rFonts w:cs="Times New Roman"/>
        </w:rPr>
        <w:t xml:space="preserve">One advantage of the simple discretisation method used in this project is its extendibility. Discretisation based on thresholds can in principle be extended continuously – as more thresholds are included, the set of discrete values which a sample can take increases in size. In the case where there are infinite thresholds, discretised samples </w:t>
      </w:r>
      <w:r w:rsidR="001C7F4E">
        <w:rPr>
          <w:rFonts w:cs="Times New Roman"/>
        </w:rPr>
        <w:t>would thus be</w:t>
      </w:r>
      <w:r w:rsidR="005C6D08">
        <w:rPr>
          <w:rFonts w:cs="Times New Roman"/>
        </w:rPr>
        <w:t xml:space="preserve"> no different from continuous samples. Ultimately though, how to best discretise continuous recordings for calculation of Φ</w:t>
      </w:r>
      <w:r w:rsidR="00E027DF">
        <w:rPr>
          <w:rFonts w:cs="Times New Roman"/>
        </w:rPr>
        <w:t xml:space="preserve"> is not yet investigated, and </w:t>
      </w:r>
      <w:r w:rsidR="00E027DF">
        <w:rPr>
          <w:rFonts w:cs="Times New Roman"/>
        </w:rPr>
        <w:lastRenderedPageBreak/>
        <w:t>whether the behaviour of Φ changes depending discretisation method is unclear.</w:t>
      </w:r>
      <w:r w:rsidR="00D22222">
        <w:rPr>
          <w:rFonts w:cs="Times New Roman"/>
        </w:rPr>
        <w:t xml:space="preserve"> </w:t>
      </w:r>
      <w:r w:rsidR="006F724C">
        <w:rPr>
          <w:rFonts w:cs="Times New Roman"/>
        </w:rPr>
        <w:t>To address this, comparative studies investigating how Φ</w:t>
      </w:r>
      <w:r w:rsidR="006F724C">
        <w:t xml:space="preserve"> changes with discretisation methods are recommended. As there are any number of arbitrary ways to discretise recordings, however, perhaps a more promising </w:t>
      </w:r>
      <w:r w:rsidR="006F724C">
        <w:rPr>
          <w:rFonts w:cs="Times New Roman"/>
        </w:rPr>
        <w:t>approach</w:t>
      </w:r>
      <w:r w:rsidR="006F5500">
        <w:rPr>
          <w:rFonts w:cs="Times New Roman"/>
        </w:rPr>
        <w:t xml:space="preserve"> to address this might </w:t>
      </w:r>
      <w:r w:rsidR="006F724C">
        <w:rPr>
          <w:rFonts w:cs="Times New Roman"/>
        </w:rPr>
        <w:t>involve</w:t>
      </w:r>
      <w:r w:rsidR="006F5500">
        <w:rPr>
          <w:rFonts w:cs="Times New Roman"/>
        </w:rPr>
        <w:t xml:space="preserve"> deriving a measure</w:t>
      </w:r>
      <w:r w:rsidR="0074785D">
        <w:rPr>
          <w:rFonts w:cs="Times New Roman"/>
        </w:rPr>
        <w:t xml:space="preserve"> which is applicable to continuous variables,</w:t>
      </w:r>
      <w:r w:rsidR="006F5500">
        <w:rPr>
          <w:rFonts w:cs="Times New Roman"/>
        </w:rPr>
        <w:t xml:space="preserve"> like Φ*</w:t>
      </w:r>
      <w:r w:rsidR="0074785D">
        <w:rPr>
          <w:rFonts w:cs="Times New Roman"/>
        </w:rPr>
        <w:t>,</w:t>
      </w:r>
      <w:r w:rsidR="006F5500">
        <w:rPr>
          <w:rFonts w:cs="Times New Roman"/>
        </w:rPr>
        <w:t xml:space="preserve"> f</w:t>
      </w:r>
      <w:r w:rsidR="006F724C">
        <w:rPr>
          <w:rFonts w:cs="Times New Roman"/>
        </w:rPr>
        <w:t>or the latest iteration of IIT.</w:t>
      </w:r>
    </w:p>
    <w:p w14:paraId="0647D9AA" w14:textId="15FBAA5F" w:rsidR="001B63F4" w:rsidRDefault="001B63F4" w:rsidP="00635DA4">
      <w:pPr>
        <w:ind w:firstLine="720"/>
      </w:pPr>
      <w:r>
        <w:rPr>
          <w:rFonts w:cs="Times New Roman"/>
        </w:rPr>
        <w:t xml:space="preserve">The second methodological decision involves calculating Φ* across continuous, rather than discrete variables. While the appeal of Φ* is in its applicability to continuous signals, it is not limited to these. As it is calculated from covariances, it can also be applied to discrete variables. </w:t>
      </w:r>
      <w:r w:rsidR="006704FF">
        <w:rPr>
          <w:rFonts w:cs="Times New Roman"/>
        </w:rPr>
        <w:t xml:space="preserve">Consequently, it is possible that </w:t>
      </w:r>
      <w:r w:rsidR="007E6389">
        <w:rPr>
          <w:rFonts w:cs="Times New Roman"/>
        </w:rPr>
        <w:t xml:space="preserve">reported </w:t>
      </w:r>
      <w:r w:rsidR="006704FF">
        <w:rPr>
          <w:rFonts w:cs="Times New Roman"/>
        </w:rPr>
        <w:t>dissimilarities between Φ* and Φ</w:t>
      </w:r>
      <w:r w:rsidR="007E6389">
        <w:rPr>
          <w:rFonts w:cs="Times New Roman"/>
        </w:rPr>
        <w:t xml:space="preserve"> may be due to the differences in the variables across which Φ* and Φ were calculated. To address this, a future project might aim to compare Φ* to Φ </w:t>
      </w:r>
      <w:r w:rsidR="000277BE">
        <w:rPr>
          <w:rFonts w:cs="Times New Roman"/>
        </w:rPr>
        <w:t xml:space="preserve">using </w:t>
      </w:r>
      <w:r w:rsidR="00320599">
        <w:rPr>
          <w:rFonts w:cs="Times New Roman"/>
        </w:rPr>
        <w:t>only discretised recordings for both versions.</w:t>
      </w:r>
    </w:p>
    <w:p w14:paraId="4A94FE80" w14:textId="27B1D788" w:rsidR="00827850" w:rsidRDefault="00E97511" w:rsidP="00563FCD">
      <w:pPr>
        <w:rPr>
          <w:rFonts w:cs="Times New Roman"/>
        </w:rPr>
      </w:pPr>
      <w:r>
        <w:tab/>
      </w:r>
      <w:r w:rsidR="008553D7">
        <w:t>A final</w:t>
      </w:r>
      <w:r w:rsidR="00BC7D38">
        <w:t xml:space="preserve"> methodological decision involves calculating </w:t>
      </w:r>
      <w:r>
        <w:rPr>
          <w:rFonts w:cs="Times New Roman"/>
        </w:rPr>
        <w:t>Φ</w:t>
      </w:r>
      <w:r w:rsidR="00BC7D38">
        <w:rPr>
          <w:rFonts w:cs="Times New Roman"/>
        </w:rPr>
        <w:t xml:space="preserve"> for networks of only up to four channels.</w:t>
      </w:r>
      <w:r w:rsidR="00B45B94">
        <w:rPr>
          <w:rFonts w:cs="Times New Roman"/>
        </w:rPr>
        <w:t xml:space="preserve"> This limit was chosen to take into account the costly search for the MIP</w:t>
      </w:r>
      <w:r w:rsidR="00674A3B">
        <w:rPr>
          <w:rFonts w:cs="Times New Roman"/>
        </w:rPr>
        <w:t xml:space="preserve">. </w:t>
      </w:r>
      <w:r w:rsidR="00B45B94">
        <w:rPr>
          <w:rFonts w:cs="Times New Roman"/>
        </w:rPr>
        <w:t xml:space="preserve">While a good first step for IIT, a network of four elements is </w:t>
      </w:r>
      <w:r w:rsidR="00D46FB0">
        <w:rPr>
          <w:rFonts w:cs="Times New Roman"/>
        </w:rPr>
        <w:t xml:space="preserve">however </w:t>
      </w:r>
      <w:r w:rsidR="00A42214">
        <w:rPr>
          <w:rFonts w:cs="Times New Roman"/>
        </w:rPr>
        <w:t>very simple, compared to a network of</w:t>
      </w:r>
      <w:r w:rsidR="00E8036C">
        <w:rPr>
          <w:rFonts w:cs="Times New Roman"/>
        </w:rPr>
        <w:t>,</w:t>
      </w:r>
      <w:r w:rsidR="00A42214">
        <w:rPr>
          <w:rFonts w:cs="Times New Roman"/>
        </w:rPr>
        <w:t xml:space="preserve"> for example</w:t>
      </w:r>
      <w:r w:rsidR="00E8036C">
        <w:rPr>
          <w:rFonts w:cs="Times New Roman"/>
        </w:rPr>
        <w:t>,</w:t>
      </w:r>
      <w:r w:rsidR="00A42214">
        <w:rPr>
          <w:rFonts w:cs="Times New Roman"/>
        </w:rPr>
        <w:t xml:space="preserve"> 15 channels. Thus, it is unclear whether the results described in this study extend to networks of five or more channe</w:t>
      </w:r>
      <w:r w:rsidR="00953AC5">
        <w:rPr>
          <w:rFonts w:cs="Times New Roman"/>
        </w:rPr>
        <w:t>ls. To extend Φ to larger networks, however, it is necessary to be able</w:t>
      </w:r>
      <w:r w:rsidR="00330B25">
        <w:rPr>
          <w:rFonts w:cs="Times New Roman"/>
        </w:rPr>
        <w:t xml:space="preserve"> to quickly search for the MIP. In this study, how channels were causally connected was unclear, as LFPs collate across neural activity. Thus, the search for the MIP was conducted across all possible bipartitions. H</w:t>
      </w:r>
      <w:r w:rsidR="00CD6A0D">
        <w:rPr>
          <w:rFonts w:cs="Times New Roman"/>
        </w:rPr>
        <w:t xml:space="preserve">owever, as knowledge of such causal connections reduces the search space for the MIP </w:t>
      </w:r>
      <w:r w:rsidR="00B57B56">
        <w:rPr>
          <w:rFonts w:cs="Times New Roman"/>
        </w:rPr>
        <w:fldChar w:fldCharType="begin"/>
      </w:r>
      <w:r w:rsidR="00B57B56">
        <w:rPr>
          <w:rFonts w:cs="Times New Roman"/>
        </w:rPr>
        <w:instrText xml:space="preserve"> ADDIN EN.CITE &lt;EndNote&gt;&lt;Cite&gt;&lt;Author&gt;Toker&lt;/Author&gt;&lt;Year&gt;2017&lt;/Year&gt;&lt;RecNum&gt;62&lt;/RecNum&gt;&lt;DisplayText&gt;(Toker &amp;amp; Sommer, 2017)&lt;/DisplayText&gt;&lt;record&gt;&lt;rec-number&gt;62&lt;/rec-number&gt;&lt;foreign-keys&gt;&lt;key app="EN" db-id="zrtd0xvvdt5esue5aw2pav5hztrtfrfsrpdp" timestamp="1502841426"&gt;62&lt;/key&gt;&lt;/foreign-keys&gt;&lt;ref-type name="Electronic Article"&gt;43&lt;/ref-type&gt;&lt;contributors&gt;&lt;authors&gt;&lt;author&gt;Toker, Daniel&lt;/author&gt;&lt;author&gt;Sommer, Friedrich T.&lt;/author&gt;&lt;/authors&gt;&lt;/contributors&gt;&lt;titles&gt;&lt;title&gt;Great Than The Sum: Integrated Information In Large Brain Networks&lt;/title&gt;&lt;secondary-title&gt;ArXiv e-prints&lt;/secondary-title&gt;&lt;/titles&gt;&lt;periodical&gt;&lt;full-title&gt;ArXiv e-prints&lt;/full-title&gt;&lt;/periodical&gt;&lt;volume&gt;1708&lt;/volume&gt;&lt;keywords&gt;&lt;keyword&gt;Quantitative Biology - Neurons and Cognition&lt;/keyword&gt;&lt;/keywords&gt;&lt;dates&gt;&lt;year&gt;2017&lt;/year&gt;&lt;pub-dates&gt;&lt;date&gt;August 1, 2017&lt;/date&gt;&lt;/pub-dates&gt;&lt;/dates&gt;&lt;urls&gt;&lt;related-urls&gt;&lt;url&gt;http://adsabs.harvard.edu/abs/2017arXiv170802967T&lt;/url&gt;&lt;/related-urls&gt;&lt;pdf-urls&gt;&lt;url&gt;file://C:\Users\this_\Documents\tlab\Articles\IIT\Toker 2017 bioRxiv.pdf&lt;/url&gt;&lt;/pdf-urls&gt;&lt;/urls&gt;&lt;/record&gt;&lt;/Cite&gt;&lt;/EndNote&gt;</w:instrText>
      </w:r>
      <w:r w:rsidR="00B57B56">
        <w:rPr>
          <w:rFonts w:cs="Times New Roman"/>
        </w:rPr>
        <w:fldChar w:fldCharType="separate"/>
      </w:r>
      <w:r w:rsidR="00B57B56">
        <w:rPr>
          <w:rFonts w:cs="Times New Roman"/>
          <w:noProof/>
        </w:rPr>
        <w:t>(Toker &amp; Sommer, 2017)</w:t>
      </w:r>
      <w:r w:rsidR="00B57B56">
        <w:rPr>
          <w:rFonts w:cs="Times New Roman"/>
        </w:rPr>
        <w:fldChar w:fldCharType="end"/>
      </w:r>
      <w:r w:rsidR="004D2EA0">
        <w:rPr>
          <w:rFonts w:cs="Times New Roman"/>
        </w:rPr>
        <w:t>, future studies in the fly model may aim to use smaller scale recordings, such as single unit activity, and take into consideration the fly connectome to allow for faster calculation of Φ, and for calculation of Φ in larger networks.</w:t>
      </w:r>
      <w:r w:rsidR="00827850">
        <w:rPr>
          <w:rFonts w:cs="Times New Roman"/>
        </w:rPr>
        <w:t xml:space="preserve"> </w:t>
      </w:r>
    </w:p>
    <w:p w14:paraId="52BA0D36" w14:textId="542BCC59" w:rsidR="008B6067" w:rsidRDefault="007A2DC5" w:rsidP="00CB6E2D">
      <w:pPr>
        <w:pStyle w:val="Heading2"/>
      </w:pPr>
      <w:bookmarkStart w:id="60" w:name="_Toc495663331"/>
      <w:r>
        <w:lastRenderedPageBreak/>
        <w:t>Conclusion</w:t>
      </w:r>
      <w:bookmarkEnd w:id="60"/>
    </w:p>
    <w:p w14:paraId="116A2674" w14:textId="7C80C47A" w:rsidR="00FA749C" w:rsidRDefault="007A2DC5" w:rsidP="00362D5B">
      <w:r>
        <w:tab/>
      </w:r>
      <w:r w:rsidR="00CF040B">
        <w:t xml:space="preserve">Results from this project demonstrate that the theoretically derived measure of consciousness, </w:t>
      </w:r>
      <w:r w:rsidR="00CF040B">
        <w:rPr>
          <w:rFonts w:cs="Times New Roman"/>
        </w:rPr>
        <w:t xml:space="preserve">Φ, is reduced in the fly brain during anaesthesia. However, there was no evidence to suggest that this reduction is due to reduced feedback influences in the brain. This project </w:t>
      </w:r>
      <w:r w:rsidR="00BE188C">
        <w:rPr>
          <w:rFonts w:cs="Times New Roman"/>
        </w:rPr>
        <w:t>additionally</w:t>
      </w:r>
      <w:r w:rsidR="00CF040B">
        <w:rPr>
          <w:rFonts w:cs="Times New Roman"/>
        </w:rPr>
        <w:t xml:space="preserve"> demonstrates that a more practical version of Φ, Φ</w:t>
      </w:r>
      <w:r w:rsidR="00BE188C">
        <w:rPr>
          <w:rFonts w:cs="Times New Roman"/>
        </w:rPr>
        <w:t xml:space="preserve">*, </w:t>
      </w:r>
      <w:r w:rsidR="00CF040B">
        <w:rPr>
          <w:rFonts w:cs="Times New Roman"/>
        </w:rPr>
        <w:t>is</w:t>
      </w:r>
      <w:r w:rsidR="00BE188C">
        <w:rPr>
          <w:rFonts w:cs="Times New Roman"/>
        </w:rPr>
        <w:t xml:space="preserve"> also</w:t>
      </w:r>
      <w:r w:rsidR="00CF040B">
        <w:rPr>
          <w:rFonts w:cs="Times New Roman"/>
        </w:rPr>
        <w:t xml:space="preserve"> reduced in the fly brain during anaesthesia,</w:t>
      </w:r>
      <w:r w:rsidR="002F78FC">
        <w:rPr>
          <w:rFonts w:cs="Times New Roman"/>
        </w:rPr>
        <w:t xml:space="preserve"> and is furthermore correlated with Φ. This is despite Φ* MIPs and Φ MIPs not matching at a greater than chance level. These findings provide basic evidence which supports IIT, and demonstrates the applicability of</w:t>
      </w:r>
      <w:r w:rsidR="004970A6">
        <w:rPr>
          <w:rFonts w:cs="Times New Roman"/>
        </w:rPr>
        <w:t xml:space="preserve"> both</w:t>
      </w:r>
      <w:r w:rsidR="002F78FC">
        <w:rPr>
          <w:rFonts w:cs="Times New Roman"/>
        </w:rPr>
        <w:t xml:space="preserve"> Φ </w:t>
      </w:r>
      <w:r w:rsidR="004970A6">
        <w:rPr>
          <w:rFonts w:cs="Times New Roman"/>
        </w:rPr>
        <w:t xml:space="preserve">and Φ* </w:t>
      </w:r>
      <w:r w:rsidR="002F78FC">
        <w:rPr>
          <w:rFonts w:cs="Times New Roman"/>
        </w:rPr>
        <w:t xml:space="preserve">to the fly model. </w:t>
      </w:r>
      <w:r w:rsidR="006C4902">
        <w:rPr>
          <w:rFonts w:cs="Times New Roman"/>
        </w:rPr>
        <w:t xml:space="preserve">This opens </w:t>
      </w:r>
      <w:r w:rsidR="004165DD">
        <w:rPr>
          <w:rFonts w:cs="Times New Roman"/>
        </w:rPr>
        <w:t xml:space="preserve">up the potential to </w:t>
      </w:r>
      <w:r w:rsidR="004024A0">
        <w:rPr>
          <w:rFonts w:cs="Times New Roman"/>
        </w:rPr>
        <w:t xml:space="preserve">further assess Φ, and even </w:t>
      </w:r>
      <w:r w:rsidR="004165DD">
        <w:rPr>
          <w:rFonts w:cs="Times New Roman"/>
        </w:rPr>
        <w:t>test other tenets of IIT</w:t>
      </w:r>
      <w:r w:rsidR="00BF3833">
        <w:rPr>
          <w:rFonts w:cs="Times New Roman"/>
        </w:rPr>
        <w:t>,</w:t>
      </w:r>
      <w:r w:rsidR="004165DD">
        <w:rPr>
          <w:rFonts w:cs="Times New Roman"/>
        </w:rPr>
        <w:t xml:space="preserve"> using the fly </w:t>
      </w:r>
      <w:r w:rsidR="009478FF">
        <w:rPr>
          <w:rFonts w:cs="Times New Roman"/>
        </w:rPr>
        <w:t>model</w:t>
      </w:r>
      <w:r w:rsidR="004165DD">
        <w:rPr>
          <w:rFonts w:cs="Times New Roman"/>
        </w:rPr>
        <w:t>.</w:t>
      </w:r>
      <w:r w:rsidR="00FA749C">
        <w:br w:type="page"/>
      </w:r>
    </w:p>
    <w:p w14:paraId="18D2EB1D" w14:textId="2A90C11A" w:rsidR="00B57B56" w:rsidRDefault="00FA749C" w:rsidP="009271F9">
      <w:pPr>
        <w:pStyle w:val="Heading2"/>
      </w:pPr>
      <w:bookmarkStart w:id="61" w:name="_Toc495663332"/>
      <w:r>
        <w:lastRenderedPageBreak/>
        <w:t>CHAPTER 4: REFERENCES</w:t>
      </w:r>
      <w:bookmarkEnd w:id="61"/>
    </w:p>
    <w:p w14:paraId="3A2B2F33" w14:textId="77777777" w:rsidR="00A4295E" w:rsidRPr="00A4295E" w:rsidRDefault="00B57B56" w:rsidP="00A4295E">
      <w:pPr>
        <w:pStyle w:val="EndNoteBibliography"/>
        <w:ind w:left="720" w:hanging="720"/>
      </w:pPr>
      <w:r>
        <w:fldChar w:fldCharType="begin"/>
      </w:r>
      <w:r>
        <w:instrText xml:space="preserve"> ADDIN EN.REFLIST </w:instrText>
      </w:r>
      <w:r>
        <w:fldChar w:fldCharType="separate"/>
      </w:r>
      <w:r w:rsidR="00A4295E" w:rsidRPr="00A4295E">
        <w:t xml:space="preserve">Aitken, A. (1933). A problem in combinations. </w:t>
      </w:r>
      <w:r w:rsidR="00A4295E" w:rsidRPr="00A4295E">
        <w:rPr>
          <w:i/>
        </w:rPr>
        <w:t>Edinburgh Mathematical Notes, 28</w:t>
      </w:r>
      <w:r w:rsidR="00A4295E" w:rsidRPr="00A4295E">
        <w:t xml:space="preserve">, xviii-xxiii. </w:t>
      </w:r>
    </w:p>
    <w:p w14:paraId="2C1BD92E" w14:textId="77777777" w:rsidR="00A4295E" w:rsidRPr="00A4295E" w:rsidRDefault="00A4295E" w:rsidP="00A4295E">
      <w:pPr>
        <w:pStyle w:val="EndNoteBibliography"/>
        <w:ind w:left="720" w:hanging="720"/>
      </w:pPr>
      <w:r w:rsidRPr="00A4295E">
        <w:t xml:space="preserve">Albantakis, L., Hintze, A., Koch, C., Adami, C., &amp; Tononi, G. (2014). Evolution of Integrated Causal Structures in Animats Exposed to Environments of Increasing Complexity. </w:t>
      </w:r>
      <w:r w:rsidRPr="00A4295E">
        <w:rPr>
          <w:i/>
        </w:rPr>
        <w:t>PLOS Computational Biology, 10</w:t>
      </w:r>
      <w:r w:rsidRPr="00A4295E">
        <w:t>(12), e1003966. doi:10.1371/journal.pcbi.1003966</w:t>
      </w:r>
    </w:p>
    <w:p w14:paraId="60A53405" w14:textId="77777777" w:rsidR="00A4295E" w:rsidRPr="00A4295E" w:rsidRDefault="00A4295E" w:rsidP="00A4295E">
      <w:pPr>
        <w:pStyle w:val="EndNoteBibliography"/>
        <w:ind w:left="720" w:hanging="720"/>
      </w:pPr>
      <w:r w:rsidRPr="00A4295E">
        <w:t xml:space="preserve">Alivisatos, A. P., Chun, M., Church, George M., Greenspan, Ralph J., Roukes, Michael L., &amp; Yuste, R. (2012). The Brain Activity Map Project and the Challenge of Functional Connectomics. </w:t>
      </w:r>
      <w:r w:rsidRPr="00A4295E">
        <w:rPr>
          <w:i/>
        </w:rPr>
        <w:t>Neuron, 74</w:t>
      </w:r>
      <w:r w:rsidRPr="00A4295E">
        <w:t>(6), 970-974. doi:10.1016/j.neuron.2012.06.006</w:t>
      </w:r>
    </w:p>
    <w:p w14:paraId="1C7E3E52" w14:textId="77777777" w:rsidR="00A4295E" w:rsidRPr="00A4295E" w:rsidRDefault="00A4295E" w:rsidP="00A4295E">
      <w:pPr>
        <w:pStyle w:val="EndNoteBibliography"/>
        <w:ind w:left="720" w:hanging="720"/>
      </w:pPr>
      <w:r w:rsidRPr="00A4295E">
        <w:t xml:space="preserve">Alkire, M. T., Hudetz, A. G., &amp; Tononi, G. (2008). Consciousness and Anesthesia. </w:t>
      </w:r>
      <w:r w:rsidRPr="00A4295E">
        <w:rPr>
          <w:i/>
        </w:rPr>
        <w:t>Science (New York, N.Y.), 322</w:t>
      </w:r>
      <w:r w:rsidRPr="00A4295E">
        <w:t>(5903), 876-880. doi:10.1126/science.1149213</w:t>
      </w:r>
    </w:p>
    <w:p w14:paraId="646FB2EE" w14:textId="77777777" w:rsidR="00A4295E" w:rsidRPr="00A4295E" w:rsidRDefault="00A4295E" w:rsidP="00A4295E">
      <w:pPr>
        <w:pStyle w:val="EndNoteBibliography"/>
        <w:ind w:left="720" w:hanging="720"/>
      </w:pPr>
      <w:r w:rsidRPr="00A4295E">
        <w:t xml:space="preserve">Allada, R., &amp; Nash, H. A. (1993). Drosophila melanogaster as a Model for Study of General Anesthesia: The Quantitative Response to Clinical Anesthetics and Alkanes. </w:t>
      </w:r>
      <w:r w:rsidRPr="00A4295E">
        <w:rPr>
          <w:i/>
        </w:rPr>
        <w:t>Anesthesia &amp; Analgesia, 77</w:t>
      </w:r>
      <w:r w:rsidRPr="00A4295E">
        <w:t xml:space="preserve">(1), 19-26. </w:t>
      </w:r>
    </w:p>
    <w:p w14:paraId="158E47CC" w14:textId="77777777" w:rsidR="00A4295E" w:rsidRPr="00A4295E" w:rsidRDefault="00A4295E" w:rsidP="00A4295E">
      <w:pPr>
        <w:pStyle w:val="EndNoteBibliography"/>
        <w:ind w:left="720" w:hanging="720"/>
      </w:pPr>
      <w:r w:rsidRPr="00A4295E">
        <w:t xml:space="preserve">Baars, B. J. (1997). In the theatre of consciousness. Global Workspace Theory, a rigorous scientific theory of consciousness. </w:t>
      </w:r>
      <w:r w:rsidRPr="00A4295E">
        <w:rPr>
          <w:i/>
        </w:rPr>
        <w:t>Journal of Consciousness Studies, 4</w:t>
      </w:r>
      <w:r w:rsidRPr="00A4295E">
        <w:t xml:space="preserve">(4), 292-309. </w:t>
      </w:r>
    </w:p>
    <w:p w14:paraId="379E462A" w14:textId="77777777" w:rsidR="00A4295E" w:rsidRPr="00A4295E" w:rsidRDefault="00A4295E" w:rsidP="00A4295E">
      <w:pPr>
        <w:pStyle w:val="EndNoteBibliography"/>
        <w:ind w:left="720" w:hanging="720"/>
      </w:pPr>
      <w:r w:rsidRPr="00A4295E">
        <w:t xml:space="preserve">Baars, B. J. (2002). The conscious access hypothesis: origins and recent evidence. </w:t>
      </w:r>
      <w:r w:rsidRPr="00A4295E">
        <w:rPr>
          <w:i/>
        </w:rPr>
        <w:t>Trends in Cognitive Sciences, 6</w:t>
      </w:r>
      <w:r w:rsidRPr="00A4295E">
        <w:t>(1), 47-52. doi:10.1016/S1364-6613(00)01819-2</w:t>
      </w:r>
    </w:p>
    <w:p w14:paraId="0805B14B" w14:textId="77777777" w:rsidR="00A4295E" w:rsidRPr="00A4295E" w:rsidRDefault="00A4295E" w:rsidP="00A4295E">
      <w:pPr>
        <w:pStyle w:val="EndNoteBibliography"/>
        <w:ind w:left="720" w:hanging="720"/>
      </w:pPr>
      <w:r w:rsidRPr="00A4295E">
        <w:t xml:space="preserve">Balduzzi, D., &amp; Tononi, G. (2008). Integrated Information in Discrete Dynamical Systems: Motivation and Theoretical Framework. </w:t>
      </w:r>
      <w:r w:rsidRPr="00A4295E">
        <w:rPr>
          <w:i/>
        </w:rPr>
        <w:t>PLOS Computational Biology, 4</w:t>
      </w:r>
      <w:r w:rsidRPr="00A4295E">
        <w:t>(6), e1000091. doi:10.1371/journal.pcbi.1000091</w:t>
      </w:r>
    </w:p>
    <w:p w14:paraId="0EDB8590" w14:textId="77777777" w:rsidR="00A4295E" w:rsidRPr="00A4295E" w:rsidRDefault="00A4295E" w:rsidP="00A4295E">
      <w:pPr>
        <w:pStyle w:val="EndNoteBibliography"/>
        <w:ind w:left="720" w:hanging="720"/>
      </w:pPr>
      <w:r w:rsidRPr="00A4295E">
        <w:t xml:space="preserve">Barrett, A. B., &amp; Seth, A. K. (2011). Practical Measures of Integrated Information for Time-Series Data. </w:t>
      </w:r>
      <w:r w:rsidRPr="00A4295E">
        <w:rPr>
          <w:i/>
        </w:rPr>
        <w:t>PLOS Computational Biology, 7</w:t>
      </w:r>
      <w:r w:rsidRPr="00A4295E">
        <w:t>(1), e1001052. doi:10.1371/journal.pcbi.1001052</w:t>
      </w:r>
    </w:p>
    <w:p w14:paraId="0D1EBB9D" w14:textId="77777777" w:rsidR="00A4295E" w:rsidRPr="00A4295E" w:rsidRDefault="00A4295E" w:rsidP="00A4295E">
      <w:pPr>
        <w:pStyle w:val="EndNoteBibliography"/>
        <w:ind w:left="720" w:hanging="720"/>
      </w:pPr>
      <w:r w:rsidRPr="00A4295E">
        <w:t xml:space="preserve">Barron, A. B., &amp; Klein, C. (2016). What insects can tell us about the origins of consciousness. </w:t>
      </w:r>
      <w:r w:rsidRPr="00A4295E">
        <w:rPr>
          <w:i/>
        </w:rPr>
        <w:t>Proceedings of the National Academy of Sciences, 113</w:t>
      </w:r>
      <w:r w:rsidRPr="00A4295E">
        <w:t xml:space="preserve">(18), 4900-4908. </w:t>
      </w:r>
    </w:p>
    <w:p w14:paraId="5D9C06A5" w14:textId="77777777" w:rsidR="00A4295E" w:rsidRPr="00A4295E" w:rsidRDefault="00A4295E" w:rsidP="00A4295E">
      <w:pPr>
        <w:pStyle w:val="EndNoteBibliography"/>
        <w:ind w:left="720" w:hanging="720"/>
      </w:pPr>
      <w:r w:rsidRPr="00A4295E">
        <w:t xml:space="preserve">Bates, D., Mächler, M., Bolker, B., &amp; Walker, S. (2015). Fitting Linear Mixed-Effects Models Using lme4. </w:t>
      </w:r>
      <w:r w:rsidRPr="00A4295E">
        <w:rPr>
          <w:i/>
        </w:rPr>
        <w:t>2015, 67</w:t>
      </w:r>
      <w:r w:rsidRPr="00A4295E">
        <w:t>(1), 48. doi:10.18637/jss.v067.i01</w:t>
      </w:r>
    </w:p>
    <w:p w14:paraId="1168B7EC" w14:textId="77777777" w:rsidR="00A4295E" w:rsidRPr="00A4295E" w:rsidRDefault="00A4295E" w:rsidP="00A4295E">
      <w:pPr>
        <w:pStyle w:val="EndNoteBibliography"/>
        <w:ind w:left="720" w:hanging="720"/>
      </w:pPr>
      <w:r w:rsidRPr="00A4295E">
        <w:t xml:space="preserve">Bell, E. T. (1934). Exponential Polynomials. </w:t>
      </w:r>
      <w:r w:rsidRPr="00A4295E">
        <w:rPr>
          <w:i/>
        </w:rPr>
        <w:t>Annals of Mathematics, 35</w:t>
      </w:r>
      <w:r w:rsidRPr="00A4295E">
        <w:t>(2), 258-277. doi:10.2307/1968431</w:t>
      </w:r>
    </w:p>
    <w:p w14:paraId="205E310F" w14:textId="77777777" w:rsidR="00A4295E" w:rsidRPr="00A4295E" w:rsidRDefault="00A4295E" w:rsidP="00A4295E">
      <w:pPr>
        <w:pStyle w:val="EndNoteBibliography"/>
        <w:ind w:left="720" w:hanging="720"/>
      </w:pPr>
      <w:r w:rsidRPr="00A4295E">
        <w:t xml:space="preserve">Block, N. (1995). On a confusion about a function of consciousness. </w:t>
      </w:r>
      <w:r w:rsidRPr="00A4295E">
        <w:rPr>
          <w:i/>
        </w:rPr>
        <w:t>Behavioral and Brain Sciences, 18</w:t>
      </w:r>
      <w:r w:rsidRPr="00A4295E">
        <w:t xml:space="preserve">(2), 227-247. </w:t>
      </w:r>
    </w:p>
    <w:p w14:paraId="74AE5C18" w14:textId="77777777" w:rsidR="00A4295E" w:rsidRPr="00A4295E" w:rsidRDefault="00A4295E" w:rsidP="00A4295E">
      <w:pPr>
        <w:pStyle w:val="EndNoteBibliography"/>
        <w:ind w:left="720" w:hanging="720"/>
      </w:pPr>
      <w:r w:rsidRPr="00A4295E">
        <w:t xml:space="preserve">Boly, M., Moran, R., Murphy, M., Boveroux, P., Bruno, M.-A., Noirhomme, Q., . . . Friston, K. (2012). Connectivity changes underlying spectral EEG changes during propofol-induced loss of consciousness. </w:t>
      </w:r>
      <w:r w:rsidRPr="00A4295E">
        <w:rPr>
          <w:i/>
        </w:rPr>
        <w:t>The Journal of Neuroscience, 32</w:t>
      </w:r>
      <w:r w:rsidRPr="00A4295E">
        <w:t>(20), 7082-7090. doi:10.1523/JNEUROSCI.3769-11.2012</w:t>
      </w:r>
    </w:p>
    <w:p w14:paraId="314822BE" w14:textId="77777777" w:rsidR="00A4295E" w:rsidRPr="00A4295E" w:rsidRDefault="00A4295E" w:rsidP="00A4295E">
      <w:pPr>
        <w:pStyle w:val="EndNoteBibliography"/>
        <w:ind w:left="720" w:hanging="720"/>
      </w:pPr>
      <w:r w:rsidRPr="00A4295E">
        <w:t xml:space="preserve">Chalmers, D. J. (1995). Facing up to the problem of consciousness. </w:t>
      </w:r>
      <w:r w:rsidRPr="00A4295E">
        <w:rPr>
          <w:i/>
        </w:rPr>
        <w:t>Journal of Consciousness Studies, 2</w:t>
      </w:r>
      <w:r w:rsidRPr="00A4295E">
        <w:t xml:space="preserve">(3), 200-219. </w:t>
      </w:r>
    </w:p>
    <w:p w14:paraId="1B24513A" w14:textId="77777777" w:rsidR="00A4295E" w:rsidRPr="00A4295E" w:rsidRDefault="00A4295E" w:rsidP="00A4295E">
      <w:pPr>
        <w:pStyle w:val="EndNoteBibliography"/>
        <w:ind w:left="720" w:hanging="720"/>
      </w:pPr>
      <w:r w:rsidRPr="00A4295E">
        <w:t xml:space="preserve">Chang, J.-Y., Pigorini, A., Massimini, M., Tononi, G., Nobili, L., &amp; Van Veen, B. D. (2012). Multivariate autoregressive models with exogenous inputs for intracerebral responses to direct electrical stimulation of the human brain. </w:t>
      </w:r>
      <w:r w:rsidRPr="00A4295E">
        <w:rPr>
          <w:i/>
        </w:rPr>
        <w:t>Frontiers in Human Neuroscience, 6</w:t>
      </w:r>
      <w:r w:rsidRPr="00A4295E">
        <w:t>, 317. doi:10.3389/fnhum.2012.00317</w:t>
      </w:r>
    </w:p>
    <w:p w14:paraId="2EE44474" w14:textId="77777777" w:rsidR="00A4295E" w:rsidRPr="00A4295E" w:rsidRDefault="00A4295E" w:rsidP="00A4295E">
      <w:pPr>
        <w:pStyle w:val="EndNoteBibliography"/>
        <w:ind w:left="720" w:hanging="720"/>
      </w:pPr>
      <w:r w:rsidRPr="00A4295E">
        <w:t xml:space="preserve">Cohen, D., van Swinderen, B., &amp; Tsuchiya, N. (2017). Isoflurane reduces feedback in the fruit fly brain. </w:t>
      </w:r>
      <w:r w:rsidRPr="00A4295E">
        <w:rPr>
          <w:i/>
        </w:rPr>
        <w:t>bioRxiv</w:t>
      </w:r>
      <w:r w:rsidRPr="00A4295E">
        <w:t xml:space="preserve">, 161976. </w:t>
      </w:r>
    </w:p>
    <w:p w14:paraId="6243D724" w14:textId="77777777" w:rsidR="00A4295E" w:rsidRPr="00A4295E" w:rsidRDefault="00A4295E" w:rsidP="00A4295E">
      <w:pPr>
        <w:pStyle w:val="EndNoteBibliography"/>
        <w:ind w:left="720" w:hanging="720"/>
      </w:pPr>
      <w:r w:rsidRPr="00A4295E">
        <w:t xml:space="preserve">Cohen, D., Zalucki, O. H., van Swinderen, B., &amp; Tsuchiya, N. (2016). Local Versus Global Effects of Isoflurane Anesthesia on Visual Processing in the Fly Brain. </w:t>
      </w:r>
      <w:r w:rsidRPr="00A4295E">
        <w:rPr>
          <w:i/>
        </w:rPr>
        <w:t>eNeuro, 3</w:t>
      </w:r>
      <w:r w:rsidRPr="00A4295E">
        <w:t>(4), ENEURO.0116-0116.2016. doi:10.1523/ENEURO.0116-16.2016</w:t>
      </w:r>
    </w:p>
    <w:p w14:paraId="0C5524A8" w14:textId="77777777" w:rsidR="00A4295E" w:rsidRPr="00A4295E" w:rsidRDefault="00A4295E" w:rsidP="00A4295E">
      <w:pPr>
        <w:pStyle w:val="EndNoteBibliography"/>
        <w:ind w:left="720" w:hanging="720"/>
      </w:pPr>
      <w:r w:rsidRPr="00A4295E">
        <w:lastRenderedPageBreak/>
        <w:t xml:space="preserve">Corey, D. M., Dunlap, W. P., &amp; Burke, M. J. (1998). Averaging Correlations: Expected Values and Bias in Combined Pearson rs and Fisher's z Transformations. </w:t>
      </w:r>
      <w:r w:rsidRPr="00A4295E">
        <w:rPr>
          <w:i/>
        </w:rPr>
        <w:t>The Journal of General Psychology, 125</w:t>
      </w:r>
      <w:r w:rsidRPr="00A4295E">
        <w:t>(3), 245-261. doi:10.1080/00221309809595548</w:t>
      </w:r>
    </w:p>
    <w:p w14:paraId="21C1138B" w14:textId="77777777" w:rsidR="00A4295E" w:rsidRPr="00A4295E" w:rsidRDefault="00A4295E" w:rsidP="00A4295E">
      <w:pPr>
        <w:pStyle w:val="EndNoteBibliography"/>
        <w:ind w:left="720" w:hanging="720"/>
      </w:pPr>
      <w:r w:rsidRPr="00A4295E">
        <w:t xml:space="preserve">Cuaya, L. V., Hernández-Pérez, R., &amp; Concha, L. (2016). Our Faces in the Dog's Brain: Functional Imaging Reveals Temporal Cortex Activation during Perception of Human Faces. </w:t>
      </w:r>
      <w:r w:rsidRPr="00A4295E">
        <w:rPr>
          <w:i/>
        </w:rPr>
        <w:t>PLOS ONE, 11</w:t>
      </w:r>
      <w:r w:rsidRPr="00A4295E">
        <w:t>(3), e0149431. doi:10.1371/journal.pone.0149431</w:t>
      </w:r>
    </w:p>
    <w:p w14:paraId="40D9AD33" w14:textId="77777777" w:rsidR="00A4295E" w:rsidRPr="00A4295E" w:rsidRDefault="00A4295E" w:rsidP="00A4295E">
      <w:pPr>
        <w:pStyle w:val="EndNoteBibliography"/>
        <w:ind w:left="720" w:hanging="720"/>
      </w:pPr>
      <w:r w:rsidRPr="00A4295E">
        <w:t xml:space="preserve">Edelman, G. M. (2003). Naturalizing consciousness: A theoretical framework. </w:t>
      </w:r>
      <w:r w:rsidRPr="00A4295E">
        <w:rPr>
          <w:i/>
        </w:rPr>
        <w:t>Proceedings of the National Academy of Sciences, 100</w:t>
      </w:r>
      <w:r w:rsidRPr="00A4295E">
        <w:t>(9), 5520-5524. doi:10.1073/pnas.0931349100</w:t>
      </w:r>
    </w:p>
    <w:p w14:paraId="580AAFC7" w14:textId="6BFD30AD" w:rsidR="00A4295E" w:rsidRPr="00A4295E" w:rsidRDefault="00A4295E" w:rsidP="00A4295E">
      <w:pPr>
        <w:pStyle w:val="EndNoteBibliography"/>
        <w:ind w:left="720" w:hanging="720"/>
      </w:pPr>
      <w:r w:rsidRPr="00A4295E">
        <w:t xml:space="preserve">Engel, A. K., &amp; Singer, W. (2001). Temporal binding and the neural correlates of sensory awareness. </w:t>
      </w:r>
      <w:r w:rsidRPr="00A4295E">
        <w:rPr>
          <w:i/>
        </w:rPr>
        <w:t>Trends in Cognitive Sciences, 5</w:t>
      </w:r>
      <w:r w:rsidRPr="00A4295E">
        <w:t>(1), 16-25. doi:</w:t>
      </w:r>
      <w:hyperlink r:id="rId24" w:history="1">
        <w:r w:rsidRPr="00A4295E">
          <w:rPr>
            <w:rStyle w:val="Hyperlink"/>
          </w:rPr>
          <w:t>http://dx.doi.org/10.1016/S1364-6613(00)01568-0</w:t>
        </w:r>
      </w:hyperlink>
    </w:p>
    <w:p w14:paraId="2C6EB76D" w14:textId="77777777" w:rsidR="00A4295E" w:rsidRPr="00A4295E" w:rsidRDefault="00A4295E" w:rsidP="00A4295E">
      <w:pPr>
        <w:pStyle w:val="EndNoteBibliography"/>
        <w:ind w:left="720" w:hanging="720"/>
      </w:pPr>
      <w:r w:rsidRPr="00A4295E">
        <w:t xml:space="preserve">Ferrarelli, F., Massimini, M., Sarasso, S., Casali, A., Riedner, B. A., Angelini, G., . . . Pearce, R. A. (2010). Breakdown in cortical effective connectivity during midazolam-induced loss of consciousness. </w:t>
      </w:r>
      <w:r w:rsidRPr="00A4295E">
        <w:rPr>
          <w:i/>
        </w:rPr>
        <w:t>Proceedings of the National Academy of Sciences of the United States of America, 107</w:t>
      </w:r>
      <w:r w:rsidRPr="00A4295E">
        <w:t>(6), 2681-2686. doi:10.1073/pnas.0913008107</w:t>
      </w:r>
    </w:p>
    <w:p w14:paraId="4542340F" w14:textId="77777777" w:rsidR="00A4295E" w:rsidRPr="00A4295E" w:rsidRDefault="00A4295E" w:rsidP="00A4295E">
      <w:pPr>
        <w:pStyle w:val="EndNoteBibliography"/>
        <w:ind w:left="720" w:hanging="720"/>
      </w:pPr>
      <w:r w:rsidRPr="00A4295E">
        <w:t xml:space="preserve">Gauthier, I., Skudlarski, P., Gore, J. C., &amp; Anderson, A. W. (2000). Expertise for cars and birds recruits brain areas involved in face recognition. </w:t>
      </w:r>
      <w:r w:rsidRPr="00A4295E">
        <w:rPr>
          <w:i/>
        </w:rPr>
        <w:t>Nat Neurosci, 3</w:t>
      </w:r>
      <w:r w:rsidRPr="00A4295E">
        <w:t>(2), 191-197. doi:10.1038/72140</w:t>
      </w:r>
    </w:p>
    <w:p w14:paraId="3BFC024B" w14:textId="77777777" w:rsidR="00A4295E" w:rsidRPr="00A4295E" w:rsidRDefault="00A4295E" w:rsidP="00A4295E">
      <w:pPr>
        <w:pStyle w:val="EndNoteBibliography"/>
        <w:ind w:left="720" w:hanging="720"/>
      </w:pPr>
      <w:r w:rsidRPr="00A4295E">
        <w:t xml:space="preserve">Gauthier, I., Tarr, M. J., Anderson, A. W., Skudlarski, P., &amp; Gore, J. C. (1999). Activation of the middle fusiform 'face area' increases with expertise in recognizing novel objects. </w:t>
      </w:r>
      <w:r w:rsidRPr="00A4295E">
        <w:rPr>
          <w:i/>
        </w:rPr>
        <w:t>Nat Neurosci, 2</w:t>
      </w:r>
      <w:r w:rsidRPr="00A4295E">
        <w:t xml:space="preserve">(6), 568-573. </w:t>
      </w:r>
    </w:p>
    <w:p w14:paraId="2BB223A8" w14:textId="77777777" w:rsidR="00A4295E" w:rsidRPr="00A4295E" w:rsidRDefault="00A4295E" w:rsidP="00A4295E">
      <w:pPr>
        <w:pStyle w:val="EndNoteBibliography"/>
        <w:ind w:left="720" w:hanging="720"/>
      </w:pPr>
      <w:r w:rsidRPr="00A4295E">
        <w:t xml:space="preserve">Guedel, A. E. (1937). Inhalation Anesthesia: A Fundamental Guide. </w:t>
      </w:r>
      <w:r w:rsidRPr="00A4295E">
        <w:rPr>
          <w:i/>
        </w:rPr>
        <w:t>Anesthesia &amp; Analgesia, 16</w:t>
      </w:r>
      <w:r w:rsidRPr="00A4295E">
        <w:t xml:space="preserve">(2), 119-120. </w:t>
      </w:r>
    </w:p>
    <w:p w14:paraId="51B77F7A" w14:textId="0FED058E" w:rsidR="00A4295E" w:rsidRPr="00A4295E" w:rsidRDefault="00A4295E" w:rsidP="00A4295E">
      <w:pPr>
        <w:pStyle w:val="EndNoteBibliography"/>
        <w:ind w:left="720" w:hanging="720"/>
      </w:pPr>
      <w:r w:rsidRPr="00A4295E">
        <w:t xml:space="preserve">Haun, A. M., Oizumi, M., Kovach, C. K., Kawasaki, H., Oya, H., Howard, M. A., . . . Tsuchiya, N. (2016). Contents of Consciousness Investigated as Integrated Information in Direct Human Brain Recordings. </w:t>
      </w:r>
      <w:r w:rsidRPr="00A4295E">
        <w:rPr>
          <w:i/>
        </w:rPr>
        <w:t>bioRxiv</w:t>
      </w:r>
      <w:r w:rsidRPr="00A4295E">
        <w:t>, 039032. doi:</w:t>
      </w:r>
      <w:hyperlink r:id="rId25" w:history="1">
        <w:r w:rsidRPr="00A4295E">
          <w:rPr>
            <w:rStyle w:val="Hyperlink"/>
          </w:rPr>
          <w:t>http://dx.doi.org/10.1101/039032</w:t>
        </w:r>
      </w:hyperlink>
    </w:p>
    <w:p w14:paraId="3AEAC31E" w14:textId="5D049C93" w:rsidR="00A4295E" w:rsidRPr="00A4295E" w:rsidRDefault="00A4295E" w:rsidP="00A4295E">
      <w:pPr>
        <w:pStyle w:val="EndNoteBibliography"/>
        <w:ind w:left="720" w:hanging="720"/>
      </w:pPr>
      <w:r w:rsidRPr="00A4295E">
        <w:t xml:space="preserve">Healy, K., McNally, L., Ruxton, G. D., Cooper, N., &amp; Jackson, A. L. (2013). Metabolic rate and body size are linked with perception of temporal information. </w:t>
      </w:r>
      <w:r w:rsidRPr="00A4295E">
        <w:rPr>
          <w:i/>
        </w:rPr>
        <w:t>Animal Behaviour, 86</w:t>
      </w:r>
      <w:r w:rsidRPr="00A4295E">
        <w:t>(4), 685-696. doi:</w:t>
      </w:r>
      <w:hyperlink r:id="rId26" w:history="1">
        <w:r w:rsidRPr="00A4295E">
          <w:rPr>
            <w:rStyle w:val="Hyperlink"/>
          </w:rPr>
          <w:t>https://doi.org/10.1016/j.anbehav.2013.06.018</w:t>
        </w:r>
      </w:hyperlink>
    </w:p>
    <w:p w14:paraId="4097E073" w14:textId="77777777" w:rsidR="00A4295E" w:rsidRPr="00A4295E" w:rsidRDefault="00A4295E" w:rsidP="00A4295E">
      <w:pPr>
        <w:pStyle w:val="EndNoteBibliography"/>
        <w:ind w:left="720" w:hanging="720"/>
      </w:pPr>
      <w:r w:rsidRPr="00A4295E">
        <w:t xml:space="preserve">Hendricks, J. C., Finn, S. M., Panckeri, K. A., Chavkin, J., Williams, J. A., Sehgal, A., &amp; Pack, A. I. (2000). Rest in Drosophila is a sleep-like state. </w:t>
      </w:r>
      <w:r w:rsidRPr="00A4295E">
        <w:rPr>
          <w:i/>
        </w:rPr>
        <w:t>Neuron, 25</w:t>
      </w:r>
      <w:r w:rsidRPr="00A4295E">
        <w:t xml:space="preserve">(1), 129-138. </w:t>
      </w:r>
    </w:p>
    <w:p w14:paraId="61A9F8C5" w14:textId="77777777" w:rsidR="00A4295E" w:rsidRPr="00A4295E" w:rsidRDefault="00A4295E" w:rsidP="00A4295E">
      <w:pPr>
        <w:pStyle w:val="EndNoteBibliography"/>
        <w:ind w:left="720" w:hanging="720"/>
      </w:pPr>
      <w:r w:rsidRPr="00A4295E">
        <w:t xml:space="preserve">Herculano-Houzel, S., Mota, B., &amp; Lent, R. (2006). Cellular scaling rules for rodent brains. </w:t>
      </w:r>
      <w:r w:rsidRPr="00A4295E">
        <w:rPr>
          <w:i/>
        </w:rPr>
        <w:t>Proceedings of the National Academy of Sciences, 103</w:t>
      </w:r>
      <w:r w:rsidRPr="00A4295E">
        <w:t>(32), 12138-12143. doi:10.1073/pnas.0604911103</w:t>
      </w:r>
    </w:p>
    <w:p w14:paraId="54703736" w14:textId="77777777" w:rsidR="00A4295E" w:rsidRPr="00A4295E" w:rsidRDefault="00A4295E" w:rsidP="00A4295E">
      <w:pPr>
        <w:pStyle w:val="EndNoteBibliography"/>
        <w:ind w:left="720" w:hanging="720"/>
      </w:pPr>
      <w:r w:rsidRPr="00A4295E">
        <w:t xml:space="preserve">King, J.-R., Sitt, Jacobo D., Faugeras, F., Rohaut, B., El Karoui, I., Cohen, L., . . . Dehaene, S. (2013). Information Sharing in the Brain Indexes Consciousness in Noncommunicative Patients. </w:t>
      </w:r>
      <w:r w:rsidRPr="00A4295E">
        <w:rPr>
          <w:i/>
        </w:rPr>
        <w:t>Current Biology, 23</w:t>
      </w:r>
      <w:r w:rsidRPr="00A4295E">
        <w:t>(19), 1914-1919. doi:10.1016/j.cub.2013.07.075</w:t>
      </w:r>
    </w:p>
    <w:p w14:paraId="1CE59135" w14:textId="77777777" w:rsidR="00A4295E" w:rsidRPr="00A4295E" w:rsidRDefault="00A4295E" w:rsidP="00A4295E">
      <w:pPr>
        <w:pStyle w:val="EndNoteBibliography"/>
        <w:ind w:left="720" w:hanging="720"/>
      </w:pPr>
      <w:r w:rsidRPr="00A4295E">
        <w:t xml:space="preserve">Koch, C., Massimini, M., Boly, M., &amp; Tononi, G. (2016). Neural correlates of consciousness: progress and problems. </w:t>
      </w:r>
      <w:r w:rsidRPr="00A4295E">
        <w:rPr>
          <w:i/>
        </w:rPr>
        <w:t>Nat Rev Neurosci, 17</w:t>
      </w:r>
      <w:r w:rsidRPr="00A4295E">
        <w:t>(5), 307-321. doi:10.1038/nrn.2016.22</w:t>
      </w:r>
    </w:p>
    <w:p w14:paraId="772BBADF" w14:textId="6635A818" w:rsidR="00A4295E" w:rsidRPr="00A4295E" w:rsidRDefault="00A4295E" w:rsidP="00A4295E">
      <w:pPr>
        <w:pStyle w:val="EndNoteBibliography"/>
        <w:ind w:left="720" w:hanging="720"/>
      </w:pPr>
      <w:r w:rsidRPr="00A4295E">
        <w:t xml:space="preserve">Kriegel, U. (2007). A cross-order integration hypothesis for the neural correlate of consciousness. </w:t>
      </w:r>
      <w:r w:rsidRPr="00A4295E">
        <w:rPr>
          <w:i/>
        </w:rPr>
        <w:t>Consciousness and Cognition, 16</w:t>
      </w:r>
      <w:r w:rsidRPr="00A4295E">
        <w:t>(4), 897-912. doi:</w:t>
      </w:r>
      <w:hyperlink r:id="rId27" w:history="1">
        <w:r w:rsidRPr="00A4295E">
          <w:rPr>
            <w:rStyle w:val="Hyperlink"/>
          </w:rPr>
          <w:t>http://dx.doi.org/10.1016/j.concog.2007.02.001</w:t>
        </w:r>
      </w:hyperlink>
    </w:p>
    <w:p w14:paraId="3755B2BC" w14:textId="77777777" w:rsidR="00A4295E" w:rsidRPr="00A4295E" w:rsidRDefault="00A4295E" w:rsidP="00A4295E">
      <w:pPr>
        <w:pStyle w:val="EndNoteBibliography"/>
        <w:ind w:left="720" w:hanging="720"/>
      </w:pPr>
      <w:r w:rsidRPr="00A4295E">
        <w:t xml:space="preserve">Ku, S.-W., Lee, U., Noh, G.-J., Jun, I.-G., &amp; Mashour, G. A. (2011). Preferential Inhibition of Frontal-to-Parietal Feedback Connectivity Is a Neurophysiologic Correlate of General Anesthesia in Surgical Patients. </w:t>
      </w:r>
      <w:r w:rsidRPr="00A4295E">
        <w:rPr>
          <w:i/>
        </w:rPr>
        <w:t>PLOS ONE, 6</w:t>
      </w:r>
      <w:r w:rsidRPr="00A4295E">
        <w:t>(10), e25155. doi:10.1371/journal.pone.0025155</w:t>
      </w:r>
    </w:p>
    <w:p w14:paraId="14118614" w14:textId="77777777" w:rsidR="00A4295E" w:rsidRPr="00A4295E" w:rsidRDefault="00A4295E" w:rsidP="00A4295E">
      <w:pPr>
        <w:pStyle w:val="EndNoteBibliography"/>
        <w:ind w:left="720" w:hanging="720"/>
      </w:pPr>
      <w:r w:rsidRPr="00A4295E">
        <w:lastRenderedPageBreak/>
        <w:t xml:space="preserve">Lamme, V. A. F. (2010). How neuroscience will change our view on consciousness. </w:t>
      </w:r>
      <w:r w:rsidRPr="00A4295E">
        <w:rPr>
          <w:i/>
        </w:rPr>
        <w:t>Cognitive Neuroscience, 1</w:t>
      </w:r>
      <w:r w:rsidRPr="00A4295E">
        <w:t>(3), 204-220. doi:10.1080/17588921003731586</w:t>
      </w:r>
    </w:p>
    <w:p w14:paraId="48AB99BF" w14:textId="6A351319" w:rsidR="00A4295E" w:rsidRPr="00A4295E" w:rsidRDefault="00A4295E" w:rsidP="00A4295E">
      <w:pPr>
        <w:pStyle w:val="EndNoteBibliography"/>
        <w:ind w:left="720" w:hanging="720"/>
      </w:pPr>
      <w:r w:rsidRPr="00A4295E">
        <w:t xml:space="preserve">Lee, U., Mashour, G. A., Kim, S., Noh, G.-J., &amp; Choi, B.-M. (2009). Propofol induction reduces the capacity for neural information integration: Implications for the mechanism of consciousness and general anesthesia. </w:t>
      </w:r>
      <w:r w:rsidRPr="00A4295E">
        <w:rPr>
          <w:i/>
        </w:rPr>
        <w:t>Consciousness and Cognition, 18</w:t>
      </w:r>
      <w:r w:rsidRPr="00A4295E">
        <w:t>(1), 56-64. doi:</w:t>
      </w:r>
      <w:hyperlink r:id="rId28" w:history="1">
        <w:r w:rsidRPr="00A4295E">
          <w:rPr>
            <w:rStyle w:val="Hyperlink"/>
          </w:rPr>
          <w:t>http://doi.org/10.1016/j.concog.2008.10.005</w:t>
        </w:r>
      </w:hyperlink>
    </w:p>
    <w:p w14:paraId="05C144C6" w14:textId="77777777" w:rsidR="00A4295E" w:rsidRPr="00A4295E" w:rsidRDefault="00A4295E" w:rsidP="00A4295E">
      <w:pPr>
        <w:pStyle w:val="EndNoteBibliography"/>
        <w:ind w:left="720" w:hanging="720"/>
      </w:pPr>
      <w:r w:rsidRPr="00A4295E">
        <w:t xml:space="preserve">Liu, W. H. D., Thorp, T. A. S., Graham, S. G., &amp; Aitkenhead, A. R. (1991). Incidence of awareness with recall during general anaesthesia. </w:t>
      </w:r>
      <w:r w:rsidRPr="00A4295E">
        <w:rPr>
          <w:i/>
        </w:rPr>
        <w:t>Anaesthesia, 46</w:t>
      </w:r>
      <w:r w:rsidRPr="00A4295E">
        <w:t>(6), 435-437. doi:10.1111/j.1365-2044.1991.tb11677.x</w:t>
      </w:r>
    </w:p>
    <w:p w14:paraId="00476EA1" w14:textId="77777777" w:rsidR="00A4295E" w:rsidRPr="00A4295E" w:rsidRDefault="00A4295E" w:rsidP="00A4295E">
      <w:pPr>
        <w:pStyle w:val="EndNoteBibliography"/>
        <w:ind w:left="720" w:hanging="720"/>
      </w:pPr>
      <w:r w:rsidRPr="00A4295E">
        <w:t xml:space="preserve">Llinás, R., &amp; Ribary, U. (1993). Coherent 40-Hz oscillation characterizes dream state in humans. </w:t>
      </w:r>
      <w:r w:rsidRPr="00A4295E">
        <w:rPr>
          <w:i/>
        </w:rPr>
        <w:t>Proceedings of the National Academy of Sciences, 90</w:t>
      </w:r>
      <w:r w:rsidRPr="00A4295E">
        <w:t>(5), 2078-2081. doi:10.1073/pnas.90.5.2078</w:t>
      </w:r>
    </w:p>
    <w:p w14:paraId="7977BD9B" w14:textId="77777777" w:rsidR="00A4295E" w:rsidRPr="00A4295E" w:rsidRDefault="00A4295E" w:rsidP="00A4295E">
      <w:pPr>
        <w:pStyle w:val="EndNoteBibliography"/>
        <w:ind w:left="720" w:hanging="720"/>
      </w:pPr>
      <w:r w:rsidRPr="00A4295E">
        <w:t xml:space="preserve">Massimini, M., Ferrarelli, F., Murphy, M. J., Huber, R., Riedner, B. A., Casarotto, S., &amp; Tononi, G. (2010). Cortical reactivity and effective connectivity during REM sleep in humans. </w:t>
      </w:r>
      <w:r w:rsidRPr="00A4295E">
        <w:rPr>
          <w:i/>
        </w:rPr>
        <w:t>Cognitive Neuroscience, 1</w:t>
      </w:r>
      <w:r w:rsidRPr="00A4295E">
        <w:t>(3), 176-183. doi:10.1080/17588921003731578</w:t>
      </w:r>
    </w:p>
    <w:p w14:paraId="08B4C5A9" w14:textId="77777777" w:rsidR="00A4295E" w:rsidRPr="00A4295E" w:rsidRDefault="00A4295E" w:rsidP="00A4295E">
      <w:pPr>
        <w:pStyle w:val="EndNoteBibliography"/>
        <w:ind w:left="720" w:hanging="720"/>
      </w:pPr>
      <w:r w:rsidRPr="00A4295E">
        <w:t xml:space="preserve">Mather, J. A. (2008). Cephalopod consciousness: behavioural evidence. </w:t>
      </w:r>
      <w:r w:rsidRPr="00A4295E">
        <w:rPr>
          <w:i/>
        </w:rPr>
        <w:t>Consciousness and Cognition, 17</w:t>
      </w:r>
      <w:r w:rsidRPr="00A4295E">
        <w:t xml:space="preserve">(1), 37-48. </w:t>
      </w:r>
    </w:p>
    <w:p w14:paraId="637E74F7" w14:textId="565ED9BA" w:rsidR="00A4295E" w:rsidRPr="00A4295E" w:rsidRDefault="00A4295E" w:rsidP="00A4295E">
      <w:pPr>
        <w:pStyle w:val="EndNoteBibliography"/>
        <w:ind w:left="720" w:hanging="720"/>
      </w:pPr>
      <w:r w:rsidRPr="00A4295E">
        <w:t xml:space="preserve">Morin, A. (2006). Levels of consciousness and self-awareness: A comparison and integration of various neurocognitive views. </w:t>
      </w:r>
      <w:r w:rsidRPr="00A4295E">
        <w:rPr>
          <w:i/>
        </w:rPr>
        <w:t>Consciousness and Cognition, 15</w:t>
      </w:r>
      <w:r w:rsidRPr="00A4295E">
        <w:t>(2), 358-371. doi:</w:t>
      </w:r>
      <w:hyperlink r:id="rId29" w:history="1">
        <w:r w:rsidRPr="00A4295E">
          <w:rPr>
            <w:rStyle w:val="Hyperlink"/>
          </w:rPr>
          <w:t>http://dx.doi.org/10.1016/j.concog.2005.09.006</w:t>
        </w:r>
      </w:hyperlink>
    </w:p>
    <w:p w14:paraId="6D30FF36" w14:textId="77777777" w:rsidR="00A4295E" w:rsidRPr="00A4295E" w:rsidRDefault="00A4295E" w:rsidP="00A4295E">
      <w:pPr>
        <w:pStyle w:val="EndNoteBibliography"/>
        <w:ind w:left="720" w:hanging="720"/>
      </w:pPr>
      <w:r w:rsidRPr="00A4295E">
        <w:t xml:space="preserve">Oizumi, M., Albantakis, L., &amp; Tononi, G. (2014). From the phenomenology to the mechanisms of consciousness: integrated information theory 3.0. </w:t>
      </w:r>
      <w:r w:rsidRPr="00A4295E">
        <w:rPr>
          <w:i/>
        </w:rPr>
        <w:t>PLoS Comput Biol, 10</w:t>
      </w:r>
      <w:r w:rsidRPr="00A4295E">
        <w:t xml:space="preserve">(5), e1003588. </w:t>
      </w:r>
    </w:p>
    <w:p w14:paraId="164CD045" w14:textId="77777777" w:rsidR="00A4295E" w:rsidRPr="00A4295E" w:rsidRDefault="00A4295E" w:rsidP="00A4295E">
      <w:pPr>
        <w:pStyle w:val="EndNoteBibliography"/>
        <w:ind w:left="720" w:hanging="720"/>
      </w:pPr>
      <w:r w:rsidRPr="00A4295E">
        <w:t xml:space="preserve">Oizumi, M., Amari, S.-i., Yanagawa, T., Fujii, N., &amp; Tsuchiya, N. (2016). Measuring Integrated Information from the Decoding Perspective. </w:t>
      </w:r>
      <w:r w:rsidRPr="00A4295E">
        <w:rPr>
          <w:i/>
        </w:rPr>
        <w:t>PLOS Computational Biology, 12</w:t>
      </w:r>
      <w:r w:rsidRPr="00A4295E">
        <w:t>(1), e1004654. doi:10.1371/journal.pcbi.1004654</w:t>
      </w:r>
    </w:p>
    <w:p w14:paraId="2FC4AA8C" w14:textId="77777777" w:rsidR="00A4295E" w:rsidRPr="00A4295E" w:rsidRDefault="00A4295E" w:rsidP="00A4295E">
      <w:pPr>
        <w:pStyle w:val="EndNoteBibliography"/>
        <w:ind w:left="720" w:hanging="720"/>
      </w:pPr>
      <w:r w:rsidRPr="00A4295E">
        <w:t xml:space="preserve">Paulk, A. C., Zhou, Y., Stratton, P., Liu, L., &amp; van Swinderen, B. (2013). Multichannel brain recordings in behaving Drosophila reveal oscillatory activity and local coherence in response to sensory stimulation and circuit activation. </w:t>
      </w:r>
      <w:r w:rsidRPr="00A4295E">
        <w:rPr>
          <w:i/>
        </w:rPr>
        <w:t>Journal of Neurophysiology, 110</w:t>
      </w:r>
      <w:r w:rsidRPr="00A4295E">
        <w:t>(7), 1703-1721. doi:10.1152/jn.00414.2013</w:t>
      </w:r>
    </w:p>
    <w:p w14:paraId="36F2E706" w14:textId="77777777" w:rsidR="00A4295E" w:rsidRPr="00A4295E" w:rsidRDefault="00A4295E" w:rsidP="00A4295E">
      <w:pPr>
        <w:pStyle w:val="EndNoteBibliography"/>
        <w:ind w:left="720" w:hanging="720"/>
      </w:pPr>
      <w:r w:rsidRPr="00A4295E">
        <w:t xml:space="preserve">Person, A. L., &amp; Raman, I. M. (2012). Synchrony and neural coding in cerebellar circuits. </w:t>
      </w:r>
      <w:r w:rsidRPr="00A4295E">
        <w:rPr>
          <w:i/>
        </w:rPr>
        <w:t>Frontiers in Neural Circuits, 6</w:t>
      </w:r>
      <w:r w:rsidRPr="00A4295E">
        <w:t>, 97. doi:10.3389/fncir.2012.00097</w:t>
      </w:r>
    </w:p>
    <w:p w14:paraId="302092CC" w14:textId="77777777" w:rsidR="00A4295E" w:rsidRPr="00A4295E" w:rsidRDefault="00A4295E" w:rsidP="00A4295E">
      <w:pPr>
        <w:pStyle w:val="EndNoteBibliography"/>
        <w:ind w:left="720" w:hanging="720"/>
      </w:pPr>
      <w:r w:rsidRPr="00A4295E">
        <w:t xml:space="preserve">Pierce, K., Müller, R. A., Ambrose, J., Allen, G., &amp; Courchesne, E. (2001). Face processing occurs outside the fusiform `face area' in autism: evidence from functional MRI. </w:t>
      </w:r>
      <w:r w:rsidRPr="00A4295E">
        <w:rPr>
          <w:i/>
        </w:rPr>
        <w:t>Brain, 124</w:t>
      </w:r>
      <w:r w:rsidRPr="00A4295E">
        <w:t>(10), 2059-2073. doi:10.1093/brain/124.10.2059</w:t>
      </w:r>
    </w:p>
    <w:p w14:paraId="2C08418D" w14:textId="77777777" w:rsidR="00A4295E" w:rsidRPr="00A4295E" w:rsidRDefault="00A4295E" w:rsidP="00A4295E">
      <w:pPr>
        <w:pStyle w:val="EndNoteBibliography"/>
        <w:ind w:left="720" w:hanging="720"/>
      </w:pPr>
      <w:r w:rsidRPr="00A4295E">
        <w:t xml:space="preserve">Rani, D. D., &amp; Harsoor, S. S. (2012). Depth of general anaesthesia monitors. </w:t>
      </w:r>
      <w:r w:rsidRPr="00A4295E">
        <w:rPr>
          <w:i/>
        </w:rPr>
        <w:t>Indian Journal of Anaesthesia, 56</w:t>
      </w:r>
      <w:r w:rsidRPr="00A4295E">
        <w:t>(5), 437-441. doi:10.4103/0019-5049.103956</w:t>
      </w:r>
    </w:p>
    <w:p w14:paraId="56EDB38C" w14:textId="77777777" w:rsidR="00A4295E" w:rsidRPr="00A4295E" w:rsidRDefault="00A4295E" w:rsidP="00A4295E">
      <w:pPr>
        <w:pStyle w:val="EndNoteBibliography"/>
        <w:ind w:left="720" w:hanging="720"/>
      </w:pPr>
      <w:r w:rsidRPr="00A4295E">
        <w:t xml:space="preserve">Rényi, A. (1961). </w:t>
      </w:r>
      <w:r w:rsidRPr="00A4295E">
        <w:rPr>
          <w:i/>
        </w:rPr>
        <w:t>On measures of entropy and information.</w:t>
      </w:r>
      <w:r w:rsidRPr="00A4295E">
        <w:t xml:space="preserve"> Paper presented at the Proceedings of the Fourth Berkeley Symposium on Mathematical Statistics and Probability, Volume 1: Contributions to the Theory of Statistics.</w:t>
      </w:r>
    </w:p>
    <w:p w14:paraId="2F0DF115" w14:textId="77777777" w:rsidR="00A4295E" w:rsidRPr="00A4295E" w:rsidRDefault="00A4295E" w:rsidP="00A4295E">
      <w:pPr>
        <w:pStyle w:val="EndNoteBibliography"/>
        <w:ind w:left="720" w:hanging="720"/>
      </w:pPr>
      <w:r w:rsidRPr="00A4295E">
        <w:t xml:space="preserve">Ross, E. D., Thompson, R. D., &amp; Yenkosky, J. (1997). Lateralization of affective prosody in brain and the callosal integration of hemispheric language functions. </w:t>
      </w:r>
      <w:r w:rsidRPr="00A4295E">
        <w:rPr>
          <w:i/>
        </w:rPr>
        <w:t>Brain and language, 56</w:t>
      </w:r>
      <w:r w:rsidRPr="00A4295E">
        <w:t xml:space="preserve">(1), 27-54. </w:t>
      </w:r>
    </w:p>
    <w:p w14:paraId="268325C5" w14:textId="77777777" w:rsidR="00A4295E" w:rsidRPr="00A4295E" w:rsidRDefault="00A4295E" w:rsidP="00A4295E">
      <w:pPr>
        <w:pStyle w:val="EndNoteBibliography"/>
        <w:ind w:left="720" w:hanging="720"/>
      </w:pPr>
      <w:r w:rsidRPr="00A4295E">
        <w:t xml:space="preserve">Rubner, Y., Tomasi, C., &amp; Guibas, L. J. (2000). The earth mover's distance as a metric for image retrieval. </w:t>
      </w:r>
      <w:r w:rsidRPr="00A4295E">
        <w:rPr>
          <w:i/>
        </w:rPr>
        <w:t>International journal of computer vision, 40</w:t>
      </w:r>
      <w:r w:rsidRPr="00A4295E">
        <w:t xml:space="preserve">(2), 99-121. </w:t>
      </w:r>
    </w:p>
    <w:p w14:paraId="6A29A263" w14:textId="77777777" w:rsidR="00A4295E" w:rsidRPr="00A4295E" w:rsidRDefault="00A4295E" w:rsidP="00A4295E">
      <w:pPr>
        <w:pStyle w:val="EndNoteBibliography"/>
        <w:ind w:left="720" w:hanging="720"/>
      </w:pPr>
      <w:r w:rsidRPr="00A4295E">
        <w:t xml:space="preserve">Sareen, P., Wolf, R., &amp; Heisenberg, M. (2011). Attracting the attention of a fly. </w:t>
      </w:r>
      <w:r w:rsidRPr="00A4295E">
        <w:rPr>
          <w:i/>
        </w:rPr>
        <w:t>Proceedings of the National Academy of Sciences, 108</w:t>
      </w:r>
      <w:r w:rsidRPr="00A4295E">
        <w:t>(17), 7230-7235. doi:10.1073/pnas.1102522108</w:t>
      </w:r>
    </w:p>
    <w:p w14:paraId="3F4CFD19" w14:textId="77777777" w:rsidR="00A4295E" w:rsidRPr="00A4295E" w:rsidRDefault="00A4295E" w:rsidP="00A4295E">
      <w:pPr>
        <w:pStyle w:val="EndNoteBibliography"/>
        <w:ind w:left="720" w:hanging="720"/>
      </w:pPr>
      <w:r w:rsidRPr="00A4295E">
        <w:t xml:space="preserve">Sebel, P. S., Bowdle, T. A., Ghoneim, M. M., Rampil, I. J., Padilla, R. E., Gan, T. J., &amp; Domino, K. B. (2004). The Incidence of Awareness During Anesthesia: A </w:t>
      </w:r>
      <w:r w:rsidRPr="00A4295E">
        <w:lastRenderedPageBreak/>
        <w:t xml:space="preserve">Multicenter United States Study. </w:t>
      </w:r>
      <w:r w:rsidRPr="00A4295E">
        <w:rPr>
          <w:i/>
        </w:rPr>
        <w:t>Anesthesia &amp; Analgesia, 99</w:t>
      </w:r>
      <w:r w:rsidRPr="00A4295E">
        <w:t>(3), 833-839. doi:10.1213/01.ane.0000130261.90896.6c</w:t>
      </w:r>
    </w:p>
    <w:p w14:paraId="68391B77" w14:textId="77777777" w:rsidR="00A4295E" w:rsidRPr="00A4295E" w:rsidRDefault="00A4295E" w:rsidP="00A4295E">
      <w:pPr>
        <w:pStyle w:val="EndNoteBibliography"/>
        <w:ind w:left="720" w:hanging="720"/>
      </w:pPr>
      <w:r w:rsidRPr="00A4295E">
        <w:t xml:space="preserve">Seelig, J. D., &amp; Jayaraman, V. (2015). Neural dynamics for landmark orientation and angular path integration. </w:t>
      </w:r>
      <w:r w:rsidRPr="00A4295E">
        <w:rPr>
          <w:i/>
        </w:rPr>
        <w:t>Nature, 521</w:t>
      </w:r>
      <w:r w:rsidRPr="00A4295E">
        <w:t>(7551), 186-191. doi:10.1038/nature14446</w:t>
      </w:r>
    </w:p>
    <w:p w14:paraId="35200F9B" w14:textId="77777777" w:rsidR="00A4295E" w:rsidRPr="00A4295E" w:rsidRDefault="00A4295E" w:rsidP="00A4295E">
      <w:pPr>
        <w:pStyle w:val="EndNoteBibliography"/>
        <w:ind w:left="720" w:hanging="720"/>
      </w:pPr>
      <w:r w:rsidRPr="00A4295E">
        <w:t xml:space="preserve">Sergent, C., &amp; Dehaene, S. (2004). Neural processes underlying conscious perception: experimental findings and a global neuronal workspace framework. </w:t>
      </w:r>
      <w:r w:rsidRPr="00A4295E">
        <w:rPr>
          <w:i/>
        </w:rPr>
        <w:t>Journal of Physiology-Paris, 98</w:t>
      </w:r>
      <w:r w:rsidRPr="00A4295E">
        <w:t xml:space="preserve">(4), 374-384. </w:t>
      </w:r>
    </w:p>
    <w:p w14:paraId="61A44E29" w14:textId="77777777" w:rsidR="00A4295E" w:rsidRPr="00A4295E" w:rsidRDefault="00A4295E" w:rsidP="00A4295E">
      <w:pPr>
        <w:pStyle w:val="EndNoteBibliography"/>
        <w:ind w:left="720" w:hanging="720"/>
      </w:pPr>
      <w:r w:rsidRPr="00A4295E">
        <w:t xml:space="preserve">Shaw, P. J., Cirelli, C., Greenspan, R. J., &amp; Tononi, G. (2000). Correlates of sleep and waking in Drosophila melanogaster. </w:t>
      </w:r>
      <w:r w:rsidRPr="00A4295E">
        <w:rPr>
          <w:i/>
        </w:rPr>
        <w:t>Science, 287</w:t>
      </w:r>
      <w:r w:rsidRPr="00A4295E">
        <w:t xml:space="preserve">(5459), 1834-1837. </w:t>
      </w:r>
    </w:p>
    <w:p w14:paraId="0867D165" w14:textId="77777777" w:rsidR="00A4295E" w:rsidRPr="00A4295E" w:rsidRDefault="00A4295E" w:rsidP="00A4295E">
      <w:pPr>
        <w:pStyle w:val="EndNoteBibliography"/>
        <w:ind w:left="720" w:hanging="720"/>
      </w:pPr>
      <w:r w:rsidRPr="00A4295E">
        <w:t xml:space="preserve">Toker, D., &amp; Sommer, F. (2016). Moving Past the Minimum Information Partition: How To Quickly and Accurately Calculate Integrated Information. </w:t>
      </w:r>
      <w:r w:rsidRPr="00A4295E">
        <w:rPr>
          <w:i/>
        </w:rPr>
        <w:t>arXiv preprint arXiv:1605.01096</w:t>
      </w:r>
      <w:r w:rsidRPr="00A4295E">
        <w:t xml:space="preserve">. </w:t>
      </w:r>
    </w:p>
    <w:p w14:paraId="27813975" w14:textId="5C3934D9" w:rsidR="00A4295E" w:rsidRPr="00A4295E" w:rsidRDefault="00A4295E" w:rsidP="00A4295E">
      <w:pPr>
        <w:pStyle w:val="EndNoteBibliography"/>
        <w:ind w:left="720" w:hanging="720"/>
      </w:pPr>
      <w:r w:rsidRPr="00A4295E">
        <w:t xml:space="preserve">Toker, D., &amp; Sommer, F. T. (2017). Great Than The Sum: Integrated Information In Large Brain Networks. </w:t>
      </w:r>
      <w:r w:rsidRPr="00A4295E">
        <w:rPr>
          <w:i/>
        </w:rPr>
        <w:t>ArXiv e-prints, 1708</w:t>
      </w:r>
      <w:r w:rsidRPr="00A4295E">
        <w:t xml:space="preserve">. Retrieved from </w:t>
      </w:r>
      <w:hyperlink r:id="rId30" w:history="1">
        <w:r w:rsidRPr="00A4295E">
          <w:rPr>
            <w:rStyle w:val="Hyperlink"/>
          </w:rPr>
          <w:t>http://adsabs.harvard.edu/abs/2017arXiv170802967T</w:t>
        </w:r>
      </w:hyperlink>
    </w:p>
    <w:p w14:paraId="68E44C07" w14:textId="77777777" w:rsidR="00A4295E" w:rsidRPr="00A4295E" w:rsidRDefault="00A4295E" w:rsidP="00A4295E">
      <w:pPr>
        <w:pStyle w:val="EndNoteBibliography"/>
        <w:ind w:left="720" w:hanging="720"/>
      </w:pPr>
      <w:r w:rsidRPr="00A4295E">
        <w:t xml:space="preserve">Tononi, G. (2008). Consciousness as Integrated Information: a Provisional Manifesto. </w:t>
      </w:r>
      <w:r w:rsidRPr="00A4295E">
        <w:rPr>
          <w:i/>
        </w:rPr>
        <w:t>The Biological Bulletin, 215</w:t>
      </w:r>
      <w:r w:rsidRPr="00A4295E">
        <w:t>(3), 216-242. doi:10.2307/25470707</w:t>
      </w:r>
    </w:p>
    <w:p w14:paraId="566DA8A1" w14:textId="77777777" w:rsidR="00A4295E" w:rsidRPr="00A4295E" w:rsidRDefault="00A4295E" w:rsidP="00A4295E">
      <w:pPr>
        <w:pStyle w:val="EndNoteBibliography"/>
        <w:ind w:left="720" w:hanging="720"/>
      </w:pPr>
      <w:r w:rsidRPr="00A4295E">
        <w:t xml:space="preserve">van Alphen, B., Yap, M. H. W., Kirszenblat, L., Kottler, B., &amp; van Swinderen, B. (2013). A Dynamic Deep Sleep Stage in Drosophila. </w:t>
      </w:r>
      <w:r w:rsidRPr="00A4295E">
        <w:rPr>
          <w:i/>
        </w:rPr>
        <w:t>The Journal of Neuroscience, 33</w:t>
      </w:r>
      <w:r w:rsidRPr="00A4295E">
        <w:t xml:space="preserve">(16), 6917. </w:t>
      </w:r>
    </w:p>
    <w:p w14:paraId="04DADDC7" w14:textId="77777777" w:rsidR="00A4295E" w:rsidRPr="00A4295E" w:rsidRDefault="00A4295E" w:rsidP="00A4295E">
      <w:pPr>
        <w:pStyle w:val="EndNoteBibliography"/>
        <w:ind w:left="720" w:hanging="720"/>
      </w:pPr>
      <w:r w:rsidRPr="00A4295E">
        <w:t xml:space="preserve">van Swinderen, B. (2005). </w:t>
      </w:r>
      <w:r w:rsidRPr="00A4295E">
        <w:rPr>
          <w:i/>
        </w:rPr>
        <w:t>The Remote Roots of Consciousness in Fruit-fly Selective Attention?</w:t>
      </w:r>
      <w:r w:rsidRPr="00A4295E">
        <w:t xml:space="preserve"> (Vol. 27).</w:t>
      </w:r>
    </w:p>
    <w:p w14:paraId="140FEE13" w14:textId="77777777" w:rsidR="00A4295E" w:rsidRPr="00A4295E" w:rsidRDefault="00A4295E" w:rsidP="00A4295E">
      <w:pPr>
        <w:pStyle w:val="EndNoteBibliography"/>
        <w:ind w:left="720" w:hanging="720"/>
      </w:pPr>
      <w:r w:rsidRPr="00A4295E">
        <w:t xml:space="preserve">van Swinderen, B. (2006). A succession of anesthetic endpoints in the Drosophila brain. </w:t>
      </w:r>
      <w:r w:rsidRPr="00A4295E">
        <w:rPr>
          <w:i/>
        </w:rPr>
        <w:t>Journal of Neurobiology, 66</w:t>
      </w:r>
      <w:r w:rsidRPr="00A4295E">
        <w:t>(11), 1195-1211. doi:10.1002/neu.20300</w:t>
      </w:r>
    </w:p>
    <w:p w14:paraId="29532076" w14:textId="77777777" w:rsidR="00A4295E" w:rsidRPr="00A4295E" w:rsidRDefault="00A4295E" w:rsidP="00A4295E">
      <w:pPr>
        <w:pStyle w:val="EndNoteBibliography"/>
        <w:ind w:left="720" w:hanging="720"/>
      </w:pPr>
      <w:r w:rsidRPr="00A4295E">
        <w:t xml:space="preserve">Witter, L., Rudolph, S., Pressler, R. T., Lahlaf, S. I., &amp; Regehr, W. G. (2016). Purkinje Cell Collaterals Enable Output Signals from the Cerebellar Cortex to Feed Back to Purkinje Cells and Interneurons. </w:t>
      </w:r>
      <w:r w:rsidRPr="00A4295E">
        <w:rPr>
          <w:i/>
        </w:rPr>
        <w:t>Neuron, 91</w:t>
      </w:r>
      <w:r w:rsidRPr="00A4295E">
        <w:t>(2), 312-319. doi:10.1016/j.neuron.2016.05.037</w:t>
      </w:r>
    </w:p>
    <w:p w14:paraId="5A13B92F" w14:textId="77777777" w:rsidR="00A4295E" w:rsidRPr="00A4295E" w:rsidRDefault="00A4295E" w:rsidP="00A4295E">
      <w:pPr>
        <w:pStyle w:val="EndNoteBibliography"/>
        <w:ind w:left="720" w:hanging="720"/>
      </w:pPr>
      <w:r w:rsidRPr="00A4295E">
        <w:t xml:space="preserve">Yu, F., Jiang, Q.-j., Sun, X.-y., &amp; Zhang, R.-w. (2015). A new case of complete primary cerebellar agenesis: clinical and imaging findings in a living patient. </w:t>
      </w:r>
      <w:r w:rsidRPr="00A4295E">
        <w:rPr>
          <w:i/>
        </w:rPr>
        <w:t>Brain, 138</w:t>
      </w:r>
      <w:r w:rsidRPr="00A4295E">
        <w:t>(6), e353-e353. doi:10.1093/brain/awu239</w:t>
      </w:r>
    </w:p>
    <w:p w14:paraId="47F36CBA" w14:textId="29B32EB6" w:rsidR="0033367E" w:rsidRDefault="00B57B56" w:rsidP="00C01AB7">
      <w:r>
        <w:fldChar w:fldCharType="end"/>
      </w:r>
    </w:p>
    <w:sectPr w:rsidR="0033367E" w:rsidSect="002F0151">
      <w:headerReference w:type="default" r:id="rId31"/>
      <w:headerReference w:type="first" r:id="rId32"/>
      <w:pgSz w:w="11906" w:h="16838"/>
      <w:pgMar w:top="1134" w:right="1418"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Angus Leung" w:date="2017-10-13T15:25:00Z" w:initials="AL">
    <w:p w14:paraId="13A3D85E" w14:textId="400E7834" w:rsidR="009D07CD" w:rsidRDefault="009D07CD">
      <w:pPr>
        <w:pStyle w:val="CommentText"/>
      </w:pPr>
      <w:r>
        <w:rPr>
          <w:rStyle w:val="CommentReference"/>
        </w:rPr>
        <w:annotationRef/>
      </w:r>
      <w:r>
        <w:t>Cite</w:t>
      </w:r>
    </w:p>
  </w:comment>
  <w:comment w:id="34" w:author="Angus Leung" w:date="2017-09-06T13:58:00Z" w:initials="AL">
    <w:p w14:paraId="54392737" w14:textId="77777777" w:rsidR="00C86501" w:rsidRDefault="00C86501" w:rsidP="0017197D">
      <w:pPr>
        <w:pStyle w:val="CommentText"/>
      </w:pPr>
      <w:r>
        <w:rPr>
          <w:rStyle w:val="CommentReference"/>
        </w:rPr>
        <w:annotationRef/>
      </w:r>
      <w:r>
        <w:t>Don’t forget to include in reference list (see PSY4270 es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3D85E" w15:done="0"/>
  <w15:commentEx w15:paraId="5439273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099EAB" w14:textId="77777777" w:rsidR="00702E97" w:rsidRDefault="00702E97" w:rsidP="005D7FDC">
      <w:pPr>
        <w:spacing w:line="240" w:lineRule="auto"/>
      </w:pPr>
      <w:r>
        <w:separator/>
      </w:r>
    </w:p>
  </w:endnote>
  <w:endnote w:type="continuationSeparator" w:id="0">
    <w:p w14:paraId="7EBEB661" w14:textId="77777777" w:rsidR="00702E97" w:rsidRDefault="00702E97" w:rsidP="005D7F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63D04" w14:textId="77777777" w:rsidR="00702E97" w:rsidRDefault="00702E97" w:rsidP="005D7FDC">
      <w:pPr>
        <w:spacing w:line="240" w:lineRule="auto"/>
      </w:pPr>
      <w:r>
        <w:separator/>
      </w:r>
    </w:p>
  </w:footnote>
  <w:footnote w:type="continuationSeparator" w:id="0">
    <w:p w14:paraId="72D310E7" w14:textId="77777777" w:rsidR="00702E97" w:rsidRDefault="00702E97" w:rsidP="005D7F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9C76" w14:textId="7010D6E7" w:rsidR="00C86501" w:rsidRPr="007D15DE" w:rsidRDefault="00C86501">
    <w:pPr>
      <w:pStyle w:val="Header"/>
      <w:rPr>
        <w:rFonts w:cs="Times New Roman"/>
        <w:szCs w:val="24"/>
      </w:rPr>
    </w:pPr>
    <w:r>
      <w:rPr>
        <w:rFonts w:cs="Times New Roman"/>
      </w:rPr>
      <w:t>Φ</w:t>
    </w:r>
    <w:r>
      <w:rPr>
        <w:rFonts w:cs="Times New Roman"/>
        <w:szCs w:val="24"/>
      </w:rPr>
      <w:t xml:space="preserve"> IS REDUCED IN ANAESTHETISED FLIES</w:t>
    </w:r>
    <w:r>
      <w:rPr>
        <w:rFonts w:cs="Times New Roman"/>
        <w:szCs w:val="24"/>
      </w:rPr>
      <w:tab/>
    </w:r>
    <w:r w:rsidRPr="007D15DE">
      <w:rPr>
        <w:rFonts w:cs="Times New Roman"/>
        <w:szCs w:val="24"/>
      </w:rPr>
      <w:fldChar w:fldCharType="begin"/>
    </w:r>
    <w:r w:rsidRPr="007D15DE">
      <w:rPr>
        <w:rFonts w:cs="Times New Roman"/>
        <w:szCs w:val="24"/>
      </w:rPr>
      <w:instrText xml:space="preserve"> PAGE   \* MERGEFORMAT </w:instrText>
    </w:r>
    <w:r w:rsidRPr="007D15DE">
      <w:rPr>
        <w:rFonts w:cs="Times New Roman"/>
        <w:szCs w:val="24"/>
      </w:rPr>
      <w:fldChar w:fldCharType="separate"/>
    </w:r>
    <w:r w:rsidR="00423B63">
      <w:rPr>
        <w:rFonts w:cs="Times New Roman"/>
        <w:noProof/>
        <w:szCs w:val="24"/>
      </w:rPr>
      <w:t>18</w:t>
    </w:r>
    <w:r w:rsidRPr="007D15DE">
      <w:rPr>
        <w:rFonts w:cs="Times New Roman"/>
        <w:noProof/>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6C1278" w14:textId="3ACEE6DE" w:rsidR="00C86501" w:rsidRPr="007D15DE" w:rsidRDefault="00C86501">
    <w:pPr>
      <w:pStyle w:val="Header"/>
      <w:rPr>
        <w:rFonts w:cs="Times New Roman"/>
        <w:szCs w:val="24"/>
      </w:rPr>
    </w:pPr>
    <w:r w:rsidRPr="007D15DE">
      <w:rPr>
        <w:rFonts w:cs="Times New Roman"/>
        <w:szCs w:val="24"/>
      </w:rPr>
      <w:t xml:space="preserve">Running head: </w:t>
    </w:r>
    <w:r>
      <w:rPr>
        <w:rFonts w:cs="Times New Roman"/>
      </w:rPr>
      <w:t>Φ</w:t>
    </w:r>
    <w:r>
      <w:rPr>
        <w:rFonts w:cs="Times New Roman"/>
        <w:szCs w:val="24"/>
      </w:rPr>
      <w:t xml:space="preserve"> IS REDUCED IN ANAESTHETISED FLIES</w:t>
    </w:r>
    <w:r>
      <w:rPr>
        <w:rFonts w:cs="Times New Roman"/>
        <w:szCs w:val="24"/>
      </w:rPr>
      <w:tab/>
    </w:r>
    <w:r w:rsidRPr="007D15DE">
      <w:rPr>
        <w:rFonts w:cs="Times New Roman"/>
        <w:szCs w:val="24"/>
      </w:rPr>
      <w:fldChar w:fldCharType="begin"/>
    </w:r>
    <w:r w:rsidRPr="007D15DE">
      <w:rPr>
        <w:rFonts w:cs="Times New Roman"/>
        <w:szCs w:val="24"/>
      </w:rPr>
      <w:instrText xml:space="preserve"> PAGE   \* MERGEFORMAT </w:instrText>
    </w:r>
    <w:r w:rsidRPr="007D15DE">
      <w:rPr>
        <w:rFonts w:cs="Times New Roman"/>
        <w:szCs w:val="24"/>
      </w:rPr>
      <w:fldChar w:fldCharType="separate"/>
    </w:r>
    <w:r w:rsidR="00A4295E">
      <w:rPr>
        <w:rFonts w:cs="Times New Roman"/>
        <w:noProof/>
        <w:szCs w:val="24"/>
      </w:rPr>
      <w:t>1</w:t>
    </w:r>
    <w:r w:rsidRPr="007D15DE">
      <w:rPr>
        <w:rFonts w:cs="Times New Roman"/>
        <w:noProof/>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E752C"/>
    <w:multiLevelType w:val="hybridMultilevel"/>
    <w:tmpl w:val="F7D2F3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A5C2A12"/>
    <w:multiLevelType w:val="hybridMultilevel"/>
    <w:tmpl w:val="3F3A0E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868543B"/>
    <w:multiLevelType w:val="hybridMultilevel"/>
    <w:tmpl w:val="AB182B44"/>
    <w:lvl w:ilvl="0" w:tplc="A70CFCC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us Leung">
    <w15:presenceInfo w15:providerId="Windows Live" w15:userId="11c62ee3ee05d3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d0xvvdt5esue5aw2pav5hztrtfrfsrpdp&quot;&gt;Articles&lt;record-ids&gt;&lt;item&gt;1&lt;/item&gt;&lt;item&gt;2&lt;/item&gt;&lt;item&gt;3&lt;/item&gt;&lt;item&gt;4&lt;/item&gt;&lt;item&gt;5&lt;/item&gt;&lt;item&gt;12&lt;/item&gt;&lt;item&gt;18&lt;/item&gt;&lt;item&gt;19&lt;/item&gt;&lt;item&gt;20&lt;/item&gt;&lt;item&gt;24&lt;/item&gt;&lt;item&gt;26&lt;/item&gt;&lt;item&gt;28&lt;/item&gt;&lt;item&gt;29&lt;/item&gt;&lt;item&gt;30&lt;/item&gt;&lt;item&gt;31&lt;/item&gt;&lt;item&gt;35&lt;/item&gt;&lt;item&gt;36&lt;/item&gt;&lt;item&gt;39&lt;/item&gt;&lt;item&gt;42&lt;/item&gt;&lt;item&gt;44&lt;/item&gt;&lt;item&gt;45&lt;/item&gt;&lt;item&gt;46&lt;/item&gt;&lt;item&gt;50&lt;/item&gt;&lt;item&gt;54&lt;/item&gt;&lt;item&gt;57&lt;/item&gt;&lt;item&gt;58&lt;/item&gt;&lt;item&gt;59&lt;/item&gt;&lt;item&gt;60&lt;/item&gt;&lt;item&gt;61&lt;/item&gt;&lt;item&gt;62&lt;/item&gt;&lt;item&gt;64&lt;/item&gt;&lt;item&gt;65&lt;/item&gt;&lt;item&gt;66&lt;/item&gt;&lt;item&gt;67&lt;/item&gt;&lt;item&gt;68&lt;/item&gt;&lt;item&gt;69&lt;/item&gt;&lt;item&gt;70&lt;/item&gt;&lt;item&gt;71&lt;/item&gt;&lt;item&gt;72&lt;/item&gt;&lt;item&gt;73&lt;/item&gt;&lt;item&gt;76&lt;/item&gt;&lt;item&gt;77&lt;/item&gt;&lt;item&gt;78&lt;/item&gt;&lt;item&gt;83&lt;/item&gt;&lt;item&gt;84&lt;/item&gt;&lt;item&gt;85&lt;/item&gt;&lt;item&gt;88&lt;/item&gt;&lt;item&gt;91&lt;/item&gt;&lt;item&gt;93&lt;/item&gt;&lt;item&gt;94&lt;/item&gt;&lt;item&gt;97&lt;/item&gt;&lt;item&gt;98&lt;/item&gt;&lt;item&gt;99&lt;/item&gt;&lt;item&gt;100&lt;/item&gt;&lt;item&gt;101&lt;/item&gt;&lt;item&gt;102&lt;/item&gt;&lt;item&gt;103&lt;/item&gt;&lt;item&gt;104&lt;/item&gt;&lt;item&gt;105&lt;/item&gt;&lt;item&gt;106&lt;/item&gt;&lt;item&gt;107&lt;/item&gt;&lt;item&gt;108&lt;/item&gt;&lt;item&gt;111&lt;/item&gt;&lt;/record-ids&gt;&lt;/item&gt;&lt;/Libraries&gt;"/>
  </w:docVars>
  <w:rsids>
    <w:rsidRoot w:val="00532D09"/>
    <w:rsid w:val="000003F7"/>
    <w:rsid w:val="000007CE"/>
    <w:rsid w:val="000008E6"/>
    <w:rsid w:val="000009F2"/>
    <w:rsid w:val="00000C49"/>
    <w:rsid w:val="00001A14"/>
    <w:rsid w:val="000030B0"/>
    <w:rsid w:val="00003BDD"/>
    <w:rsid w:val="00003E85"/>
    <w:rsid w:val="00004046"/>
    <w:rsid w:val="00004364"/>
    <w:rsid w:val="00005036"/>
    <w:rsid w:val="00005983"/>
    <w:rsid w:val="00005EDF"/>
    <w:rsid w:val="00005F93"/>
    <w:rsid w:val="00006014"/>
    <w:rsid w:val="0000629C"/>
    <w:rsid w:val="00006F83"/>
    <w:rsid w:val="00007B81"/>
    <w:rsid w:val="00007C85"/>
    <w:rsid w:val="00010214"/>
    <w:rsid w:val="00010EFE"/>
    <w:rsid w:val="00010FA7"/>
    <w:rsid w:val="00011680"/>
    <w:rsid w:val="000120C5"/>
    <w:rsid w:val="000129F0"/>
    <w:rsid w:val="000134A2"/>
    <w:rsid w:val="000135E7"/>
    <w:rsid w:val="00013BCB"/>
    <w:rsid w:val="00014556"/>
    <w:rsid w:val="000152C2"/>
    <w:rsid w:val="0001551E"/>
    <w:rsid w:val="0001574F"/>
    <w:rsid w:val="00015808"/>
    <w:rsid w:val="00015898"/>
    <w:rsid w:val="000158EC"/>
    <w:rsid w:val="00015E8D"/>
    <w:rsid w:val="00015FD1"/>
    <w:rsid w:val="000165EF"/>
    <w:rsid w:val="00016F27"/>
    <w:rsid w:val="00020C45"/>
    <w:rsid w:val="00021135"/>
    <w:rsid w:val="000215F6"/>
    <w:rsid w:val="00021BDE"/>
    <w:rsid w:val="00021ECD"/>
    <w:rsid w:val="000221E4"/>
    <w:rsid w:val="00023019"/>
    <w:rsid w:val="00024530"/>
    <w:rsid w:val="00024C57"/>
    <w:rsid w:val="00024E0F"/>
    <w:rsid w:val="00024FDC"/>
    <w:rsid w:val="00025AF0"/>
    <w:rsid w:val="00026678"/>
    <w:rsid w:val="00026B3C"/>
    <w:rsid w:val="000275E4"/>
    <w:rsid w:val="000277BE"/>
    <w:rsid w:val="00030575"/>
    <w:rsid w:val="00030ADC"/>
    <w:rsid w:val="000310CC"/>
    <w:rsid w:val="000326EB"/>
    <w:rsid w:val="00033A9E"/>
    <w:rsid w:val="00034141"/>
    <w:rsid w:val="000348FF"/>
    <w:rsid w:val="00034CCC"/>
    <w:rsid w:val="0003508D"/>
    <w:rsid w:val="000358D5"/>
    <w:rsid w:val="00036049"/>
    <w:rsid w:val="00036275"/>
    <w:rsid w:val="00036E34"/>
    <w:rsid w:val="00036F16"/>
    <w:rsid w:val="00037B05"/>
    <w:rsid w:val="00037D30"/>
    <w:rsid w:val="0004040D"/>
    <w:rsid w:val="00040A81"/>
    <w:rsid w:val="00040BA1"/>
    <w:rsid w:val="00040E38"/>
    <w:rsid w:val="00041012"/>
    <w:rsid w:val="000411BB"/>
    <w:rsid w:val="00041CF7"/>
    <w:rsid w:val="000426D5"/>
    <w:rsid w:val="000429C4"/>
    <w:rsid w:val="00042F72"/>
    <w:rsid w:val="00043555"/>
    <w:rsid w:val="00043B8F"/>
    <w:rsid w:val="00043BCD"/>
    <w:rsid w:val="00043F8C"/>
    <w:rsid w:val="000449AD"/>
    <w:rsid w:val="00044E21"/>
    <w:rsid w:val="00044E84"/>
    <w:rsid w:val="00045342"/>
    <w:rsid w:val="00046024"/>
    <w:rsid w:val="000463A4"/>
    <w:rsid w:val="000463C5"/>
    <w:rsid w:val="0004667E"/>
    <w:rsid w:val="00047188"/>
    <w:rsid w:val="0004746B"/>
    <w:rsid w:val="00047698"/>
    <w:rsid w:val="00047B0B"/>
    <w:rsid w:val="00050459"/>
    <w:rsid w:val="000507BB"/>
    <w:rsid w:val="000509CE"/>
    <w:rsid w:val="000509FD"/>
    <w:rsid w:val="00051018"/>
    <w:rsid w:val="0005117A"/>
    <w:rsid w:val="000522FD"/>
    <w:rsid w:val="000525A5"/>
    <w:rsid w:val="00052BED"/>
    <w:rsid w:val="00052C9B"/>
    <w:rsid w:val="00053EE8"/>
    <w:rsid w:val="00054AFB"/>
    <w:rsid w:val="000554C0"/>
    <w:rsid w:val="000556E7"/>
    <w:rsid w:val="00055B5F"/>
    <w:rsid w:val="00055C59"/>
    <w:rsid w:val="0005604C"/>
    <w:rsid w:val="000564AD"/>
    <w:rsid w:val="00057657"/>
    <w:rsid w:val="00057BAF"/>
    <w:rsid w:val="00057ECA"/>
    <w:rsid w:val="00060917"/>
    <w:rsid w:val="00061447"/>
    <w:rsid w:val="000622D7"/>
    <w:rsid w:val="00062D70"/>
    <w:rsid w:val="000645CD"/>
    <w:rsid w:val="00064802"/>
    <w:rsid w:val="00065D55"/>
    <w:rsid w:val="000661BF"/>
    <w:rsid w:val="000713A0"/>
    <w:rsid w:val="000729FA"/>
    <w:rsid w:val="00072A2B"/>
    <w:rsid w:val="00072B92"/>
    <w:rsid w:val="0007386E"/>
    <w:rsid w:val="000738DC"/>
    <w:rsid w:val="00073930"/>
    <w:rsid w:val="00074086"/>
    <w:rsid w:val="00075EA6"/>
    <w:rsid w:val="000770A3"/>
    <w:rsid w:val="00077400"/>
    <w:rsid w:val="0007752D"/>
    <w:rsid w:val="0007772C"/>
    <w:rsid w:val="000800E2"/>
    <w:rsid w:val="0008025A"/>
    <w:rsid w:val="000802D2"/>
    <w:rsid w:val="000805BD"/>
    <w:rsid w:val="00080B2D"/>
    <w:rsid w:val="00081271"/>
    <w:rsid w:val="000812FD"/>
    <w:rsid w:val="00081BB6"/>
    <w:rsid w:val="00081FD7"/>
    <w:rsid w:val="0008288E"/>
    <w:rsid w:val="000839AB"/>
    <w:rsid w:val="00084159"/>
    <w:rsid w:val="0008449E"/>
    <w:rsid w:val="0008477D"/>
    <w:rsid w:val="00084970"/>
    <w:rsid w:val="00084E93"/>
    <w:rsid w:val="00085073"/>
    <w:rsid w:val="000857EA"/>
    <w:rsid w:val="00085AA2"/>
    <w:rsid w:val="00085F9A"/>
    <w:rsid w:val="000869A3"/>
    <w:rsid w:val="00087648"/>
    <w:rsid w:val="00087DA4"/>
    <w:rsid w:val="0009063F"/>
    <w:rsid w:val="00090A6F"/>
    <w:rsid w:val="00090F6E"/>
    <w:rsid w:val="000913FD"/>
    <w:rsid w:val="00091638"/>
    <w:rsid w:val="000920B7"/>
    <w:rsid w:val="00092437"/>
    <w:rsid w:val="0009352A"/>
    <w:rsid w:val="00093AF7"/>
    <w:rsid w:val="00093D7F"/>
    <w:rsid w:val="000940B0"/>
    <w:rsid w:val="0009484B"/>
    <w:rsid w:val="000948B1"/>
    <w:rsid w:val="000955E7"/>
    <w:rsid w:val="00096F78"/>
    <w:rsid w:val="000A04E5"/>
    <w:rsid w:val="000A0520"/>
    <w:rsid w:val="000A0B29"/>
    <w:rsid w:val="000A0BE7"/>
    <w:rsid w:val="000A11B6"/>
    <w:rsid w:val="000A1CA9"/>
    <w:rsid w:val="000A20C8"/>
    <w:rsid w:val="000A24DF"/>
    <w:rsid w:val="000A29D7"/>
    <w:rsid w:val="000A2D11"/>
    <w:rsid w:val="000A3420"/>
    <w:rsid w:val="000A3D3B"/>
    <w:rsid w:val="000A3FDE"/>
    <w:rsid w:val="000A4A3A"/>
    <w:rsid w:val="000A5C7F"/>
    <w:rsid w:val="000A5E75"/>
    <w:rsid w:val="000A6BE0"/>
    <w:rsid w:val="000A6EF9"/>
    <w:rsid w:val="000A73A5"/>
    <w:rsid w:val="000A774C"/>
    <w:rsid w:val="000A7D46"/>
    <w:rsid w:val="000B00BF"/>
    <w:rsid w:val="000B0952"/>
    <w:rsid w:val="000B0C1A"/>
    <w:rsid w:val="000B10FB"/>
    <w:rsid w:val="000B2169"/>
    <w:rsid w:val="000B26CD"/>
    <w:rsid w:val="000B27FB"/>
    <w:rsid w:val="000B38C5"/>
    <w:rsid w:val="000B46D9"/>
    <w:rsid w:val="000B4802"/>
    <w:rsid w:val="000B489F"/>
    <w:rsid w:val="000B48F4"/>
    <w:rsid w:val="000B515E"/>
    <w:rsid w:val="000B5574"/>
    <w:rsid w:val="000B56F7"/>
    <w:rsid w:val="000B5F97"/>
    <w:rsid w:val="000B65A1"/>
    <w:rsid w:val="000B723D"/>
    <w:rsid w:val="000B76D8"/>
    <w:rsid w:val="000B76ED"/>
    <w:rsid w:val="000B785E"/>
    <w:rsid w:val="000B7A36"/>
    <w:rsid w:val="000C0906"/>
    <w:rsid w:val="000C0C00"/>
    <w:rsid w:val="000C16E4"/>
    <w:rsid w:val="000C1E6A"/>
    <w:rsid w:val="000C23E1"/>
    <w:rsid w:val="000C3B01"/>
    <w:rsid w:val="000C3BFD"/>
    <w:rsid w:val="000C462A"/>
    <w:rsid w:val="000C4741"/>
    <w:rsid w:val="000C4848"/>
    <w:rsid w:val="000C4C9C"/>
    <w:rsid w:val="000C5EDC"/>
    <w:rsid w:val="000C6547"/>
    <w:rsid w:val="000C6902"/>
    <w:rsid w:val="000C7239"/>
    <w:rsid w:val="000C7528"/>
    <w:rsid w:val="000C793D"/>
    <w:rsid w:val="000C7DF4"/>
    <w:rsid w:val="000D00F4"/>
    <w:rsid w:val="000D02A5"/>
    <w:rsid w:val="000D06A9"/>
    <w:rsid w:val="000D1F3C"/>
    <w:rsid w:val="000D282F"/>
    <w:rsid w:val="000D29E1"/>
    <w:rsid w:val="000D324C"/>
    <w:rsid w:val="000D421F"/>
    <w:rsid w:val="000D4E64"/>
    <w:rsid w:val="000D61C5"/>
    <w:rsid w:val="000D6A45"/>
    <w:rsid w:val="000D7456"/>
    <w:rsid w:val="000D7BD4"/>
    <w:rsid w:val="000E0265"/>
    <w:rsid w:val="000E0475"/>
    <w:rsid w:val="000E1520"/>
    <w:rsid w:val="000E1F94"/>
    <w:rsid w:val="000E269A"/>
    <w:rsid w:val="000E2C40"/>
    <w:rsid w:val="000E2E7D"/>
    <w:rsid w:val="000E3C4A"/>
    <w:rsid w:val="000E44BD"/>
    <w:rsid w:val="000E49D5"/>
    <w:rsid w:val="000E4AF2"/>
    <w:rsid w:val="000E4C1A"/>
    <w:rsid w:val="000E4C1B"/>
    <w:rsid w:val="000E5BE4"/>
    <w:rsid w:val="000E5C45"/>
    <w:rsid w:val="000E661B"/>
    <w:rsid w:val="000E6FBB"/>
    <w:rsid w:val="000E6FBC"/>
    <w:rsid w:val="000E72DC"/>
    <w:rsid w:val="000F01C1"/>
    <w:rsid w:val="000F03F9"/>
    <w:rsid w:val="000F069F"/>
    <w:rsid w:val="000F10A0"/>
    <w:rsid w:val="000F16AF"/>
    <w:rsid w:val="000F29F4"/>
    <w:rsid w:val="000F2B67"/>
    <w:rsid w:val="000F448A"/>
    <w:rsid w:val="000F44BE"/>
    <w:rsid w:val="000F473B"/>
    <w:rsid w:val="000F4DF1"/>
    <w:rsid w:val="000F4E44"/>
    <w:rsid w:val="000F539A"/>
    <w:rsid w:val="000F5520"/>
    <w:rsid w:val="000F6542"/>
    <w:rsid w:val="000F66D9"/>
    <w:rsid w:val="000F7488"/>
    <w:rsid w:val="001001A9"/>
    <w:rsid w:val="001003D2"/>
    <w:rsid w:val="00100569"/>
    <w:rsid w:val="0010062C"/>
    <w:rsid w:val="0010123F"/>
    <w:rsid w:val="00101776"/>
    <w:rsid w:val="001017C3"/>
    <w:rsid w:val="001017FB"/>
    <w:rsid w:val="00101ADD"/>
    <w:rsid w:val="00101F63"/>
    <w:rsid w:val="00102169"/>
    <w:rsid w:val="00102893"/>
    <w:rsid w:val="00103283"/>
    <w:rsid w:val="0010451B"/>
    <w:rsid w:val="00104600"/>
    <w:rsid w:val="00104AA3"/>
    <w:rsid w:val="001054DD"/>
    <w:rsid w:val="001059AB"/>
    <w:rsid w:val="00105AD1"/>
    <w:rsid w:val="00105DAA"/>
    <w:rsid w:val="0010721C"/>
    <w:rsid w:val="00107B5B"/>
    <w:rsid w:val="00107E4F"/>
    <w:rsid w:val="00110363"/>
    <w:rsid w:val="00111019"/>
    <w:rsid w:val="0011150D"/>
    <w:rsid w:val="00111CAF"/>
    <w:rsid w:val="00111F83"/>
    <w:rsid w:val="00112729"/>
    <w:rsid w:val="001138EE"/>
    <w:rsid w:val="001139C1"/>
    <w:rsid w:val="00114529"/>
    <w:rsid w:val="00114E31"/>
    <w:rsid w:val="001151ED"/>
    <w:rsid w:val="00115576"/>
    <w:rsid w:val="00115EB2"/>
    <w:rsid w:val="00116D02"/>
    <w:rsid w:val="00117172"/>
    <w:rsid w:val="001175F1"/>
    <w:rsid w:val="00117954"/>
    <w:rsid w:val="00117D45"/>
    <w:rsid w:val="00120042"/>
    <w:rsid w:val="001201E1"/>
    <w:rsid w:val="0012145D"/>
    <w:rsid w:val="001221D2"/>
    <w:rsid w:val="00122E7E"/>
    <w:rsid w:val="00123A8B"/>
    <w:rsid w:val="00123C8B"/>
    <w:rsid w:val="00124A80"/>
    <w:rsid w:val="00124E1F"/>
    <w:rsid w:val="00124FF8"/>
    <w:rsid w:val="00127211"/>
    <w:rsid w:val="0012785D"/>
    <w:rsid w:val="00127DCF"/>
    <w:rsid w:val="00127E52"/>
    <w:rsid w:val="00130117"/>
    <w:rsid w:val="00130577"/>
    <w:rsid w:val="00130AD9"/>
    <w:rsid w:val="00131AC9"/>
    <w:rsid w:val="00131D83"/>
    <w:rsid w:val="00132119"/>
    <w:rsid w:val="0013335D"/>
    <w:rsid w:val="00133524"/>
    <w:rsid w:val="00133A87"/>
    <w:rsid w:val="001344E5"/>
    <w:rsid w:val="001364B7"/>
    <w:rsid w:val="0013651D"/>
    <w:rsid w:val="00136AFD"/>
    <w:rsid w:val="00140981"/>
    <w:rsid w:val="00140CB1"/>
    <w:rsid w:val="00140D6B"/>
    <w:rsid w:val="00141173"/>
    <w:rsid w:val="00141A6C"/>
    <w:rsid w:val="001422E7"/>
    <w:rsid w:val="001425E7"/>
    <w:rsid w:val="0014305B"/>
    <w:rsid w:val="001437A4"/>
    <w:rsid w:val="00143BA5"/>
    <w:rsid w:val="00144062"/>
    <w:rsid w:val="0014436F"/>
    <w:rsid w:val="00144DF9"/>
    <w:rsid w:val="001455A9"/>
    <w:rsid w:val="001455BD"/>
    <w:rsid w:val="00145D38"/>
    <w:rsid w:val="0014709F"/>
    <w:rsid w:val="001514F5"/>
    <w:rsid w:val="00151A46"/>
    <w:rsid w:val="00151BF5"/>
    <w:rsid w:val="00151C93"/>
    <w:rsid w:val="00151D87"/>
    <w:rsid w:val="001523EB"/>
    <w:rsid w:val="00152462"/>
    <w:rsid w:val="001528C5"/>
    <w:rsid w:val="00152B12"/>
    <w:rsid w:val="00154225"/>
    <w:rsid w:val="00154A58"/>
    <w:rsid w:val="00154AE7"/>
    <w:rsid w:val="00155DF8"/>
    <w:rsid w:val="001563B1"/>
    <w:rsid w:val="00156532"/>
    <w:rsid w:val="00156590"/>
    <w:rsid w:val="001573D6"/>
    <w:rsid w:val="00157B16"/>
    <w:rsid w:val="00157E97"/>
    <w:rsid w:val="0016068C"/>
    <w:rsid w:val="0016116B"/>
    <w:rsid w:val="001615E1"/>
    <w:rsid w:val="00161FDE"/>
    <w:rsid w:val="001626E8"/>
    <w:rsid w:val="00164156"/>
    <w:rsid w:val="00164F72"/>
    <w:rsid w:val="0016501D"/>
    <w:rsid w:val="00165317"/>
    <w:rsid w:val="001654A0"/>
    <w:rsid w:val="00165BF3"/>
    <w:rsid w:val="001663AB"/>
    <w:rsid w:val="00166636"/>
    <w:rsid w:val="001669CD"/>
    <w:rsid w:val="00166B2D"/>
    <w:rsid w:val="00167711"/>
    <w:rsid w:val="00167744"/>
    <w:rsid w:val="0016776C"/>
    <w:rsid w:val="00167BC5"/>
    <w:rsid w:val="001701C7"/>
    <w:rsid w:val="0017197D"/>
    <w:rsid w:val="0017197E"/>
    <w:rsid w:val="001719FF"/>
    <w:rsid w:val="00171ACF"/>
    <w:rsid w:val="00171C21"/>
    <w:rsid w:val="0017244F"/>
    <w:rsid w:val="00172948"/>
    <w:rsid w:val="00173F9E"/>
    <w:rsid w:val="001748E6"/>
    <w:rsid w:val="00174955"/>
    <w:rsid w:val="00174E46"/>
    <w:rsid w:val="00176199"/>
    <w:rsid w:val="001763BC"/>
    <w:rsid w:val="001769C4"/>
    <w:rsid w:val="00176E10"/>
    <w:rsid w:val="001772AE"/>
    <w:rsid w:val="001773BF"/>
    <w:rsid w:val="00177D41"/>
    <w:rsid w:val="00181E0E"/>
    <w:rsid w:val="00181EE4"/>
    <w:rsid w:val="00181F58"/>
    <w:rsid w:val="00182104"/>
    <w:rsid w:val="0018453A"/>
    <w:rsid w:val="00184965"/>
    <w:rsid w:val="00184E15"/>
    <w:rsid w:val="00185550"/>
    <w:rsid w:val="00185D4B"/>
    <w:rsid w:val="0018654D"/>
    <w:rsid w:val="001868DE"/>
    <w:rsid w:val="00186CB8"/>
    <w:rsid w:val="00186E80"/>
    <w:rsid w:val="00190175"/>
    <w:rsid w:val="0019021C"/>
    <w:rsid w:val="00190AFE"/>
    <w:rsid w:val="001916BB"/>
    <w:rsid w:val="001918E5"/>
    <w:rsid w:val="00191C71"/>
    <w:rsid w:val="00192625"/>
    <w:rsid w:val="0019453A"/>
    <w:rsid w:val="001945D8"/>
    <w:rsid w:val="00194DB3"/>
    <w:rsid w:val="00194E32"/>
    <w:rsid w:val="0019515B"/>
    <w:rsid w:val="001955EE"/>
    <w:rsid w:val="00195D6B"/>
    <w:rsid w:val="00196E75"/>
    <w:rsid w:val="001974C0"/>
    <w:rsid w:val="001976C9"/>
    <w:rsid w:val="001A011C"/>
    <w:rsid w:val="001A0DBD"/>
    <w:rsid w:val="001A157B"/>
    <w:rsid w:val="001A1659"/>
    <w:rsid w:val="001A2623"/>
    <w:rsid w:val="001A291D"/>
    <w:rsid w:val="001A3578"/>
    <w:rsid w:val="001A54EF"/>
    <w:rsid w:val="001A576F"/>
    <w:rsid w:val="001A58FA"/>
    <w:rsid w:val="001A6234"/>
    <w:rsid w:val="001A62AE"/>
    <w:rsid w:val="001A6C1A"/>
    <w:rsid w:val="001A6D04"/>
    <w:rsid w:val="001A7705"/>
    <w:rsid w:val="001A779B"/>
    <w:rsid w:val="001A7A19"/>
    <w:rsid w:val="001A7B28"/>
    <w:rsid w:val="001A7DB1"/>
    <w:rsid w:val="001B0FFD"/>
    <w:rsid w:val="001B1C13"/>
    <w:rsid w:val="001B1E73"/>
    <w:rsid w:val="001B2006"/>
    <w:rsid w:val="001B2394"/>
    <w:rsid w:val="001B3141"/>
    <w:rsid w:val="001B321C"/>
    <w:rsid w:val="001B33CB"/>
    <w:rsid w:val="001B365A"/>
    <w:rsid w:val="001B3938"/>
    <w:rsid w:val="001B3984"/>
    <w:rsid w:val="001B404A"/>
    <w:rsid w:val="001B42B9"/>
    <w:rsid w:val="001B4643"/>
    <w:rsid w:val="001B4ACC"/>
    <w:rsid w:val="001B4B76"/>
    <w:rsid w:val="001B5490"/>
    <w:rsid w:val="001B55BB"/>
    <w:rsid w:val="001B577F"/>
    <w:rsid w:val="001B5CEA"/>
    <w:rsid w:val="001B5F05"/>
    <w:rsid w:val="001B63F4"/>
    <w:rsid w:val="001B7004"/>
    <w:rsid w:val="001B7EFD"/>
    <w:rsid w:val="001C1823"/>
    <w:rsid w:val="001C18AD"/>
    <w:rsid w:val="001C1929"/>
    <w:rsid w:val="001C2253"/>
    <w:rsid w:val="001C27B3"/>
    <w:rsid w:val="001C30CB"/>
    <w:rsid w:val="001C39BF"/>
    <w:rsid w:val="001C3E19"/>
    <w:rsid w:val="001C3F83"/>
    <w:rsid w:val="001C4F1D"/>
    <w:rsid w:val="001C52A5"/>
    <w:rsid w:val="001C686B"/>
    <w:rsid w:val="001C6982"/>
    <w:rsid w:val="001C749B"/>
    <w:rsid w:val="001C7F4E"/>
    <w:rsid w:val="001D0605"/>
    <w:rsid w:val="001D1114"/>
    <w:rsid w:val="001D17D3"/>
    <w:rsid w:val="001D1A9B"/>
    <w:rsid w:val="001D216E"/>
    <w:rsid w:val="001D2D1E"/>
    <w:rsid w:val="001D3097"/>
    <w:rsid w:val="001D3795"/>
    <w:rsid w:val="001D3817"/>
    <w:rsid w:val="001D3ADC"/>
    <w:rsid w:val="001D4615"/>
    <w:rsid w:val="001D57B2"/>
    <w:rsid w:val="001D5C22"/>
    <w:rsid w:val="001D6065"/>
    <w:rsid w:val="001D60CA"/>
    <w:rsid w:val="001D708B"/>
    <w:rsid w:val="001D74DE"/>
    <w:rsid w:val="001D76E4"/>
    <w:rsid w:val="001D7AA9"/>
    <w:rsid w:val="001D7B24"/>
    <w:rsid w:val="001E1070"/>
    <w:rsid w:val="001E1561"/>
    <w:rsid w:val="001E2233"/>
    <w:rsid w:val="001E2A43"/>
    <w:rsid w:val="001E2CBF"/>
    <w:rsid w:val="001E40F5"/>
    <w:rsid w:val="001E434B"/>
    <w:rsid w:val="001E4D67"/>
    <w:rsid w:val="001E534B"/>
    <w:rsid w:val="001E5A90"/>
    <w:rsid w:val="001E61FC"/>
    <w:rsid w:val="001E68A1"/>
    <w:rsid w:val="001E7AB9"/>
    <w:rsid w:val="001E7B48"/>
    <w:rsid w:val="001F0177"/>
    <w:rsid w:val="001F05DB"/>
    <w:rsid w:val="001F2080"/>
    <w:rsid w:val="001F2394"/>
    <w:rsid w:val="001F2FA5"/>
    <w:rsid w:val="001F3643"/>
    <w:rsid w:val="001F52FE"/>
    <w:rsid w:val="001F5329"/>
    <w:rsid w:val="001F5E38"/>
    <w:rsid w:val="001F6531"/>
    <w:rsid w:val="00200875"/>
    <w:rsid w:val="00200CC8"/>
    <w:rsid w:val="00201176"/>
    <w:rsid w:val="0020154C"/>
    <w:rsid w:val="00202953"/>
    <w:rsid w:val="00203A31"/>
    <w:rsid w:val="00205C3B"/>
    <w:rsid w:val="0020653F"/>
    <w:rsid w:val="00206624"/>
    <w:rsid w:val="0020689C"/>
    <w:rsid w:val="00206E55"/>
    <w:rsid w:val="00207B00"/>
    <w:rsid w:val="00207B8B"/>
    <w:rsid w:val="002100CB"/>
    <w:rsid w:val="00210BD7"/>
    <w:rsid w:val="002111CD"/>
    <w:rsid w:val="002112A6"/>
    <w:rsid w:val="00211E20"/>
    <w:rsid w:val="00212149"/>
    <w:rsid w:val="00212C94"/>
    <w:rsid w:val="0021343A"/>
    <w:rsid w:val="00213509"/>
    <w:rsid w:val="002142C5"/>
    <w:rsid w:val="002144E1"/>
    <w:rsid w:val="002152B5"/>
    <w:rsid w:val="002153C8"/>
    <w:rsid w:val="002156D0"/>
    <w:rsid w:val="0021578E"/>
    <w:rsid w:val="00215AF5"/>
    <w:rsid w:val="00216588"/>
    <w:rsid w:val="00216716"/>
    <w:rsid w:val="00217084"/>
    <w:rsid w:val="002172A6"/>
    <w:rsid w:val="002175DC"/>
    <w:rsid w:val="002177C8"/>
    <w:rsid w:val="00217F5A"/>
    <w:rsid w:val="0022070C"/>
    <w:rsid w:val="00220878"/>
    <w:rsid w:val="002209F6"/>
    <w:rsid w:val="00220F85"/>
    <w:rsid w:val="0022197E"/>
    <w:rsid w:val="00221C87"/>
    <w:rsid w:val="00222FDF"/>
    <w:rsid w:val="0022362A"/>
    <w:rsid w:val="00223964"/>
    <w:rsid w:val="00223B69"/>
    <w:rsid w:val="00224011"/>
    <w:rsid w:val="00224021"/>
    <w:rsid w:val="002240AF"/>
    <w:rsid w:val="0022427C"/>
    <w:rsid w:val="00224462"/>
    <w:rsid w:val="00224755"/>
    <w:rsid w:val="00224784"/>
    <w:rsid w:val="002247A7"/>
    <w:rsid w:val="00224BC4"/>
    <w:rsid w:val="00224C18"/>
    <w:rsid w:val="00224E60"/>
    <w:rsid w:val="00225677"/>
    <w:rsid w:val="0022662B"/>
    <w:rsid w:val="00226A62"/>
    <w:rsid w:val="00227347"/>
    <w:rsid w:val="0022755C"/>
    <w:rsid w:val="00227636"/>
    <w:rsid w:val="002278F5"/>
    <w:rsid w:val="00230200"/>
    <w:rsid w:val="0023335D"/>
    <w:rsid w:val="002334CE"/>
    <w:rsid w:val="00233AE0"/>
    <w:rsid w:val="00233F7C"/>
    <w:rsid w:val="002349D4"/>
    <w:rsid w:val="0023671A"/>
    <w:rsid w:val="00236AFC"/>
    <w:rsid w:val="00236E7B"/>
    <w:rsid w:val="0023748F"/>
    <w:rsid w:val="00237F86"/>
    <w:rsid w:val="00240F09"/>
    <w:rsid w:val="00241089"/>
    <w:rsid w:val="002420B4"/>
    <w:rsid w:val="0024290C"/>
    <w:rsid w:val="00243076"/>
    <w:rsid w:val="002437A1"/>
    <w:rsid w:val="0024503A"/>
    <w:rsid w:val="002452F6"/>
    <w:rsid w:val="002457DE"/>
    <w:rsid w:val="00245FA4"/>
    <w:rsid w:val="002460F4"/>
    <w:rsid w:val="00246303"/>
    <w:rsid w:val="00246733"/>
    <w:rsid w:val="002469EB"/>
    <w:rsid w:val="0024702B"/>
    <w:rsid w:val="002478AE"/>
    <w:rsid w:val="00247945"/>
    <w:rsid w:val="002479BC"/>
    <w:rsid w:val="00247E37"/>
    <w:rsid w:val="002516CF"/>
    <w:rsid w:val="00252916"/>
    <w:rsid w:val="00254486"/>
    <w:rsid w:val="00254B34"/>
    <w:rsid w:val="002551C5"/>
    <w:rsid w:val="00255B4E"/>
    <w:rsid w:val="00255D8F"/>
    <w:rsid w:val="00256EAC"/>
    <w:rsid w:val="002577EA"/>
    <w:rsid w:val="0025795B"/>
    <w:rsid w:val="002601A8"/>
    <w:rsid w:val="00260571"/>
    <w:rsid w:val="00260D6D"/>
    <w:rsid w:val="00260E80"/>
    <w:rsid w:val="0026186F"/>
    <w:rsid w:val="00261C8E"/>
    <w:rsid w:val="002629DC"/>
    <w:rsid w:val="00263151"/>
    <w:rsid w:val="0026320D"/>
    <w:rsid w:val="002638C9"/>
    <w:rsid w:val="00263A91"/>
    <w:rsid w:val="00263C1A"/>
    <w:rsid w:val="00264665"/>
    <w:rsid w:val="002652ED"/>
    <w:rsid w:val="002674EC"/>
    <w:rsid w:val="0026754F"/>
    <w:rsid w:val="002675E7"/>
    <w:rsid w:val="00267968"/>
    <w:rsid w:val="00267C90"/>
    <w:rsid w:val="00270B30"/>
    <w:rsid w:val="00271D8F"/>
    <w:rsid w:val="002722CD"/>
    <w:rsid w:val="00272497"/>
    <w:rsid w:val="0027272B"/>
    <w:rsid w:val="00272B86"/>
    <w:rsid w:val="00272C75"/>
    <w:rsid w:val="002735BE"/>
    <w:rsid w:val="00273BD7"/>
    <w:rsid w:val="00273C16"/>
    <w:rsid w:val="00273D28"/>
    <w:rsid w:val="00274CDC"/>
    <w:rsid w:val="00274E5E"/>
    <w:rsid w:val="0027559D"/>
    <w:rsid w:val="0027571C"/>
    <w:rsid w:val="0027628D"/>
    <w:rsid w:val="0027690F"/>
    <w:rsid w:val="002769AE"/>
    <w:rsid w:val="00276C2A"/>
    <w:rsid w:val="00277107"/>
    <w:rsid w:val="00277549"/>
    <w:rsid w:val="00277BBE"/>
    <w:rsid w:val="00280240"/>
    <w:rsid w:val="002809B5"/>
    <w:rsid w:val="00280AD5"/>
    <w:rsid w:val="00280E35"/>
    <w:rsid w:val="00280FE5"/>
    <w:rsid w:val="0028100A"/>
    <w:rsid w:val="0028130B"/>
    <w:rsid w:val="002816CD"/>
    <w:rsid w:val="00281E19"/>
    <w:rsid w:val="00282916"/>
    <w:rsid w:val="00283B67"/>
    <w:rsid w:val="0028413C"/>
    <w:rsid w:val="002843A1"/>
    <w:rsid w:val="002844F0"/>
    <w:rsid w:val="00284534"/>
    <w:rsid w:val="00284BF7"/>
    <w:rsid w:val="00285BF8"/>
    <w:rsid w:val="00285C02"/>
    <w:rsid w:val="002866DB"/>
    <w:rsid w:val="002869D6"/>
    <w:rsid w:val="00286AD4"/>
    <w:rsid w:val="00287F2A"/>
    <w:rsid w:val="002902C2"/>
    <w:rsid w:val="00291C99"/>
    <w:rsid w:val="002920C4"/>
    <w:rsid w:val="00292686"/>
    <w:rsid w:val="00292CDB"/>
    <w:rsid w:val="00293D49"/>
    <w:rsid w:val="002941D2"/>
    <w:rsid w:val="0029459F"/>
    <w:rsid w:val="00295B96"/>
    <w:rsid w:val="00296F00"/>
    <w:rsid w:val="00297319"/>
    <w:rsid w:val="00297384"/>
    <w:rsid w:val="002A08EB"/>
    <w:rsid w:val="002A1C89"/>
    <w:rsid w:val="002A2B23"/>
    <w:rsid w:val="002A3400"/>
    <w:rsid w:val="002A3B7D"/>
    <w:rsid w:val="002A46D5"/>
    <w:rsid w:val="002A4E4F"/>
    <w:rsid w:val="002A532D"/>
    <w:rsid w:val="002A53E6"/>
    <w:rsid w:val="002A6B21"/>
    <w:rsid w:val="002A735E"/>
    <w:rsid w:val="002B054B"/>
    <w:rsid w:val="002B0653"/>
    <w:rsid w:val="002B0F1A"/>
    <w:rsid w:val="002B39F6"/>
    <w:rsid w:val="002B3B5A"/>
    <w:rsid w:val="002B49F8"/>
    <w:rsid w:val="002B4F11"/>
    <w:rsid w:val="002B58B0"/>
    <w:rsid w:val="002B5B62"/>
    <w:rsid w:val="002B6C42"/>
    <w:rsid w:val="002B6EBD"/>
    <w:rsid w:val="002B776A"/>
    <w:rsid w:val="002C0024"/>
    <w:rsid w:val="002C0580"/>
    <w:rsid w:val="002C09E0"/>
    <w:rsid w:val="002C1529"/>
    <w:rsid w:val="002C1A97"/>
    <w:rsid w:val="002C1D7F"/>
    <w:rsid w:val="002C22C6"/>
    <w:rsid w:val="002C3712"/>
    <w:rsid w:val="002C3BE3"/>
    <w:rsid w:val="002C45BD"/>
    <w:rsid w:val="002C4834"/>
    <w:rsid w:val="002C4FB9"/>
    <w:rsid w:val="002C624F"/>
    <w:rsid w:val="002C638B"/>
    <w:rsid w:val="002C641D"/>
    <w:rsid w:val="002C70BB"/>
    <w:rsid w:val="002C71B8"/>
    <w:rsid w:val="002C75FF"/>
    <w:rsid w:val="002C7949"/>
    <w:rsid w:val="002D0714"/>
    <w:rsid w:val="002D0BA9"/>
    <w:rsid w:val="002D2AA5"/>
    <w:rsid w:val="002D303A"/>
    <w:rsid w:val="002D310B"/>
    <w:rsid w:val="002D4B8D"/>
    <w:rsid w:val="002D4D55"/>
    <w:rsid w:val="002D4D75"/>
    <w:rsid w:val="002D4DD6"/>
    <w:rsid w:val="002D4F0D"/>
    <w:rsid w:val="002D5333"/>
    <w:rsid w:val="002D61A4"/>
    <w:rsid w:val="002D61D2"/>
    <w:rsid w:val="002D64F9"/>
    <w:rsid w:val="002E0E91"/>
    <w:rsid w:val="002E14E1"/>
    <w:rsid w:val="002E1943"/>
    <w:rsid w:val="002E1C83"/>
    <w:rsid w:val="002E1CC8"/>
    <w:rsid w:val="002E247D"/>
    <w:rsid w:val="002E30D7"/>
    <w:rsid w:val="002E3302"/>
    <w:rsid w:val="002E333F"/>
    <w:rsid w:val="002E3700"/>
    <w:rsid w:val="002E41A8"/>
    <w:rsid w:val="002E4A08"/>
    <w:rsid w:val="002E4AD2"/>
    <w:rsid w:val="002E530D"/>
    <w:rsid w:val="002E562E"/>
    <w:rsid w:val="002E673B"/>
    <w:rsid w:val="002E6FA3"/>
    <w:rsid w:val="002E73C4"/>
    <w:rsid w:val="002E7759"/>
    <w:rsid w:val="002E7E6D"/>
    <w:rsid w:val="002F0151"/>
    <w:rsid w:val="002F01F5"/>
    <w:rsid w:val="002F0A0B"/>
    <w:rsid w:val="002F179C"/>
    <w:rsid w:val="002F1B75"/>
    <w:rsid w:val="002F2168"/>
    <w:rsid w:val="002F2C54"/>
    <w:rsid w:val="002F2F7F"/>
    <w:rsid w:val="002F3F61"/>
    <w:rsid w:val="002F3F9E"/>
    <w:rsid w:val="002F4157"/>
    <w:rsid w:val="002F460A"/>
    <w:rsid w:val="002F4B74"/>
    <w:rsid w:val="002F4DC3"/>
    <w:rsid w:val="002F4E6C"/>
    <w:rsid w:val="002F4F8A"/>
    <w:rsid w:val="002F59BB"/>
    <w:rsid w:val="002F7237"/>
    <w:rsid w:val="002F78FC"/>
    <w:rsid w:val="002F7AFB"/>
    <w:rsid w:val="00300324"/>
    <w:rsid w:val="00300965"/>
    <w:rsid w:val="00300D09"/>
    <w:rsid w:val="003019CF"/>
    <w:rsid w:val="00301A4F"/>
    <w:rsid w:val="00301A71"/>
    <w:rsid w:val="003037A4"/>
    <w:rsid w:val="00303D4E"/>
    <w:rsid w:val="003041A6"/>
    <w:rsid w:val="003041A9"/>
    <w:rsid w:val="003042F5"/>
    <w:rsid w:val="00304731"/>
    <w:rsid w:val="00304E2F"/>
    <w:rsid w:val="00305113"/>
    <w:rsid w:val="00305A68"/>
    <w:rsid w:val="00306096"/>
    <w:rsid w:val="00306938"/>
    <w:rsid w:val="00306C9F"/>
    <w:rsid w:val="00307519"/>
    <w:rsid w:val="003075AC"/>
    <w:rsid w:val="00310727"/>
    <w:rsid w:val="00311293"/>
    <w:rsid w:val="00311344"/>
    <w:rsid w:val="00311372"/>
    <w:rsid w:val="003118B3"/>
    <w:rsid w:val="003119D4"/>
    <w:rsid w:val="0031204A"/>
    <w:rsid w:val="00312E7F"/>
    <w:rsid w:val="0031320D"/>
    <w:rsid w:val="00313992"/>
    <w:rsid w:val="00313D5B"/>
    <w:rsid w:val="003143D9"/>
    <w:rsid w:val="003149B4"/>
    <w:rsid w:val="00314B49"/>
    <w:rsid w:val="00315895"/>
    <w:rsid w:val="00315A26"/>
    <w:rsid w:val="003163C7"/>
    <w:rsid w:val="00316402"/>
    <w:rsid w:val="00317165"/>
    <w:rsid w:val="003179C7"/>
    <w:rsid w:val="0032047C"/>
    <w:rsid w:val="00320599"/>
    <w:rsid w:val="003209B1"/>
    <w:rsid w:val="00320CE7"/>
    <w:rsid w:val="00320EF2"/>
    <w:rsid w:val="003214FD"/>
    <w:rsid w:val="0032162C"/>
    <w:rsid w:val="00321DFA"/>
    <w:rsid w:val="00322395"/>
    <w:rsid w:val="00323658"/>
    <w:rsid w:val="0032388B"/>
    <w:rsid w:val="00323ACC"/>
    <w:rsid w:val="00325563"/>
    <w:rsid w:val="00325C6F"/>
    <w:rsid w:val="00326BBD"/>
    <w:rsid w:val="0032711E"/>
    <w:rsid w:val="00327143"/>
    <w:rsid w:val="0032721E"/>
    <w:rsid w:val="00327793"/>
    <w:rsid w:val="00327B93"/>
    <w:rsid w:val="003301F9"/>
    <w:rsid w:val="00330909"/>
    <w:rsid w:val="00330B14"/>
    <w:rsid w:val="00330B25"/>
    <w:rsid w:val="0033182B"/>
    <w:rsid w:val="00331ADC"/>
    <w:rsid w:val="00331D73"/>
    <w:rsid w:val="0033264B"/>
    <w:rsid w:val="0033266A"/>
    <w:rsid w:val="00332F8B"/>
    <w:rsid w:val="0033367E"/>
    <w:rsid w:val="0033381F"/>
    <w:rsid w:val="00333ED8"/>
    <w:rsid w:val="003355D9"/>
    <w:rsid w:val="0033658E"/>
    <w:rsid w:val="0033687D"/>
    <w:rsid w:val="0033691E"/>
    <w:rsid w:val="0033735A"/>
    <w:rsid w:val="00340162"/>
    <w:rsid w:val="00340A84"/>
    <w:rsid w:val="0034238E"/>
    <w:rsid w:val="003428B9"/>
    <w:rsid w:val="00343238"/>
    <w:rsid w:val="00343E43"/>
    <w:rsid w:val="0034478F"/>
    <w:rsid w:val="003451A0"/>
    <w:rsid w:val="00345363"/>
    <w:rsid w:val="00345B72"/>
    <w:rsid w:val="003477FD"/>
    <w:rsid w:val="00347889"/>
    <w:rsid w:val="003478E4"/>
    <w:rsid w:val="003502C9"/>
    <w:rsid w:val="003511C3"/>
    <w:rsid w:val="00351231"/>
    <w:rsid w:val="0035148E"/>
    <w:rsid w:val="00351D76"/>
    <w:rsid w:val="003524C6"/>
    <w:rsid w:val="00352577"/>
    <w:rsid w:val="00352626"/>
    <w:rsid w:val="00353249"/>
    <w:rsid w:val="00353CAE"/>
    <w:rsid w:val="0035440C"/>
    <w:rsid w:val="00354C2E"/>
    <w:rsid w:val="00354C9D"/>
    <w:rsid w:val="003550D4"/>
    <w:rsid w:val="003551B9"/>
    <w:rsid w:val="00355214"/>
    <w:rsid w:val="003559D9"/>
    <w:rsid w:val="003563A2"/>
    <w:rsid w:val="00356E7F"/>
    <w:rsid w:val="00356FEA"/>
    <w:rsid w:val="0036074A"/>
    <w:rsid w:val="00361694"/>
    <w:rsid w:val="003618A0"/>
    <w:rsid w:val="00361C7B"/>
    <w:rsid w:val="00361DAB"/>
    <w:rsid w:val="003622AC"/>
    <w:rsid w:val="003629BD"/>
    <w:rsid w:val="00362D5B"/>
    <w:rsid w:val="003635AD"/>
    <w:rsid w:val="00363CD5"/>
    <w:rsid w:val="0036438B"/>
    <w:rsid w:val="00364686"/>
    <w:rsid w:val="003650CF"/>
    <w:rsid w:val="00365211"/>
    <w:rsid w:val="003656A5"/>
    <w:rsid w:val="00365E8A"/>
    <w:rsid w:val="00365F98"/>
    <w:rsid w:val="003664C3"/>
    <w:rsid w:val="003668C6"/>
    <w:rsid w:val="00366992"/>
    <w:rsid w:val="00367F8A"/>
    <w:rsid w:val="003717B5"/>
    <w:rsid w:val="003717F7"/>
    <w:rsid w:val="00371CD3"/>
    <w:rsid w:val="0037234C"/>
    <w:rsid w:val="003725AD"/>
    <w:rsid w:val="00372966"/>
    <w:rsid w:val="00372AD0"/>
    <w:rsid w:val="00373C9E"/>
    <w:rsid w:val="00374861"/>
    <w:rsid w:val="00374A84"/>
    <w:rsid w:val="00374BB7"/>
    <w:rsid w:val="003751B6"/>
    <w:rsid w:val="00375401"/>
    <w:rsid w:val="003754F0"/>
    <w:rsid w:val="0037582E"/>
    <w:rsid w:val="003770F9"/>
    <w:rsid w:val="003774E6"/>
    <w:rsid w:val="00377A9E"/>
    <w:rsid w:val="00377BE4"/>
    <w:rsid w:val="00380467"/>
    <w:rsid w:val="003808F0"/>
    <w:rsid w:val="00381074"/>
    <w:rsid w:val="00381090"/>
    <w:rsid w:val="00381B77"/>
    <w:rsid w:val="00381FB6"/>
    <w:rsid w:val="003826C2"/>
    <w:rsid w:val="00382720"/>
    <w:rsid w:val="00382B76"/>
    <w:rsid w:val="00382BD9"/>
    <w:rsid w:val="00382DB7"/>
    <w:rsid w:val="00386E31"/>
    <w:rsid w:val="0038756B"/>
    <w:rsid w:val="00387944"/>
    <w:rsid w:val="003906B7"/>
    <w:rsid w:val="00390843"/>
    <w:rsid w:val="00390887"/>
    <w:rsid w:val="00391A29"/>
    <w:rsid w:val="0039294B"/>
    <w:rsid w:val="00392C03"/>
    <w:rsid w:val="00392DE2"/>
    <w:rsid w:val="00393213"/>
    <w:rsid w:val="00394B83"/>
    <w:rsid w:val="00394C8C"/>
    <w:rsid w:val="00394CE9"/>
    <w:rsid w:val="00395089"/>
    <w:rsid w:val="003956AD"/>
    <w:rsid w:val="003959B1"/>
    <w:rsid w:val="003960D7"/>
    <w:rsid w:val="003962B9"/>
    <w:rsid w:val="003964A3"/>
    <w:rsid w:val="003969D5"/>
    <w:rsid w:val="00397504"/>
    <w:rsid w:val="0039756E"/>
    <w:rsid w:val="003977B2"/>
    <w:rsid w:val="003A00D2"/>
    <w:rsid w:val="003A03F8"/>
    <w:rsid w:val="003A0DCF"/>
    <w:rsid w:val="003A16A7"/>
    <w:rsid w:val="003A1C72"/>
    <w:rsid w:val="003A1DDA"/>
    <w:rsid w:val="003A2007"/>
    <w:rsid w:val="003A227F"/>
    <w:rsid w:val="003A24CD"/>
    <w:rsid w:val="003A257A"/>
    <w:rsid w:val="003A2CF2"/>
    <w:rsid w:val="003A4007"/>
    <w:rsid w:val="003A4196"/>
    <w:rsid w:val="003A41B0"/>
    <w:rsid w:val="003A52E5"/>
    <w:rsid w:val="003A53AD"/>
    <w:rsid w:val="003A53CC"/>
    <w:rsid w:val="003A55A6"/>
    <w:rsid w:val="003A6191"/>
    <w:rsid w:val="003A7478"/>
    <w:rsid w:val="003A75CB"/>
    <w:rsid w:val="003B031A"/>
    <w:rsid w:val="003B17B4"/>
    <w:rsid w:val="003B2564"/>
    <w:rsid w:val="003B3617"/>
    <w:rsid w:val="003B3B0B"/>
    <w:rsid w:val="003B40E6"/>
    <w:rsid w:val="003B4DB9"/>
    <w:rsid w:val="003B4E37"/>
    <w:rsid w:val="003B6199"/>
    <w:rsid w:val="003B642F"/>
    <w:rsid w:val="003B6436"/>
    <w:rsid w:val="003B7BA4"/>
    <w:rsid w:val="003C019E"/>
    <w:rsid w:val="003C0427"/>
    <w:rsid w:val="003C042A"/>
    <w:rsid w:val="003C04CD"/>
    <w:rsid w:val="003C0FEF"/>
    <w:rsid w:val="003C1030"/>
    <w:rsid w:val="003C17E4"/>
    <w:rsid w:val="003C1AA6"/>
    <w:rsid w:val="003C2514"/>
    <w:rsid w:val="003C2E08"/>
    <w:rsid w:val="003C3952"/>
    <w:rsid w:val="003C5969"/>
    <w:rsid w:val="003C6EDE"/>
    <w:rsid w:val="003C744F"/>
    <w:rsid w:val="003C7978"/>
    <w:rsid w:val="003C7BA1"/>
    <w:rsid w:val="003D0AA8"/>
    <w:rsid w:val="003D0C67"/>
    <w:rsid w:val="003D0F31"/>
    <w:rsid w:val="003D1105"/>
    <w:rsid w:val="003D13C6"/>
    <w:rsid w:val="003D17E9"/>
    <w:rsid w:val="003D2680"/>
    <w:rsid w:val="003D2C2C"/>
    <w:rsid w:val="003D2DAF"/>
    <w:rsid w:val="003D2F1C"/>
    <w:rsid w:val="003D358A"/>
    <w:rsid w:val="003D3EE8"/>
    <w:rsid w:val="003D40E8"/>
    <w:rsid w:val="003D46D3"/>
    <w:rsid w:val="003D4D1F"/>
    <w:rsid w:val="003D4E31"/>
    <w:rsid w:val="003D5265"/>
    <w:rsid w:val="003D570B"/>
    <w:rsid w:val="003D5985"/>
    <w:rsid w:val="003D5FCA"/>
    <w:rsid w:val="003D6309"/>
    <w:rsid w:val="003D6632"/>
    <w:rsid w:val="003D73B8"/>
    <w:rsid w:val="003D79A1"/>
    <w:rsid w:val="003D7D2C"/>
    <w:rsid w:val="003D7F12"/>
    <w:rsid w:val="003D7FAB"/>
    <w:rsid w:val="003E0F45"/>
    <w:rsid w:val="003E1396"/>
    <w:rsid w:val="003E1613"/>
    <w:rsid w:val="003E1BA4"/>
    <w:rsid w:val="003E1D0F"/>
    <w:rsid w:val="003E266C"/>
    <w:rsid w:val="003E3248"/>
    <w:rsid w:val="003E3F86"/>
    <w:rsid w:val="003E4641"/>
    <w:rsid w:val="003E4A69"/>
    <w:rsid w:val="003E6000"/>
    <w:rsid w:val="003E63B2"/>
    <w:rsid w:val="003E6457"/>
    <w:rsid w:val="003E6DB3"/>
    <w:rsid w:val="003E7731"/>
    <w:rsid w:val="003E7A31"/>
    <w:rsid w:val="003E7F7A"/>
    <w:rsid w:val="003F029A"/>
    <w:rsid w:val="003F0FD6"/>
    <w:rsid w:val="003F1040"/>
    <w:rsid w:val="003F19A1"/>
    <w:rsid w:val="003F1BFA"/>
    <w:rsid w:val="003F1E64"/>
    <w:rsid w:val="003F22DF"/>
    <w:rsid w:val="003F23DE"/>
    <w:rsid w:val="003F2DF5"/>
    <w:rsid w:val="003F35CE"/>
    <w:rsid w:val="003F3E07"/>
    <w:rsid w:val="003F3F2B"/>
    <w:rsid w:val="003F4974"/>
    <w:rsid w:val="003F4A5D"/>
    <w:rsid w:val="003F4C7A"/>
    <w:rsid w:val="003F51D9"/>
    <w:rsid w:val="003F64D5"/>
    <w:rsid w:val="003F668E"/>
    <w:rsid w:val="003F66A0"/>
    <w:rsid w:val="003F6A58"/>
    <w:rsid w:val="003F7662"/>
    <w:rsid w:val="0040031D"/>
    <w:rsid w:val="00400BAE"/>
    <w:rsid w:val="00400F2D"/>
    <w:rsid w:val="00400F8A"/>
    <w:rsid w:val="004012B0"/>
    <w:rsid w:val="004012C3"/>
    <w:rsid w:val="004024A0"/>
    <w:rsid w:val="00402587"/>
    <w:rsid w:val="00402B7D"/>
    <w:rsid w:val="00402F7A"/>
    <w:rsid w:val="00403605"/>
    <w:rsid w:val="00403906"/>
    <w:rsid w:val="00403B8E"/>
    <w:rsid w:val="0040473C"/>
    <w:rsid w:val="0040481F"/>
    <w:rsid w:val="0040676D"/>
    <w:rsid w:val="00406B9C"/>
    <w:rsid w:val="00407BCA"/>
    <w:rsid w:val="00407E3D"/>
    <w:rsid w:val="0041056B"/>
    <w:rsid w:val="004108F7"/>
    <w:rsid w:val="004110F4"/>
    <w:rsid w:val="004112A5"/>
    <w:rsid w:val="004112A7"/>
    <w:rsid w:val="00411D38"/>
    <w:rsid w:val="00411DD0"/>
    <w:rsid w:val="0041290D"/>
    <w:rsid w:val="00413602"/>
    <w:rsid w:val="004138BB"/>
    <w:rsid w:val="00413D59"/>
    <w:rsid w:val="00413EC5"/>
    <w:rsid w:val="00414F89"/>
    <w:rsid w:val="00416187"/>
    <w:rsid w:val="004161DA"/>
    <w:rsid w:val="004161F6"/>
    <w:rsid w:val="004162C2"/>
    <w:rsid w:val="004165DD"/>
    <w:rsid w:val="00417BB7"/>
    <w:rsid w:val="00422ADA"/>
    <w:rsid w:val="00422B3D"/>
    <w:rsid w:val="00422D17"/>
    <w:rsid w:val="004238C5"/>
    <w:rsid w:val="00423B63"/>
    <w:rsid w:val="004257AF"/>
    <w:rsid w:val="00425C7F"/>
    <w:rsid w:val="00425CA5"/>
    <w:rsid w:val="00425EFB"/>
    <w:rsid w:val="004265C6"/>
    <w:rsid w:val="0042660B"/>
    <w:rsid w:val="004268A6"/>
    <w:rsid w:val="00426B74"/>
    <w:rsid w:val="0042766C"/>
    <w:rsid w:val="00427A29"/>
    <w:rsid w:val="00427DE3"/>
    <w:rsid w:val="004306E6"/>
    <w:rsid w:val="00430D47"/>
    <w:rsid w:val="00431962"/>
    <w:rsid w:val="004326A0"/>
    <w:rsid w:val="0043289C"/>
    <w:rsid w:val="00432C3C"/>
    <w:rsid w:val="00432D83"/>
    <w:rsid w:val="004331BD"/>
    <w:rsid w:val="00433FB9"/>
    <w:rsid w:val="00434779"/>
    <w:rsid w:val="00434B56"/>
    <w:rsid w:val="004355A1"/>
    <w:rsid w:val="00435B3D"/>
    <w:rsid w:val="00435D4B"/>
    <w:rsid w:val="00435E37"/>
    <w:rsid w:val="00436D2E"/>
    <w:rsid w:val="00437529"/>
    <w:rsid w:val="00440094"/>
    <w:rsid w:val="00440DA4"/>
    <w:rsid w:val="0044207E"/>
    <w:rsid w:val="0044247C"/>
    <w:rsid w:val="0044386F"/>
    <w:rsid w:val="0044394B"/>
    <w:rsid w:val="00444194"/>
    <w:rsid w:val="0044457D"/>
    <w:rsid w:val="00444BAA"/>
    <w:rsid w:val="004456BC"/>
    <w:rsid w:val="00445CBC"/>
    <w:rsid w:val="00446424"/>
    <w:rsid w:val="0044666D"/>
    <w:rsid w:val="0044669E"/>
    <w:rsid w:val="00446AB1"/>
    <w:rsid w:val="00447AA1"/>
    <w:rsid w:val="00447CF4"/>
    <w:rsid w:val="00450A16"/>
    <w:rsid w:val="00450C39"/>
    <w:rsid w:val="00451BD8"/>
    <w:rsid w:val="00452729"/>
    <w:rsid w:val="004528BF"/>
    <w:rsid w:val="0045340E"/>
    <w:rsid w:val="004539F6"/>
    <w:rsid w:val="00454332"/>
    <w:rsid w:val="00456381"/>
    <w:rsid w:val="0045684D"/>
    <w:rsid w:val="00456C54"/>
    <w:rsid w:val="00456C78"/>
    <w:rsid w:val="004571C3"/>
    <w:rsid w:val="004575A2"/>
    <w:rsid w:val="00457E05"/>
    <w:rsid w:val="004600E7"/>
    <w:rsid w:val="00460734"/>
    <w:rsid w:val="004608F7"/>
    <w:rsid w:val="00460962"/>
    <w:rsid w:val="00462602"/>
    <w:rsid w:val="00462754"/>
    <w:rsid w:val="00463D20"/>
    <w:rsid w:val="00464CA3"/>
    <w:rsid w:val="00465B39"/>
    <w:rsid w:val="00465CA8"/>
    <w:rsid w:val="00466C98"/>
    <w:rsid w:val="004675E0"/>
    <w:rsid w:val="0046772A"/>
    <w:rsid w:val="00467731"/>
    <w:rsid w:val="00470580"/>
    <w:rsid w:val="0047119D"/>
    <w:rsid w:val="00471A43"/>
    <w:rsid w:val="00472298"/>
    <w:rsid w:val="004730DE"/>
    <w:rsid w:val="004737D7"/>
    <w:rsid w:val="00473F92"/>
    <w:rsid w:val="00474DAC"/>
    <w:rsid w:val="004750A6"/>
    <w:rsid w:val="00475AB0"/>
    <w:rsid w:val="00475C7C"/>
    <w:rsid w:val="00475F20"/>
    <w:rsid w:val="00476696"/>
    <w:rsid w:val="0047692B"/>
    <w:rsid w:val="00476ABD"/>
    <w:rsid w:val="00476CF8"/>
    <w:rsid w:val="004779A1"/>
    <w:rsid w:val="00477AA4"/>
    <w:rsid w:val="00480EE9"/>
    <w:rsid w:val="0048145F"/>
    <w:rsid w:val="0048185F"/>
    <w:rsid w:val="00481EBE"/>
    <w:rsid w:val="00482978"/>
    <w:rsid w:val="004831BA"/>
    <w:rsid w:val="00483281"/>
    <w:rsid w:val="00483935"/>
    <w:rsid w:val="0048461D"/>
    <w:rsid w:val="004849B1"/>
    <w:rsid w:val="00484CF3"/>
    <w:rsid w:val="00484D7E"/>
    <w:rsid w:val="00484DFB"/>
    <w:rsid w:val="00484F39"/>
    <w:rsid w:val="004852BE"/>
    <w:rsid w:val="00485BDA"/>
    <w:rsid w:val="00485F42"/>
    <w:rsid w:val="004860F1"/>
    <w:rsid w:val="004861D8"/>
    <w:rsid w:val="00486374"/>
    <w:rsid w:val="00486A8E"/>
    <w:rsid w:val="0048777B"/>
    <w:rsid w:val="00487A7E"/>
    <w:rsid w:val="0049042A"/>
    <w:rsid w:val="00491171"/>
    <w:rsid w:val="0049142B"/>
    <w:rsid w:val="00491577"/>
    <w:rsid w:val="004918E0"/>
    <w:rsid w:val="00492172"/>
    <w:rsid w:val="004925F2"/>
    <w:rsid w:val="00492DD4"/>
    <w:rsid w:val="00493688"/>
    <w:rsid w:val="0049383C"/>
    <w:rsid w:val="00494649"/>
    <w:rsid w:val="00495389"/>
    <w:rsid w:val="004953E5"/>
    <w:rsid w:val="0049559D"/>
    <w:rsid w:val="00495822"/>
    <w:rsid w:val="004967AD"/>
    <w:rsid w:val="004970A6"/>
    <w:rsid w:val="00497A7A"/>
    <w:rsid w:val="00497BB3"/>
    <w:rsid w:val="004A0F63"/>
    <w:rsid w:val="004A2097"/>
    <w:rsid w:val="004A25B1"/>
    <w:rsid w:val="004A27D5"/>
    <w:rsid w:val="004A29B8"/>
    <w:rsid w:val="004A4116"/>
    <w:rsid w:val="004A5077"/>
    <w:rsid w:val="004A5232"/>
    <w:rsid w:val="004A5C21"/>
    <w:rsid w:val="004A63AA"/>
    <w:rsid w:val="004A6F3F"/>
    <w:rsid w:val="004A7133"/>
    <w:rsid w:val="004A7AE4"/>
    <w:rsid w:val="004A7D4C"/>
    <w:rsid w:val="004B098F"/>
    <w:rsid w:val="004B0FF2"/>
    <w:rsid w:val="004B1406"/>
    <w:rsid w:val="004B14F0"/>
    <w:rsid w:val="004B1AC3"/>
    <w:rsid w:val="004B2048"/>
    <w:rsid w:val="004B2D05"/>
    <w:rsid w:val="004B3506"/>
    <w:rsid w:val="004B3D0A"/>
    <w:rsid w:val="004B40AF"/>
    <w:rsid w:val="004B4F34"/>
    <w:rsid w:val="004B4F99"/>
    <w:rsid w:val="004B5A96"/>
    <w:rsid w:val="004B5C78"/>
    <w:rsid w:val="004B60C3"/>
    <w:rsid w:val="004B672D"/>
    <w:rsid w:val="004B6C3F"/>
    <w:rsid w:val="004B72A5"/>
    <w:rsid w:val="004C074D"/>
    <w:rsid w:val="004C1888"/>
    <w:rsid w:val="004C285D"/>
    <w:rsid w:val="004C31A9"/>
    <w:rsid w:val="004C3291"/>
    <w:rsid w:val="004C39D8"/>
    <w:rsid w:val="004C4436"/>
    <w:rsid w:val="004C5522"/>
    <w:rsid w:val="004C60A4"/>
    <w:rsid w:val="004C7307"/>
    <w:rsid w:val="004C733B"/>
    <w:rsid w:val="004C7B7B"/>
    <w:rsid w:val="004C7FD4"/>
    <w:rsid w:val="004D0BA1"/>
    <w:rsid w:val="004D0CED"/>
    <w:rsid w:val="004D12D3"/>
    <w:rsid w:val="004D1986"/>
    <w:rsid w:val="004D1E53"/>
    <w:rsid w:val="004D2A55"/>
    <w:rsid w:val="004D2BDC"/>
    <w:rsid w:val="004D2D08"/>
    <w:rsid w:val="004D2EA0"/>
    <w:rsid w:val="004D33E2"/>
    <w:rsid w:val="004D378F"/>
    <w:rsid w:val="004D40A7"/>
    <w:rsid w:val="004D4D15"/>
    <w:rsid w:val="004D4F8D"/>
    <w:rsid w:val="004D5E69"/>
    <w:rsid w:val="004D5EDA"/>
    <w:rsid w:val="004D73F3"/>
    <w:rsid w:val="004D747A"/>
    <w:rsid w:val="004E029C"/>
    <w:rsid w:val="004E0541"/>
    <w:rsid w:val="004E0CC6"/>
    <w:rsid w:val="004E1F86"/>
    <w:rsid w:val="004E20DC"/>
    <w:rsid w:val="004E2F27"/>
    <w:rsid w:val="004E34A1"/>
    <w:rsid w:val="004E3D27"/>
    <w:rsid w:val="004E4315"/>
    <w:rsid w:val="004E4604"/>
    <w:rsid w:val="004E4762"/>
    <w:rsid w:val="004E47C9"/>
    <w:rsid w:val="004E60FF"/>
    <w:rsid w:val="004E689F"/>
    <w:rsid w:val="004E751B"/>
    <w:rsid w:val="004E7EDE"/>
    <w:rsid w:val="004F03AE"/>
    <w:rsid w:val="004F1708"/>
    <w:rsid w:val="004F196D"/>
    <w:rsid w:val="004F2E85"/>
    <w:rsid w:val="004F32FE"/>
    <w:rsid w:val="004F4CA6"/>
    <w:rsid w:val="004F4EEC"/>
    <w:rsid w:val="004F5DAF"/>
    <w:rsid w:val="004F6722"/>
    <w:rsid w:val="004F6D14"/>
    <w:rsid w:val="004F725F"/>
    <w:rsid w:val="004F729E"/>
    <w:rsid w:val="004F7CBE"/>
    <w:rsid w:val="004F7EC8"/>
    <w:rsid w:val="005005BF"/>
    <w:rsid w:val="005009D9"/>
    <w:rsid w:val="00500EF3"/>
    <w:rsid w:val="005013C5"/>
    <w:rsid w:val="00501A01"/>
    <w:rsid w:val="00502199"/>
    <w:rsid w:val="0050493C"/>
    <w:rsid w:val="00504BC3"/>
    <w:rsid w:val="00504DDA"/>
    <w:rsid w:val="00505D6B"/>
    <w:rsid w:val="00506082"/>
    <w:rsid w:val="0050641F"/>
    <w:rsid w:val="00506C34"/>
    <w:rsid w:val="00510486"/>
    <w:rsid w:val="005105C0"/>
    <w:rsid w:val="00511567"/>
    <w:rsid w:val="00511B4C"/>
    <w:rsid w:val="00511E4A"/>
    <w:rsid w:val="0051354F"/>
    <w:rsid w:val="00513667"/>
    <w:rsid w:val="00513949"/>
    <w:rsid w:val="00514E90"/>
    <w:rsid w:val="00515234"/>
    <w:rsid w:val="00515DE4"/>
    <w:rsid w:val="005160FF"/>
    <w:rsid w:val="005161A8"/>
    <w:rsid w:val="00517834"/>
    <w:rsid w:val="005178B8"/>
    <w:rsid w:val="005200D9"/>
    <w:rsid w:val="00520C4C"/>
    <w:rsid w:val="0052210E"/>
    <w:rsid w:val="00522FF1"/>
    <w:rsid w:val="00523291"/>
    <w:rsid w:val="00523F89"/>
    <w:rsid w:val="0052470E"/>
    <w:rsid w:val="00524BCC"/>
    <w:rsid w:val="00524CA5"/>
    <w:rsid w:val="005255BE"/>
    <w:rsid w:val="00525651"/>
    <w:rsid w:val="005258E0"/>
    <w:rsid w:val="00525E66"/>
    <w:rsid w:val="005263FA"/>
    <w:rsid w:val="005271DD"/>
    <w:rsid w:val="00527BDC"/>
    <w:rsid w:val="00527D08"/>
    <w:rsid w:val="00527DAF"/>
    <w:rsid w:val="00527E1F"/>
    <w:rsid w:val="00530074"/>
    <w:rsid w:val="00530AD4"/>
    <w:rsid w:val="00530B55"/>
    <w:rsid w:val="00531504"/>
    <w:rsid w:val="00531785"/>
    <w:rsid w:val="00531AC1"/>
    <w:rsid w:val="00531ED4"/>
    <w:rsid w:val="0053254E"/>
    <w:rsid w:val="00532D03"/>
    <w:rsid w:val="00532D09"/>
    <w:rsid w:val="00532F41"/>
    <w:rsid w:val="005339E8"/>
    <w:rsid w:val="005342AF"/>
    <w:rsid w:val="005344EA"/>
    <w:rsid w:val="0053467B"/>
    <w:rsid w:val="005349F9"/>
    <w:rsid w:val="00535E65"/>
    <w:rsid w:val="0053713B"/>
    <w:rsid w:val="0053767B"/>
    <w:rsid w:val="00537D58"/>
    <w:rsid w:val="00537E16"/>
    <w:rsid w:val="0054077D"/>
    <w:rsid w:val="00540A60"/>
    <w:rsid w:val="00541807"/>
    <w:rsid w:val="0054223B"/>
    <w:rsid w:val="00542AE7"/>
    <w:rsid w:val="00542C3C"/>
    <w:rsid w:val="00542FE1"/>
    <w:rsid w:val="00543368"/>
    <w:rsid w:val="005439D3"/>
    <w:rsid w:val="00543A93"/>
    <w:rsid w:val="005441F6"/>
    <w:rsid w:val="005445F8"/>
    <w:rsid w:val="0054494C"/>
    <w:rsid w:val="00544BC4"/>
    <w:rsid w:val="00545342"/>
    <w:rsid w:val="00546812"/>
    <w:rsid w:val="00547A41"/>
    <w:rsid w:val="00547F6B"/>
    <w:rsid w:val="0055019A"/>
    <w:rsid w:val="005503F9"/>
    <w:rsid w:val="00550557"/>
    <w:rsid w:val="00550B0B"/>
    <w:rsid w:val="00550F54"/>
    <w:rsid w:val="005529EC"/>
    <w:rsid w:val="00552F05"/>
    <w:rsid w:val="005530CC"/>
    <w:rsid w:val="00553374"/>
    <w:rsid w:val="0055394C"/>
    <w:rsid w:val="00554A5A"/>
    <w:rsid w:val="005554B4"/>
    <w:rsid w:val="00555647"/>
    <w:rsid w:val="00555AA4"/>
    <w:rsid w:val="00556714"/>
    <w:rsid w:val="00556B20"/>
    <w:rsid w:val="00556BC0"/>
    <w:rsid w:val="00557028"/>
    <w:rsid w:val="00557C01"/>
    <w:rsid w:val="00557D0B"/>
    <w:rsid w:val="00557E94"/>
    <w:rsid w:val="005609E5"/>
    <w:rsid w:val="00560C5A"/>
    <w:rsid w:val="00560FFF"/>
    <w:rsid w:val="00561340"/>
    <w:rsid w:val="005613AA"/>
    <w:rsid w:val="00561E15"/>
    <w:rsid w:val="005631DD"/>
    <w:rsid w:val="00563FCD"/>
    <w:rsid w:val="00564A58"/>
    <w:rsid w:val="00564F7D"/>
    <w:rsid w:val="00565044"/>
    <w:rsid w:val="00565181"/>
    <w:rsid w:val="00565658"/>
    <w:rsid w:val="005664B9"/>
    <w:rsid w:val="00566B6F"/>
    <w:rsid w:val="00567788"/>
    <w:rsid w:val="00570D7F"/>
    <w:rsid w:val="00570E63"/>
    <w:rsid w:val="00571BC4"/>
    <w:rsid w:val="00572F44"/>
    <w:rsid w:val="00573EA2"/>
    <w:rsid w:val="005749F9"/>
    <w:rsid w:val="005754EC"/>
    <w:rsid w:val="00575C35"/>
    <w:rsid w:val="00576609"/>
    <w:rsid w:val="005769AA"/>
    <w:rsid w:val="00576DB8"/>
    <w:rsid w:val="005773C1"/>
    <w:rsid w:val="00577E9E"/>
    <w:rsid w:val="005801A3"/>
    <w:rsid w:val="005807F0"/>
    <w:rsid w:val="005815E1"/>
    <w:rsid w:val="00583618"/>
    <w:rsid w:val="005846DF"/>
    <w:rsid w:val="00584975"/>
    <w:rsid w:val="00584B74"/>
    <w:rsid w:val="00584CBB"/>
    <w:rsid w:val="00585859"/>
    <w:rsid w:val="005864BF"/>
    <w:rsid w:val="00586DE5"/>
    <w:rsid w:val="00587387"/>
    <w:rsid w:val="00587582"/>
    <w:rsid w:val="00587A93"/>
    <w:rsid w:val="00587B60"/>
    <w:rsid w:val="00587E9C"/>
    <w:rsid w:val="00587FDB"/>
    <w:rsid w:val="005900C8"/>
    <w:rsid w:val="005904D6"/>
    <w:rsid w:val="00590AF8"/>
    <w:rsid w:val="00590EA8"/>
    <w:rsid w:val="0059139F"/>
    <w:rsid w:val="00591635"/>
    <w:rsid w:val="00591E4C"/>
    <w:rsid w:val="005920F7"/>
    <w:rsid w:val="00592178"/>
    <w:rsid w:val="00592750"/>
    <w:rsid w:val="005931AF"/>
    <w:rsid w:val="005939ED"/>
    <w:rsid w:val="005944AE"/>
    <w:rsid w:val="00594755"/>
    <w:rsid w:val="00594822"/>
    <w:rsid w:val="0059498D"/>
    <w:rsid w:val="005953AD"/>
    <w:rsid w:val="00595FDC"/>
    <w:rsid w:val="00596101"/>
    <w:rsid w:val="005967A7"/>
    <w:rsid w:val="00596AE4"/>
    <w:rsid w:val="00596C50"/>
    <w:rsid w:val="00596C81"/>
    <w:rsid w:val="00596C8E"/>
    <w:rsid w:val="00597523"/>
    <w:rsid w:val="00597625"/>
    <w:rsid w:val="005976AF"/>
    <w:rsid w:val="0059789A"/>
    <w:rsid w:val="00597C53"/>
    <w:rsid w:val="005A05E5"/>
    <w:rsid w:val="005A0691"/>
    <w:rsid w:val="005A0EFE"/>
    <w:rsid w:val="005A1788"/>
    <w:rsid w:val="005A1A00"/>
    <w:rsid w:val="005A23B6"/>
    <w:rsid w:val="005A25EA"/>
    <w:rsid w:val="005A2622"/>
    <w:rsid w:val="005A2C7B"/>
    <w:rsid w:val="005A2D0A"/>
    <w:rsid w:val="005A2FE0"/>
    <w:rsid w:val="005A3334"/>
    <w:rsid w:val="005A3D71"/>
    <w:rsid w:val="005A3D96"/>
    <w:rsid w:val="005A3F67"/>
    <w:rsid w:val="005A4918"/>
    <w:rsid w:val="005A5341"/>
    <w:rsid w:val="005A53A8"/>
    <w:rsid w:val="005A5A77"/>
    <w:rsid w:val="005A6658"/>
    <w:rsid w:val="005A693E"/>
    <w:rsid w:val="005A73D1"/>
    <w:rsid w:val="005A7505"/>
    <w:rsid w:val="005B0528"/>
    <w:rsid w:val="005B0C95"/>
    <w:rsid w:val="005B114A"/>
    <w:rsid w:val="005B1738"/>
    <w:rsid w:val="005B1AE8"/>
    <w:rsid w:val="005B20E7"/>
    <w:rsid w:val="005B2245"/>
    <w:rsid w:val="005B2341"/>
    <w:rsid w:val="005B238F"/>
    <w:rsid w:val="005B2F89"/>
    <w:rsid w:val="005B3024"/>
    <w:rsid w:val="005B35E1"/>
    <w:rsid w:val="005B4A2F"/>
    <w:rsid w:val="005B527B"/>
    <w:rsid w:val="005B538B"/>
    <w:rsid w:val="005B6050"/>
    <w:rsid w:val="005B67B4"/>
    <w:rsid w:val="005B6D89"/>
    <w:rsid w:val="005B771A"/>
    <w:rsid w:val="005B7C89"/>
    <w:rsid w:val="005C22DA"/>
    <w:rsid w:val="005C2350"/>
    <w:rsid w:val="005C23A0"/>
    <w:rsid w:val="005C30DF"/>
    <w:rsid w:val="005C31F8"/>
    <w:rsid w:val="005C389E"/>
    <w:rsid w:val="005C3B2A"/>
    <w:rsid w:val="005C47FE"/>
    <w:rsid w:val="005C5026"/>
    <w:rsid w:val="005C56DC"/>
    <w:rsid w:val="005C56EC"/>
    <w:rsid w:val="005C671F"/>
    <w:rsid w:val="005C6D08"/>
    <w:rsid w:val="005C6EAE"/>
    <w:rsid w:val="005C7272"/>
    <w:rsid w:val="005C7D51"/>
    <w:rsid w:val="005C7F3E"/>
    <w:rsid w:val="005D0B10"/>
    <w:rsid w:val="005D1949"/>
    <w:rsid w:val="005D1ABC"/>
    <w:rsid w:val="005D2066"/>
    <w:rsid w:val="005D2414"/>
    <w:rsid w:val="005D2731"/>
    <w:rsid w:val="005D38A9"/>
    <w:rsid w:val="005D3C9B"/>
    <w:rsid w:val="005D4ADC"/>
    <w:rsid w:val="005D4F79"/>
    <w:rsid w:val="005D52F4"/>
    <w:rsid w:val="005D6E67"/>
    <w:rsid w:val="005D70DB"/>
    <w:rsid w:val="005D7B2D"/>
    <w:rsid w:val="005D7CB3"/>
    <w:rsid w:val="005D7FDC"/>
    <w:rsid w:val="005E13AE"/>
    <w:rsid w:val="005E1E7B"/>
    <w:rsid w:val="005E25F9"/>
    <w:rsid w:val="005E2CA5"/>
    <w:rsid w:val="005E370E"/>
    <w:rsid w:val="005E3835"/>
    <w:rsid w:val="005E3C4B"/>
    <w:rsid w:val="005E497B"/>
    <w:rsid w:val="005E4D55"/>
    <w:rsid w:val="005E62C0"/>
    <w:rsid w:val="005E65F0"/>
    <w:rsid w:val="005E68C4"/>
    <w:rsid w:val="005E6D05"/>
    <w:rsid w:val="005E72EB"/>
    <w:rsid w:val="005E7F60"/>
    <w:rsid w:val="005F05D5"/>
    <w:rsid w:val="005F1194"/>
    <w:rsid w:val="005F1561"/>
    <w:rsid w:val="005F1E66"/>
    <w:rsid w:val="005F2043"/>
    <w:rsid w:val="005F2046"/>
    <w:rsid w:val="005F26EE"/>
    <w:rsid w:val="005F2A0B"/>
    <w:rsid w:val="005F2F76"/>
    <w:rsid w:val="005F3782"/>
    <w:rsid w:val="005F37D4"/>
    <w:rsid w:val="005F3A8C"/>
    <w:rsid w:val="005F3C4A"/>
    <w:rsid w:val="005F3E9C"/>
    <w:rsid w:val="005F4037"/>
    <w:rsid w:val="005F4306"/>
    <w:rsid w:val="005F4A84"/>
    <w:rsid w:val="005F4BB2"/>
    <w:rsid w:val="005F6CD7"/>
    <w:rsid w:val="005F704C"/>
    <w:rsid w:val="005F7554"/>
    <w:rsid w:val="005F7751"/>
    <w:rsid w:val="005F7D50"/>
    <w:rsid w:val="0060037F"/>
    <w:rsid w:val="00601BC9"/>
    <w:rsid w:val="006020D3"/>
    <w:rsid w:val="006026F1"/>
    <w:rsid w:val="0060325B"/>
    <w:rsid w:val="00603D84"/>
    <w:rsid w:val="00603F39"/>
    <w:rsid w:val="0060452B"/>
    <w:rsid w:val="00604942"/>
    <w:rsid w:val="00604A90"/>
    <w:rsid w:val="0060585D"/>
    <w:rsid w:val="006061E3"/>
    <w:rsid w:val="006066AC"/>
    <w:rsid w:val="00610DDF"/>
    <w:rsid w:val="006111CA"/>
    <w:rsid w:val="00611B13"/>
    <w:rsid w:val="00611E8D"/>
    <w:rsid w:val="0061259A"/>
    <w:rsid w:val="006130A0"/>
    <w:rsid w:val="00613544"/>
    <w:rsid w:val="00613A5F"/>
    <w:rsid w:val="00613CDA"/>
    <w:rsid w:val="00614D98"/>
    <w:rsid w:val="006153E0"/>
    <w:rsid w:val="00615612"/>
    <w:rsid w:val="00616258"/>
    <w:rsid w:val="006162B1"/>
    <w:rsid w:val="00616469"/>
    <w:rsid w:val="00616E6A"/>
    <w:rsid w:val="00617C3F"/>
    <w:rsid w:val="00617FD1"/>
    <w:rsid w:val="0062089F"/>
    <w:rsid w:val="00620E5B"/>
    <w:rsid w:val="0062181B"/>
    <w:rsid w:val="00621994"/>
    <w:rsid w:val="00621D2F"/>
    <w:rsid w:val="006221B8"/>
    <w:rsid w:val="00622BB7"/>
    <w:rsid w:val="00622C53"/>
    <w:rsid w:val="00623937"/>
    <w:rsid w:val="00623EC8"/>
    <w:rsid w:val="00624980"/>
    <w:rsid w:val="006255A1"/>
    <w:rsid w:val="0062562E"/>
    <w:rsid w:val="00625717"/>
    <w:rsid w:val="0062592A"/>
    <w:rsid w:val="00625DC4"/>
    <w:rsid w:val="00625EA3"/>
    <w:rsid w:val="00625ECA"/>
    <w:rsid w:val="006263B9"/>
    <w:rsid w:val="006278BD"/>
    <w:rsid w:val="006313AB"/>
    <w:rsid w:val="0063194F"/>
    <w:rsid w:val="006328E0"/>
    <w:rsid w:val="00632CEF"/>
    <w:rsid w:val="00633023"/>
    <w:rsid w:val="006331AA"/>
    <w:rsid w:val="00633334"/>
    <w:rsid w:val="006336ED"/>
    <w:rsid w:val="00634195"/>
    <w:rsid w:val="00634D6E"/>
    <w:rsid w:val="00635CFD"/>
    <w:rsid w:val="00635DA4"/>
    <w:rsid w:val="00636B87"/>
    <w:rsid w:val="006379D9"/>
    <w:rsid w:val="006379E8"/>
    <w:rsid w:val="00637E6A"/>
    <w:rsid w:val="00640F47"/>
    <w:rsid w:val="006411DE"/>
    <w:rsid w:val="0064186B"/>
    <w:rsid w:val="00641DA7"/>
    <w:rsid w:val="00643033"/>
    <w:rsid w:val="00643120"/>
    <w:rsid w:val="00644593"/>
    <w:rsid w:val="00644730"/>
    <w:rsid w:val="006449BA"/>
    <w:rsid w:val="00645132"/>
    <w:rsid w:val="006451A0"/>
    <w:rsid w:val="00645E20"/>
    <w:rsid w:val="00645F28"/>
    <w:rsid w:val="006468A3"/>
    <w:rsid w:val="00646945"/>
    <w:rsid w:val="006473CC"/>
    <w:rsid w:val="00647417"/>
    <w:rsid w:val="00647CB7"/>
    <w:rsid w:val="00647D0C"/>
    <w:rsid w:val="00647DC4"/>
    <w:rsid w:val="00650B25"/>
    <w:rsid w:val="00651087"/>
    <w:rsid w:val="00652562"/>
    <w:rsid w:val="00652DD1"/>
    <w:rsid w:val="0065301D"/>
    <w:rsid w:val="0065307F"/>
    <w:rsid w:val="00653197"/>
    <w:rsid w:val="006538FC"/>
    <w:rsid w:val="00653947"/>
    <w:rsid w:val="00654985"/>
    <w:rsid w:val="00654B05"/>
    <w:rsid w:val="00656A1F"/>
    <w:rsid w:val="00656B28"/>
    <w:rsid w:val="00656C16"/>
    <w:rsid w:val="006570CD"/>
    <w:rsid w:val="0065736B"/>
    <w:rsid w:val="00657C87"/>
    <w:rsid w:val="00657F5E"/>
    <w:rsid w:val="006604B5"/>
    <w:rsid w:val="00660C7F"/>
    <w:rsid w:val="006610FA"/>
    <w:rsid w:val="00661885"/>
    <w:rsid w:val="00661B1A"/>
    <w:rsid w:val="00662167"/>
    <w:rsid w:val="00662B6C"/>
    <w:rsid w:val="00662EB6"/>
    <w:rsid w:val="0066363F"/>
    <w:rsid w:val="0066365C"/>
    <w:rsid w:val="0066390E"/>
    <w:rsid w:val="0066416E"/>
    <w:rsid w:val="00665192"/>
    <w:rsid w:val="0066581B"/>
    <w:rsid w:val="00665F63"/>
    <w:rsid w:val="00666540"/>
    <w:rsid w:val="00666564"/>
    <w:rsid w:val="00666721"/>
    <w:rsid w:val="0066745C"/>
    <w:rsid w:val="00667761"/>
    <w:rsid w:val="00667FAB"/>
    <w:rsid w:val="00670128"/>
    <w:rsid w:val="0067014A"/>
    <w:rsid w:val="006704FF"/>
    <w:rsid w:val="0067090E"/>
    <w:rsid w:val="00670EC1"/>
    <w:rsid w:val="0067121C"/>
    <w:rsid w:val="006715E3"/>
    <w:rsid w:val="00671926"/>
    <w:rsid w:val="0067207A"/>
    <w:rsid w:val="00672328"/>
    <w:rsid w:val="006729A6"/>
    <w:rsid w:val="00672AB8"/>
    <w:rsid w:val="00672D9C"/>
    <w:rsid w:val="006731E9"/>
    <w:rsid w:val="00673632"/>
    <w:rsid w:val="006736E4"/>
    <w:rsid w:val="00674070"/>
    <w:rsid w:val="00674421"/>
    <w:rsid w:val="00674A3B"/>
    <w:rsid w:val="00674B18"/>
    <w:rsid w:val="00675281"/>
    <w:rsid w:val="0067554D"/>
    <w:rsid w:val="006770B0"/>
    <w:rsid w:val="00677102"/>
    <w:rsid w:val="0068038C"/>
    <w:rsid w:val="00680EFF"/>
    <w:rsid w:val="00681182"/>
    <w:rsid w:val="006811E7"/>
    <w:rsid w:val="006813E5"/>
    <w:rsid w:val="006814FF"/>
    <w:rsid w:val="00681706"/>
    <w:rsid w:val="00682303"/>
    <w:rsid w:val="006823D8"/>
    <w:rsid w:val="00682A7D"/>
    <w:rsid w:val="006835D7"/>
    <w:rsid w:val="006836A1"/>
    <w:rsid w:val="00683C1C"/>
    <w:rsid w:val="00683C86"/>
    <w:rsid w:val="00683F9E"/>
    <w:rsid w:val="00684408"/>
    <w:rsid w:val="00684820"/>
    <w:rsid w:val="00684A0D"/>
    <w:rsid w:val="00684A9A"/>
    <w:rsid w:val="006852FE"/>
    <w:rsid w:val="006853DC"/>
    <w:rsid w:val="00685D85"/>
    <w:rsid w:val="00686555"/>
    <w:rsid w:val="006865D1"/>
    <w:rsid w:val="00686D06"/>
    <w:rsid w:val="00686E67"/>
    <w:rsid w:val="006876BC"/>
    <w:rsid w:val="00687FBF"/>
    <w:rsid w:val="00690383"/>
    <w:rsid w:val="00690569"/>
    <w:rsid w:val="00691D2E"/>
    <w:rsid w:val="00693319"/>
    <w:rsid w:val="006933D6"/>
    <w:rsid w:val="00693475"/>
    <w:rsid w:val="00693B6B"/>
    <w:rsid w:val="00693C2F"/>
    <w:rsid w:val="00694A1F"/>
    <w:rsid w:val="00694CC9"/>
    <w:rsid w:val="00694E9F"/>
    <w:rsid w:val="00695A8B"/>
    <w:rsid w:val="00695AB5"/>
    <w:rsid w:val="00695E06"/>
    <w:rsid w:val="006963BF"/>
    <w:rsid w:val="0069647D"/>
    <w:rsid w:val="0069745F"/>
    <w:rsid w:val="006976B1"/>
    <w:rsid w:val="006A046D"/>
    <w:rsid w:val="006A0883"/>
    <w:rsid w:val="006A09B2"/>
    <w:rsid w:val="006A0CFA"/>
    <w:rsid w:val="006A1B17"/>
    <w:rsid w:val="006A25F9"/>
    <w:rsid w:val="006A27CF"/>
    <w:rsid w:val="006A29C7"/>
    <w:rsid w:val="006A30FB"/>
    <w:rsid w:val="006A36E0"/>
    <w:rsid w:val="006A38E0"/>
    <w:rsid w:val="006A411E"/>
    <w:rsid w:val="006A42A7"/>
    <w:rsid w:val="006A42F5"/>
    <w:rsid w:val="006A4F26"/>
    <w:rsid w:val="006A4F4E"/>
    <w:rsid w:val="006A51FB"/>
    <w:rsid w:val="006A5EF6"/>
    <w:rsid w:val="006A610B"/>
    <w:rsid w:val="006A64F6"/>
    <w:rsid w:val="006A70A9"/>
    <w:rsid w:val="006A719C"/>
    <w:rsid w:val="006A7312"/>
    <w:rsid w:val="006A7460"/>
    <w:rsid w:val="006A7BF0"/>
    <w:rsid w:val="006B0698"/>
    <w:rsid w:val="006B0A37"/>
    <w:rsid w:val="006B0E09"/>
    <w:rsid w:val="006B0FDF"/>
    <w:rsid w:val="006B1498"/>
    <w:rsid w:val="006B170B"/>
    <w:rsid w:val="006B1794"/>
    <w:rsid w:val="006B1D29"/>
    <w:rsid w:val="006B1D62"/>
    <w:rsid w:val="006B1F85"/>
    <w:rsid w:val="006B205F"/>
    <w:rsid w:val="006B2F08"/>
    <w:rsid w:val="006B35B2"/>
    <w:rsid w:val="006B36B1"/>
    <w:rsid w:val="006B379C"/>
    <w:rsid w:val="006B37A5"/>
    <w:rsid w:val="006B3BA7"/>
    <w:rsid w:val="006B3C45"/>
    <w:rsid w:val="006B3EE4"/>
    <w:rsid w:val="006B4064"/>
    <w:rsid w:val="006B43C7"/>
    <w:rsid w:val="006B4BC5"/>
    <w:rsid w:val="006B501A"/>
    <w:rsid w:val="006B7091"/>
    <w:rsid w:val="006B79B8"/>
    <w:rsid w:val="006B79BC"/>
    <w:rsid w:val="006B7DF3"/>
    <w:rsid w:val="006B7FFD"/>
    <w:rsid w:val="006C0A1C"/>
    <w:rsid w:val="006C0F5C"/>
    <w:rsid w:val="006C1C26"/>
    <w:rsid w:val="006C1EC3"/>
    <w:rsid w:val="006C320E"/>
    <w:rsid w:val="006C3807"/>
    <w:rsid w:val="006C3944"/>
    <w:rsid w:val="006C4902"/>
    <w:rsid w:val="006C4BFB"/>
    <w:rsid w:val="006C5342"/>
    <w:rsid w:val="006C5810"/>
    <w:rsid w:val="006C584E"/>
    <w:rsid w:val="006C59A2"/>
    <w:rsid w:val="006C5D3A"/>
    <w:rsid w:val="006C644F"/>
    <w:rsid w:val="006C6A74"/>
    <w:rsid w:val="006C6E9F"/>
    <w:rsid w:val="006C72F9"/>
    <w:rsid w:val="006C748D"/>
    <w:rsid w:val="006C783F"/>
    <w:rsid w:val="006C7CFC"/>
    <w:rsid w:val="006C7E4B"/>
    <w:rsid w:val="006D0D5A"/>
    <w:rsid w:val="006D0F3A"/>
    <w:rsid w:val="006D111D"/>
    <w:rsid w:val="006D1F44"/>
    <w:rsid w:val="006D261B"/>
    <w:rsid w:val="006D3772"/>
    <w:rsid w:val="006D3D27"/>
    <w:rsid w:val="006D3DA4"/>
    <w:rsid w:val="006D4D26"/>
    <w:rsid w:val="006D5770"/>
    <w:rsid w:val="006D5B10"/>
    <w:rsid w:val="006D6913"/>
    <w:rsid w:val="006D6A20"/>
    <w:rsid w:val="006D6D2F"/>
    <w:rsid w:val="006D7C2A"/>
    <w:rsid w:val="006D7C85"/>
    <w:rsid w:val="006E00DF"/>
    <w:rsid w:val="006E04FA"/>
    <w:rsid w:val="006E2118"/>
    <w:rsid w:val="006E2320"/>
    <w:rsid w:val="006E2EFD"/>
    <w:rsid w:val="006E5560"/>
    <w:rsid w:val="006E59ED"/>
    <w:rsid w:val="006E61E0"/>
    <w:rsid w:val="006E6460"/>
    <w:rsid w:val="006E67D4"/>
    <w:rsid w:val="006E6A20"/>
    <w:rsid w:val="006E6D8B"/>
    <w:rsid w:val="006E79C0"/>
    <w:rsid w:val="006E7E50"/>
    <w:rsid w:val="006F0803"/>
    <w:rsid w:val="006F08AF"/>
    <w:rsid w:val="006F16B9"/>
    <w:rsid w:val="006F1CF6"/>
    <w:rsid w:val="006F1F06"/>
    <w:rsid w:val="006F2800"/>
    <w:rsid w:val="006F446A"/>
    <w:rsid w:val="006F4615"/>
    <w:rsid w:val="006F4F40"/>
    <w:rsid w:val="006F52B4"/>
    <w:rsid w:val="006F5500"/>
    <w:rsid w:val="006F588D"/>
    <w:rsid w:val="006F605A"/>
    <w:rsid w:val="006F6BDC"/>
    <w:rsid w:val="006F70C4"/>
    <w:rsid w:val="006F724C"/>
    <w:rsid w:val="006F73D5"/>
    <w:rsid w:val="006F76BD"/>
    <w:rsid w:val="006F7DC3"/>
    <w:rsid w:val="00700031"/>
    <w:rsid w:val="0070104F"/>
    <w:rsid w:val="00701BD8"/>
    <w:rsid w:val="00701C73"/>
    <w:rsid w:val="0070200A"/>
    <w:rsid w:val="0070206F"/>
    <w:rsid w:val="007025FF"/>
    <w:rsid w:val="0070292B"/>
    <w:rsid w:val="00702E97"/>
    <w:rsid w:val="00703189"/>
    <w:rsid w:val="00703581"/>
    <w:rsid w:val="0070363A"/>
    <w:rsid w:val="0070410B"/>
    <w:rsid w:val="00704789"/>
    <w:rsid w:val="00705670"/>
    <w:rsid w:val="007064E7"/>
    <w:rsid w:val="00706C05"/>
    <w:rsid w:val="0071179B"/>
    <w:rsid w:val="00712151"/>
    <w:rsid w:val="00712326"/>
    <w:rsid w:val="007129D2"/>
    <w:rsid w:val="00712C9B"/>
    <w:rsid w:val="00712FDE"/>
    <w:rsid w:val="0071318C"/>
    <w:rsid w:val="00713267"/>
    <w:rsid w:val="007133D7"/>
    <w:rsid w:val="007136DC"/>
    <w:rsid w:val="00713A4C"/>
    <w:rsid w:val="00713FCD"/>
    <w:rsid w:val="0071458F"/>
    <w:rsid w:val="00714B47"/>
    <w:rsid w:val="00714B86"/>
    <w:rsid w:val="00715238"/>
    <w:rsid w:val="007162AF"/>
    <w:rsid w:val="0071656E"/>
    <w:rsid w:val="007167A5"/>
    <w:rsid w:val="007169E5"/>
    <w:rsid w:val="00716AB0"/>
    <w:rsid w:val="00716CE1"/>
    <w:rsid w:val="007173C1"/>
    <w:rsid w:val="00717696"/>
    <w:rsid w:val="00717728"/>
    <w:rsid w:val="00717734"/>
    <w:rsid w:val="0072055E"/>
    <w:rsid w:val="00720937"/>
    <w:rsid w:val="00720CF1"/>
    <w:rsid w:val="007219C8"/>
    <w:rsid w:val="00721BF9"/>
    <w:rsid w:val="00721D20"/>
    <w:rsid w:val="007239A5"/>
    <w:rsid w:val="00723ABE"/>
    <w:rsid w:val="00723C43"/>
    <w:rsid w:val="00723E94"/>
    <w:rsid w:val="00724321"/>
    <w:rsid w:val="007245DF"/>
    <w:rsid w:val="0072506C"/>
    <w:rsid w:val="0072549B"/>
    <w:rsid w:val="007260B3"/>
    <w:rsid w:val="007264F1"/>
    <w:rsid w:val="00726BA9"/>
    <w:rsid w:val="00726D0C"/>
    <w:rsid w:val="007273F1"/>
    <w:rsid w:val="007308A8"/>
    <w:rsid w:val="00730F11"/>
    <w:rsid w:val="00731100"/>
    <w:rsid w:val="00731203"/>
    <w:rsid w:val="007315A5"/>
    <w:rsid w:val="007316D1"/>
    <w:rsid w:val="00731C53"/>
    <w:rsid w:val="00732BC0"/>
    <w:rsid w:val="00732BDF"/>
    <w:rsid w:val="00733061"/>
    <w:rsid w:val="0073338D"/>
    <w:rsid w:val="0073374D"/>
    <w:rsid w:val="00734094"/>
    <w:rsid w:val="0073415D"/>
    <w:rsid w:val="00734399"/>
    <w:rsid w:val="007357A9"/>
    <w:rsid w:val="007363F9"/>
    <w:rsid w:val="00736419"/>
    <w:rsid w:val="007366BC"/>
    <w:rsid w:val="00736F0B"/>
    <w:rsid w:val="007374E8"/>
    <w:rsid w:val="00740133"/>
    <w:rsid w:val="0074055E"/>
    <w:rsid w:val="00740EA3"/>
    <w:rsid w:val="0074150D"/>
    <w:rsid w:val="00741517"/>
    <w:rsid w:val="00742198"/>
    <w:rsid w:val="007424F0"/>
    <w:rsid w:val="00742B6D"/>
    <w:rsid w:val="007445EB"/>
    <w:rsid w:val="00744D96"/>
    <w:rsid w:val="007450A5"/>
    <w:rsid w:val="007455F1"/>
    <w:rsid w:val="0074594C"/>
    <w:rsid w:val="00745DBB"/>
    <w:rsid w:val="00746D19"/>
    <w:rsid w:val="0074708B"/>
    <w:rsid w:val="0074785D"/>
    <w:rsid w:val="00747BE4"/>
    <w:rsid w:val="00747E86"/>
    <w:rsid w:val="0075012D"/>
    <w:rsid w:val="00750801"/>
    <w:rsid w:val="00750BAB"/>
    <w:rsid w:val="00751377"/>
    <w:rsid w:val="007513CE"/>
    <w:rsid w:val="00751756"/>
    <w:rsid w:val="00751F94"/>
    <w:rsid w:val="00752B6B"/>
    <w:rsid w:val="00752FF3"/>
    <w:rsid w:val="0075362B"/>
    <w:rsid w:val="00753B09"/>
    <w:rsid w:val="00755D74"/>
    <w:rsid w:val="00755FBA"/>
    <w:rsid w:val="00756112"/>
    <w:rsid w:val="00756530"/>
    <w:rsid w:val="0075662B"/>
    <w:rsid w:val="00756868"/>
    <w:rsid w:val="00757BA6"/>
    <w:rsid w:val="00757C15"/>
    <w:rsid w:val="00760BD0"/>
    <w:rsid w:val="0076178C"/>
    <w:rsid w:val="00761E2B"/>
    <w:rsid w:val="007639C5"/>
    <w:rsid w:val="00764031"/>
    <w:rsid w:val="007645AA"/>
    <w:rsid w:val="0076478C"/>
    <w:rsid w:val="007647FD"/>
    <w:rsid w:val="00765376"/>
    <w:rsid w:val="00765828"/>
    <w:rsid w:val="007660C1"/>
    <w:rsid w:val="007667DC"/>
    <w:rsid w:val="00766BE4"/>
    <w:rsid w:val="00766E6F"/>
    <w:rsid w:val="00767427"/>
    <w:rsid w:val="00767492"/>
    <w:rsid w:val="007676DA"/>
    <w:rsid w:val="00767F0D"/>
    <w:rsid w:val="00770DB9"/>
    <w:rsid w:val="007712CD"/>
    <w:rsid w:val="0077167A"/>
    <w:rsid w:val="007716B0"/>
    <w:rsid w:val="007736EA"/>
    <w:rsid w:val="00773E80"/>
    <w:rsid w:val="007743CC"/>
    <w:rsid w:val="00775668"/>
    <w:rsid w:val="00775881"/>
    <w:rsid w:val="00776064"/>
    <w:rsid w:val="00776B2D"/>
    <w:rsid w:val="00776BDD"/>
    <w:rsid w:val="00776CF3"/>
    <w:rsid w:val="00777531"/>
    <w:rsid w:val="00777F0B"/>
    <w:rsid w:val="007804E7"/>
    <w:rsid w:val="00780981"/>
    <w:rsid w:val="00781606"/>
    <w:rsid w:val="0078184F"/>
    <w:rsid w:val="00781DE5"/>
    <w:rsid w:val="007823BB"/>
    <w:rsid w:val="00782475"/>
    <w:rsid w:val="00782479"/>
    <w:rsid w:val="007830E9"/>
    <w:rsid w:val="00783801"/>
    <w:rsid w:val="0078431A"/>
    <w:rsid w:val="00785EE0"/>
    <w:rsid w:val="00786CB8"/>
    <w:rsid w:val="00786E8A"/>
    <w:rsid w:val="00786EB9"/>
    <w:rsid w:val="007871B1"/>
    <w:rsid w:val="007875DF"/>
    <w:rsid w:val="0078771D"/>
    <w:rsid w:val="00787D5E"/>
    <w:rsid w:val="00787E1D"/>
    <w:rsid w:val="0079012E"/>
    <w:rsid w:val="00790791"/>
    <w:rsid w:val="007907BD"/>
    <w:rsid w:val="00790CF9"/>
    <w:rsid w:val="0079122E"/>
    <w:rsid w:val="0079284F"/>
    <w:rsid w:val="007928BB"/>
    <w:rsid w:val="00792F08"/>
    <w:rsid w:val="0079324A"/>
    <w:rsid w:val="00794D64"/>
    <w:rsid w:val="007950A5"/>
    <w:rsid w:val="007950DE"/>
    <w:rsid w:val="00795224"/>
    <w:rsid w:val="007955B8"/>
    <w:rsid w:val="007958C3"/>
    <w:rsid w:val="00795941"/>
    <w:rsid w:val="007963A0"/>
    <w:rsid w:val="00796AEC"/>
    <w:rsid w:val="00797815"/>
    <w:rsid w:val="007A032A"/>
    <w:rsid w:val="007A1376"/>
    <w:rsid w:val="007A1F90"/>
    <w:rsid w:val="007A2894"/>
    <w:rsid w:val="007A2DC5"/>
    <w:rsid w:val="007A2F2F"/>
    <w:rsid w:val="007A301F"/>
    <w:rsid w:val="007A3482"/>
    <w:rsid w:val="007A36A4"/>
    <w:rsid w:val="007A3C96"/>
    <w:rsid w:val="007A4128"/>
    <w:rsid w:val="007A5217"/>
    <w:rsid w:val="007A5669"/>
    <w:rsid w:val="007A5961"/>
    <w:rsid w:val="007A5C1D"/>
    <w:rsid w:val="007A623A"/>
    <w:rsid w:val="007A726D"/>
    <w:rsid w:val="007A7392"/>
    <w:rsid w:val="007A73F7"/>
    <w:rsid w:val="007A7815"/>
    <w:rsid w:val="007A7EE5"/>
    <w:rsid w:val="007B09C2"/>
    <w:rsid w:val="007B0AC8"/>
    <w:rsid w:val="007B0AFD"/>
    <w:rsid w:val="007B0CF9"/>
    <w:rsid w:val="007B15B8"/>
    <w:rsid w:val="007B241C"/>
    <w:rsid w:val="007B24A2"/>
    <w:rsid w:val="007B4066"/>
    <w:rsid w:val="007B5235"/>
    <w:rsid w:val="007B79FC"/>
    <w:rsid w:val="007B7F31"/>
    <w:rsid w:val="007C0643"/>
    <w:rsid w:val="007C1065"/>
    <w:rsid w:val="007C1313"/>
    <w:rsid w:val="007C132E"/>
    <w:rsid w:val="007C226E"/>
    <w:rsid w:val="007C2ACB"/>
    <w:rsid w:val="007C2CD6"/>
    <w:rsid w:val="007C313C"/>
    <w:rsid w:val="007C31FD"/>
    <w:rsid w:val="007C32AD"/>
    <w:rsid w:val="007C3B85"/>
    <w:rsid w:val="007C3E2B"/>
    <w:rsid w:val="007C482F"/>
    <w:rsid w:val="007C4CBE"/>
    <w:rsid w:val="007C54BA"/>
    <w:rsid w:val="007C5839"/>
    <w:rsid w:val="007C5898"/>
    <w:rsid w:val="007C5D5E"/>
    <w:rsid w:val="007C6E60"/>
    <w:rsid w:val="007C78B8"/>
    <w:rsid w:val="007C7B40"/>
    <w:rsid w:val="007D00B0"/>
    <w:rsid w:val="007D09CB"/>
    <w:rsid w:val="007D136E"/>
    <w:rsid w:val="007D15DE"/>
    <w:rsid w:val="007D1623"/>
    <w:rsid w:val="007D1F43"/>
    <w:rsid w:val="007D237D"/>
    <w:rsid w:val="007D2A0C"/>
    <w:rsid w:val="007D37F0"/>
    <w:rsid w:val="007D3F1A"/>
    <w:rsid w:val="007D4098"/>
    <w:rsid w:val="007D413A"/>
    <w:rsid w:val="007D46CD"/>
    <w:rsid w:val="007D46D1"/>
    <w:rsid w:val="007D4D99"/>
    <w:rsid w:val="007D57CA"/>
    <w:rsid w:val="007D5CC1"/>
    <w:rsid w:val="007D5D0F"/>
    <w:rsid w:val="007D68FC"/>
    <w:rsid w:val="007D7652"/>
    <w:rsid w:val="007D7762"/>
    <w:rsid w:val="007D793F"/>
    <w:rsid w:val="007D7A8B"/>
    <w:rsid w:val="007D7E31"/>
    <w:rsid w:val="007E057D"/>
    <w:rsid w:val="007E1102"/>
    <w:rsid w:val="007E11B5"/>
    <w:rsid w:val="007E19AB"/>
    <w:rsid w:val="007E281C"/>
    <w:rsid w:val="007E397A"/>
    <w:rsid w:val="007E3C6D"/>
    <w:rsid w:val="007E3E88"/>
    <w:rsid w:val="007E4080"/>
    <w:rsid w:val="007E47BA"/>
    <w:rsid w:val="007E6389"/>
    <w:rsid w:val="007E6579"/>
    <w:rsid w:val="007E65B8"/>
    <w:rsid w:val="007E7292"/>
    <w:rsid w:val="007E769A"/>
    <w:rsid w:val="007E7875"/>
    <w:rsid w:val="007E796F"/>
    <w:rsid w:val="007E7A95"/>
    <w:rsid w:val="007F0AA9"/>
    <w:rsid w:val="007F110C"/>
    <w:rsid w:val="007F122E"/>
    <w:rsid w:val="007F1D8E"/>
    <w:rsid w:val="007F1DC3"/>
    <w:rsid w:val="007F2291"/>
    <w:rsid w:val="007F22F5"/>
    <w:rsid w:val="007F24A4"/>
    <w:rsid w:val="007F2730"/>
    <w:rsid w:val="007F28F6"/>
    <w:rsid w:val="007F2E28"/>
    <w:rsid w:val="007F2FB1"/>
    <w:rsid w:val="007F32E8"/>
    <w:rsid w:val="007F34D1"/>
    <w:rsid w:val="007F3626"/>
    <w:rsid w:val="007F3BA9"/>
    <w:rsid w:val="007F41BC"/>
    <w:rsid w:val="007F4BF3"/>
    <w:rsid w:val="007F4D1A"/>
    <w:rsid w:val="007F5405"/>
    <w:rsid w:val="007F5B85"/>
    <w:rsid w:val="007F70F7"/>
    <w:rsid w:val="007F7AC6"/>
    <w:rsid w:val="008006A6"/>
    <w:rsid w:val="008009A6"/>
    <w:rsid w:val="00801AE0"/>
    <w:rsid w:val="00801C5F"/>
    <w:rsid w:val="00801F52"/>
    <w:rsid w:val="00802EE2"/>
    <w:rsid w:val="0080394B"/>
    <w:rsid w:val="00803A68"/>
    <w:rsid w:val="00804429"/>
    <w:rsid w:val="008048F5"/>
    <w:rsid w:val="00804E0C"/>
    <w:rsid w:val="008051D8"/>
    <w:rsid w:val="00806292"/>
    <w:rsid w:val="00806667"/>
    <w:rsid w:val="00806D5B"/>
    <w:rsid w:val="00806E9A"/>
    <w:rsid w:val="00807807"/>
    <w:rsid w:val="00807BB8"/>
    <w:rsid w:val="00810413"/>
    <w:rsid w:val="008107E7"/>
    <w:rsid w:val="00810C5F"/>
    <w:rsid w:val="00811CC6"/>
    <w:rsid w:val="00811EFF"/>
    <w:rsid w:val="0081322B"/>
    <w:rsid w:val="00813681"/>
    <w:rsid w:val="008137D1"/>
    <w:rsid w:val="00814090"/>
    <w:rsid w:val="0081420C"/>
    <w:rsid w:val="008146F8"/>
    <w:rsid w:val="00814A49"/>
    <w:rsid w:val="00814DC9"/>
    <w:rsid w:val="0081560B"/>
    <w:rsid w:val="008157A6"/>
    <w:rsid w:val="008168A7"/>
    <w:rsid w:val="00816EBF"/>
    <w:rsid w:val="0081724A"/>
    <w:rsid w:val="00817616"/>
    <w:rsid w:val="00817E9C"/>
    <w:rsid w:val="0082001A"/>
    <w:rsid w:val="00820705"/>
    <w:rsid w:val="008207C1"/>
    <w:rsid w:val="008207FF"/>
    <w:rsid w:val="00820A4F"/>
    <w:rsid w:val="008210A2"/>
    <w:rsid w:val="00821DEF"/>
    <w:rsid w:val="008220D6"/>
    <w:rsid w:val="008223A9"/>
    <w:rsid w:val="00822EF2"/>
    <w:rsid w:val="00822F13"/>
    <w:rsid w:val="008230ED"/>
    <w:rsid w:val="00823126"/>
    <w:rsid w:val="00823715"/>
    <w:rsid w:val="008242E1"/>
    <w:rsid w:val="0082437B"/>
    <w:rsid w:val="00824AF3"/>
    <w:rsid w:val="0082500A"/>
    <w:rsid w:val="0082555C"/>
    <w:rsid w:val="008257E1"/>
    <w:rsid w:val="00826741"/>
    <w:rsid w:val="0082689F"/>
    <w:rsid w:val="00827850"/>
    <w:rsid w:val="00827970"/>
    <w:rsid w:val="00827E48"/>
    <w:rsid w:val="00831258"/>
    <w:rsid w:val="0083186D"/>
    <w:rsid w:val="00832005"/>
    <w:rsid w:val="00832112"/>
    <w:rsid w:val="0083262A"/>
    <w:rsid w:val="008326A1"/>
    <w:rsid w:val="00832BB5"/>
    <w:rsid w:val="00832E98"/>
    <w:rsid w:val="008330BC"/>
    <w:rsid w:val="0083352C"/>
    <w:rsid w:val="00834749"/>
    <w:rsid w:val="0083490B"/>
    <w:rsid w:val="00835A1A"/>
    <w:rsid w:val="00835BA4"/>
    <w:rsid w:val="00835CD8"/>
    <w:rsid w:val="00836F80"/>
    <w:rsid w:val="00837029"/>
    <w:rsid w:val="00837136"/>
    <w:rsid w:val="00837715"/>
    <w:rsid w:val="0083796E"/>
    <w:rsid w:val="00837F30"/>
    <w:rsid w:val="00840448"/>
    <w:rsid w:val="00840713"/>
    <w:rsid w:val="00841D62"/>
    <w:rsid w:val="008421F8"/>
    <w:rsid w:val="00842F83"/>
    <w:rsid w:val="00844182"/>
    <w:rsid w:val="008444D3"/>
    <w:rsid w:val="00844965"/>
    <w:rsid w:val="00845AB5"/>
    <w:rsid w:val="00846A33"/>
    <w:rsid w:val="00846F48"/>
    <w:rsid w:val="0084702E"/>
    <w:rsid w:val="0085022B"/>
    <w:rsid w:val="00850DEF"/>
    <w:rsid w:val="00851258"/>
    <w:rsid w:val="0085179D"/>
    <w:rsid w:val="008522D8"/>
    <w:rsid w:val="008526BF"/>
    <w:rsid w:val="008531A0"/>
    <w:rsid w:val="00854598"/>
    <w:rsid w:val="00854BFB"/>
    <w:rsid w:val="008553D7"/>
    <w:rsid w:val="00855EBF"/>
    <w:rsid w:val="00856882"/>
    <w:rsid w:val="00856E75"/>
    <w:rsid w:val="008576D5"/>
    <w:rsid w:val="00857EF4"/>
    <w:rsid w:val="00860898"/>
    <w:rsid w:val="00860B08"/>
    <w:rsid w:val="00861D76"/>
    <w:rsid w:val="0086226C"/>
    <w:rsid w:val="008623AF"/>
    <w:rsid w:val="008624D8"/>
    <w:rsid w:val="008625F8"/>
    <w:rsid w:val="0086309A"/>
    <w:rsid w:val="00863C9F"/>
    <w:rsid w:val="00864431"/>
    <w:rsid w:val="0086553E"/>
    <w:rsid w:val="00865D27"/>
    <w:rsid w:val="0086633D"/>
    <w:rsid w:val="008664B7"/>
    <w:rsid w:val="00867AA0"/>
    <w:rsid w:val="00870F31"/>
    <w:rsid w:val="00871865"/>
    <w:rsid w:val="00871C7B"/>
    <w:rsid w:val="00871DB4"/>
    <w:rsid w:val="00875445"/>
    <w:rsid w:val="0087586D"/>
    <w:rsid w:val="00875C09"/>
    <w:rsid w:val="00875C27"/>
    <w:rsid w:val="0087661E"/>
    <w:rsid w:val="00876CE5"/>
    <w:rsid w:val="00877F6D"/>
    <w:rsid w:val="008816B4"/>
    <w:rsid w:val="008826D4"/>
    <w:rsid w:val="00883347"/>
    <w:rsid w:val="00885F11"/>
    <w:rsid w:val="00886460"/>
    <w:rsid w:val="008867C2"/>
    <w:rsid w:val="00886CE5"/>
    <w:rsid w:val="00886D41"/>
    <w:rsid w:val="00886E4A"/>
    <w:rsid w:val="008873D7"/>
    <w:rsid w:val="008877CD"/>
    <w:rsid w:val="00887A07"/>
    <w:rsid w:val="00887D96"/>
    <w:rsid w:val="00890711"/>
    <w:rsid w:val="00890AFC"/>
    <w:rsid w:val="00891399"/>
    <w:rsid w:val="00893CC1"/>
    <w:rsid w:val="00894C14"/>
    <w:rsid w:val="00895445"/>
    <w:rsid w:val="00895F53"/>
    <w:rsid w:val="00896803"/>
    <w:rsid w:val="00896FEE"/>
    <w:rsid w:val="00897032"/>
    <w:rsid w:val="008970EA"/>
    <w:rsid w:val="0089721F"/>
    <w:rsid w:val="00897AF9"/>
    <w:rsid w:val="008A0004"/>
    <w:rsid w:val="008A0CC2"/>
    <w:rsid w:val="008A1BD1"/>
    <w:rsid w:val="008A2035"/>
    <w:rsid w:val="008A2126"/>
    <w:rsid w:val="008A2570"/>
    <w:rsid w:val="008A3851"/>
    <w:rsid w:val="008A3D20"/>
    <w:rsid w:val="008A3E18"/>
    <w:rsid w:val="008A434F"/>
    <w:rsid w:val="008A4641"/>
    <w:rsid w:val="008A4F48"/>
    <w:rsid w:val="008A5025"/>
    <w:rsid w:val="008A50F9"/>
    <w:rsid w:val="008A5F15"/>
    <w:rsid w:val="008A6137"/>
    <w:rsid w:val="008A6306"/>
    <w:rsid w:val="008A63A9"/>
    <w:rsid w:val="008A659B"/>
    <w:rsid w:val="008A65D8"/>
    <w:rsid w:val="008A7DB3"/>
    <w:rsid w:val="008A7E9E"/>
    <w:rsid w:val="008B03BC"/>
    <w:rsid w:val="008B0B3C"/>
    <w:rsid w:val="008B0DA6"/>
    <w:rsid w:val="008B0FB6"/>
    <w:rsid w:val="008B10DB"/>
    <w:rsid w:val="008B160C"/>
    <w:rsid w:val="008B1775"/>
    <w:rsid w:val="008B206E"/>
    <w:rsid w:val="008B20EA"/>
    <w:rsid w:val="008B25F5"/>
    <w:rsid w:val="008B2742"/>
    <w:rsid w:val="008B3681"/>
    <w:rsid w:val="008B45C8"/>
    <w:rsid w:val="008B46E7"/>
    <w:rsid w:val="008B4C19"/>
    <w:rsid w:val="008B5756"/>
    <w:rsid w:val="008B5DA9"/>
    <w:rsid w:val="008B6067"/>
    <w:rsid w:val="008B6280"/>
    <w:rsid w:val="008B65C2"/>
    <w:rsid w:val="008B7D4A"/>
    <w:rsid w:val="008C0454"/>
    <w:rsid w:val="008C0B4F"/>
    <w:rsid w:val="008C0BDD"/>
    <w:rsid w:val="008C15EB"/>
    <w:rsid w:val="008C1950"/>
    <w:rsid w:val="008C1A89"/>
    <w:rsid w:val="008C1E61"/>
    <w:rsid w:val="008C2C21"/>
    <w:rsid w:val="008C2CC6"/>
    <w:rsid w:val="008C2EB9"/>
    <w:rsid w:val="008C4651"/>
    <w:rsid w:val="008C56EE"/>
    <w:rsid w:val="008C5A77"/>
    <w:rsid w:val="008C634B"/>
    <w:rsid w:val="008C682A"/>
    <w:rsid w:val="008C69B5"/>
    <w:rsid w:val="008C6AF6"/>
    <w:rsid w:val="008C6BCA"/>
    <w:rsid w:val="008C73C6"/>
    <w:rsid w:val="008D03B7"/>
    <w:rsid w:val="008D042F"/>
    <w:rsid w:val="008D066B"/>
    <w:rsid w:val="008D0C22"/>
    <w:rsid w:val="008D0E9C"/>
    <w:rsid w:val="008D1A81"/>
    <w:rsid w:val="008D1C27"/>
    <w:rsid w:val="008D1E63"/>
    <w:rsid w:val="008D1EA2"/>
    <w:rsid w:val="008D21AA"/>
    <w:rsid w:val="008D2364"/>
    <w:rsid w:val="008D2B55"/>
    <w:rsid w:val="008D3226"/>
    <w:rsid w:val="008D3434"/>
    <w:rsid w:val="008D3AE9"/>
    <w:rsid w:val="008D4438"/>
    <w:rsid w:val="008D4690"/>
    <w:rsid w:val="008D4B42"/>
    <w:rsid w:val="008D4ED0"/>
    <w:rsid w:val="008D4F64"/>
    <w:rsid w:val="008D53B6"/>
    <w:rsid w:val="008D55A0"/>
    <w:rsid w:val="008D5A0C"/>
    <w:rsid w:val="008D650D"/>
    <w:rsid w:val="008D7AE1"/>
    <w:rsid w:val="008E0A02"/>
    <w:rsid w:val="008E1902"/>
    <w:rsid w:val="008E23E1"/>
    <w:rsid w:val="008E28DE"/>
    <w:rsid w:val="008E3149"/>
    <w:rsid w:val="008E3189"/>
    <w:rsid w:val="008E354A"/>
    <w:rsid w:val="008E45A5"/>
    <w:rsid w:val="008E48A5"/>
    <w:rsid w:val="008E4D0B"/>
    <w:rsid w:val="008E4F7F"/>
    <w:rsid w:val="008E5429"/>
    <w:rsid w:val="008E56E2"/>
    <w:rsid w:val="008E5791"/>
    <w:rsid w:val="008E5DBD"/>
    <w:rsid w:val="008E6432"/>
    <w:rsid w:val="008E7345"/>
    <w:rsid w:val="008E7D5B"/>
    <w:rsid w:val="008F14EB"/>
    <w:rsid w:val="008F3611"/>
    <w:rsid w:val="008F3A3B"/>
    <w:rsid w:val="008F3C72"/>
    <w:rsid w:val="008F4280"/>
    <w:rsid w:val="008F44A0"/>
    <w:rsid w:val="008F4941"/>
    <w:rsid w:val="008F5CB8"/>
    <w:rsid w:val="008F6AFE"/>
    <w:rsid w:val="008F6EE8"/>
    <w:rsid w:val="008F74F4"/>
    <w:rsid w:val="008F7815"/>
    <w:rsid w:val="008F7CFA"/>
    <w:rsid w:val="00900087"/>
    <w:rsid w:val="009001C7"/>
    <w:rsid w:val="009010B6"/>
    <w:rsid w:val="009022AC"/>
    <w:rsid w:val="0090298C"/>
    <w:rsid w:val="00904D87"/>
    <w:rsid w:val="00904D9B"/>
    <w:rsid w:val="009055E2"/>
    <w:rsid w:val="0090565D"/>
    <w:rsid w:val="00905A67"/>
    <w:rsid w:val="009064E1"/>
    <w:rsid w:val="009064FC"/>
    <w:rsid w:val="00907065"/>
    <w:rsid w:val="0090755C"/>
    <w:rsid w:val="009075B3"/>
    <w:rsid w:val="009104FD"/>
    <w:rsid w:val="00911E0D"/>
    <w:rsid w:val="00912179"/>
    <w:rsid w:val="009129BA"/>
    <w:rsid w:val="0091430A"/>
    <w:rsid w:val="009150AB"/>
    <w:rsid w:val="009150BC"/>
    <w:rsid w:val="00915C1C"/>
    <w:rsid w:val="00915E69"/>
    <w:rsid w:val="00916DA7"/>
    <w:rsid w:val="00916F3A"/>
    <w:rsid w:val="00916FD3"/>
    <w:rsid w:val="00917427"/>
    <w:rsid w:val="00917429"/>
    <w:rsid w:val="00917542"/>
    <w:rsid w:val="00917731"/>
    <w:rsid w:val="00917FAF"/>
    <w:rsid w:val="00920435"/>
    <w:rsid w:val="00920451"/>
    <w:rsid w:val="0092065C"/>
    <w:rsid w:val="0092092C"/>
    <w:rsid w:val="00921575"/>
    <w:rsid w:val="00921D13"/>
    <w:rsid w:val="0092210E"/>
    <w:rsid w:val="009221B6"/>
    <w:rsid w:val="009223DE"/>
    <w:rsid w:val="0092270E"/>
    <w:rsid w:val="00923AF3"/>
    <w:rsid w:val="0092471E"/>
    <w:rsid w:val="00924E7F"/>
    <w:rsid w:val="0092536F"/>
    <w:rsid w:val="00925517"/>
    <w:rsid w:val="00925ADE"/>
    <w:rsid w:val="00925C23"/>
    <w:rsid w:val="00925F06"/>
    <w:rsid w:val="00926157"/>
    <w:rsid w:val="009269A0"/>
    <w:rsid w:val="009271F9"/>
    <w:rsid w:val="00927315"/>
    <w:rsid w:val="00927434"/>
    <w:rsid w:val="00927A8B"/>
    <w:rsid w:val="00927BEE"/>
    <w:rsid w:val="00930086"/>
    <w:rsid w:val="009303BE"/>
    <w:rsid w:val="00931066"/>
    <w:rsid w:val="009315B1"/>
    <w:rsid w:val="009325A4"/>
    <w:rsid w:val="009327AE"/>
    <w:rsid w:val="009328AE"/>
    <w:rsid w:val="00932DB3"/>
    <w:rsid w:val="009331D7"/>
    <w:rsid w:val="0093381D"/>
    <w:rsid w:val="009338DB"/>
    <w:rsid w:val="00933C14"/>
    <w:rsid w:val="009340C9"/>
    <w:rsid w:val="00934D22"/>
    <w:rsid w:val="00936086"/>
    <w:rsid w:val="00936202"/>
    <w:rsid w:val="009365F5"/>
    <w:rsid w:val="0093720A"/>
    <w:rsid w:val="0093728B"/>
    <w:rsid w:val="00937295"/>
    <w:rsid w:val="00937FE1"/>
    <w:rsid w:val="00940342"/>
    <w:rsid w:val="009406C1"/>
    <w:rsid w:val="009408BB"/>
    <w:rsid w:val="0094091D"/>
    <w:rsid w:val="009415A9"/>
    <w:rsid w:val="0094207D"/>
    <w:rsid w:val="00943432"/>
    <w:rsid w:val="00943E6B"/>
    <w:rsid w:val="00944B81"/>
    <w:rsid w:val="00944D28"/>
    <w:rsid w:val="00944FD5"/>
    <w:rsid w:val="009450A0"/>
    <w:rsid w:val="009452F2"/>
    <w:rsid w:val="0094583A"/>
    <w:rsid w:val="0094700F"/>
    <w:rsid w:val="009478FF"/>
    <w:rsid w:val="00947FE9"/>
    <w:rsid w:val="00950027"/>
    <w:rsid w:val="009511E5"/>
    <w:rsid w:val="009513EB"/>
    <w:rsid w:val="00952682"/>
    <w:rsid w:val="00952AE9"/>
    <w:rsid w:val="00952B1B"/>
    <w:rsid w:val="00952B68"/>
    <w:rsid w:val="009531BD"/>
    <w:rsid w:val="009538FE"/>
    <w:rsid w:val="00953AC5"/>
    <w:rsid w:val="00954C82"/>
    <w:rsid w:val="009550C4"/>
    <w:rsid w:val="00955B5D"/>
    <w:rsid w:val="009560E1"/>
    <w:rsid w:val="0095632F"/>
    <w:rsid w:val="009565E8"/>
    <w:rsid w:val="0095691D"/>
    <w:rsid w:val="00957337"/>
    <w:rsid w:val="009575F4"/>
    <w:rsid w:val="00957B1B"/>
    <w:rsid w:val="00957F5C"/>
    <w:rsid w:val="00962A77"/>
    <w:rsid w:val="00962BB2"/>
    <w:rsid w:val="00963A9B"/>
    <w:rsid w:val="00963CC6"/>
    <w:rsid w:val="009646C9"/>
    <w:rsid w:val="009647FD"/>
    <w:rsid w:val="00964941"/>
    <w:rsid w:val="00964BE8"/>
    <w:rsid w:val="009650D2"/>
    <w:rsid w:val="00965182"/>
    <w:rsid w:val="00965951"/>
    <w:rsid w:val="009659B5"/>
    <w:rsid w:val="00965C09"/>
    <w:rsid w:val="00966308"/>
    <w:rsid w:val="00966425"/>
    <w:rsid w:val="009664F2"/>
    <w:rsid w:val="00966A2A"/>
    <w:rsid w:val="009678D4"/>
    <w:rsid w:val="00967955"/>
    <w:rsid w:val="00967998"/>
    <w:rsid w:val="00970438"/>
    <w:rsid w:val="00970708"/>
    <w:rsid w:val="009719A2"/>
    <w:rsid w:val="00971DCE"/>
    <w:rsid w:val="00972339"/>
    <w:rsid w:val="00972732"/>
    <w:rsid w:val="00972B5E"/>
    <w:rsid w:val="009749D2"/>
    <w:rsid w:val="00975129"/>
    <w:rsid w:val="00976725"/>
    <w:rsid w:val="00976954"/>
    <w:rsid w:val="00977D8A"/>
    <w:rsid w:val="00977E25"/>
    <w:rsid w:val="009800BE"/>
    <w:rsid w:val="0098025E"/>
    <w:rsid w:val="00980A59"/>
    <w:rsid w:val="00980F34"/>
    <w:rsid w:val="00980F7A"/>
    <w:rsid w:val="00981078"/>
    <w:rsid w:val="00981447"/>
    <w:rsid w:val="00982368"/>
    <w:rsid w:val="00982FF8"/>
    <w:rsid w:val="00983D15"/>
    <w:rsid w:val="00983D31"/>
    <w:rsid w:val="0098478F"/>
    <w:rsid w:val="00984F7A"/>
    <w:rsid w:val="009857EF"/>
    <w:rsid w:val="00985A11"/>
    <w:rsid w:val="00986D27"/>
    <w:rsid w:val="00987753"/>
    <w:rsid w:val="009879DB"/>
    <w:rsid w:val="00987DB0"/>
    <w:rsid w:val="00987F29"/>
    <w:rsid w:val="00990429"/>
    <w:rsid w:val="0099277D"/>
    <w:rsid w:val="0099362D"/>
    <w:rsid w:val="009939DE"/>
    <w:rsid w:val="00993AE9"/>
    <w:rsid w:val="00993E4A"/>
    <w:rsid w:val="00994862"/>
    <w:rsid w:val="00994EEB"/>
    <w:rsid w:val="00995740"/>
    <w:rsid w:val="00995D36"/>
    <w:rsid w:val="009964A2"/>
    <w:rsid w:val="00996AFF"/>
    <w:rsid w:val="00997AEF"/>
    <w:rsid w:val="00997F32"/>
    <w:rsid w:val="009A09B4"/>
    <w:rsid w:val="009A161A"/>
    <w:rsid w:val="009A1817"/>
    <w:rsid w:val="009A1B9E"/>
    <w:rsid w:val="009A1F1D"/>
    <w:rsid w:val="009A208E"/>
    <w:rsid w:val="009A2A15"/>
    <w:rsid w:val="009A2EB7"/>
    <w:rsid w:val="009A3702"/>
    <w:rsid w:val="009A40E9"/>
    <w:rsid w:val="009A458F"/>
    <w:rsid w:val="009A4843"/>
    <w:rsid w:val="009A4ACE"/>
    <w:rsid w:val="009A5D29"/>
    <w:rsid w:val="009A6A77"/>
    <w:rsid w:val="009A6CFC"/>
    <w:rsid w:val="009A6DA4"/>
    <w:rsid w:val="009A7197"/>
    <w:rsid w:val="009A7414"/>
    <w:rsid w:val="009B031E"/>
    <w:rsid w:val="009B0722"/>
    <w:rsid w:val="009B091F"/>
    <w:rsid w:val="009B1715"/>
    <w:rsid w:val="009B1A49"/>
    <w:rsid w:val="009B23D1"/>
    <w:rsid w:val="009B24D5"/>
    <w:rsid w:val="009B2526"/>
    <w:rsid w:val="009B2B4A"/>
    <w:rsid w:val="009B2B8B"/>
    <w:rsid w:val="009B42EE"/>
    <w:rsid w:val="009B4871"/>
    <w:rsid w:val="009B57E3"/>
    <w:rsid w:val="009B5C71"/>
    <w:rsid w:val="009B5E85"/>
    <w:rsid w:val="009B60EC"/>
    <w:rsid w:val="009B763A"/>
    <w:rsid w:val="009B7C07"/>
    <w:rsid w:val="009B7D45"/>
    <w:rsid w:val="009B7E51"/>
    <w:rsid w:val="009B7F16"/>
    <w:rsid w:val="009C0DB0"/>
    <w:rsid w:val="009C0E0B"/>
    <w:rsid w:val="009C120D"/>
    <w:rsid w:val="009C21D9"/>
    <w:rsid w:val="009C2C1F"/>
    <w:rsid w:val="009C3197"/>
    <w:rsid w:val="009C35A5"/>
    <w:rsid w:val="009C3AD5"/>
    <w:rsid w:val="009C4561"/>
    <w:rsid w:val="009C4C4A"/>
    <w:rsid w:val="009C5A1E"/>
    <w:rsid w:val="009C621B"/>
    <w:rsid w:val="009C6AB5"/>
    <w:rsid w:val="009D0463"/>
    <w:rsid w:val="009D07CD"/>
    <w:rsid w:val="009D11DE"/>
    <w:rsid w:val="009D177A"/>
    <w:rsid w:val="009D178D"/>
    <w:rsid w:val="009D1887"/>
    <w:rsid w:val="009D1E7E"/>
    <w:rsid w:val="009D21FF"/>
    <w:rsid w:val="009D2AAC"/>
    <w:rsid w:val="009D38C7"/>
    <w:rsid w:val="009D3E88"/>
    <w:rsid w:val="009D3E89"/>
    <w:rsid w:val="009D4709"/>
    <w:rsid w:val="009D53BC"/>
    <w:rsid w:val="009D5631"/>
    <w:rsid w:val="009D58F2"/>
    <w:rsid w:val="009D5C31"/>
    <w:rsid w:val="009D5C3C"/>
    <w:rsid w:val="009D61D0"/>
    <w:rsid w:val="009D654E"/>
    <w:rsid w:val="009D6678"/>
    <w:rsid w:val="009D6960"/>
    <w:rsid w:val="009D696E"/>
    <w:rsid w:val="009D6C6C"/>
    <w:rsid w:val="009D7868"/>
    <w:rsid w:val="009E0014"/>
    <w:rsid w:val="009E01B7"/>
    <w:rsid w:val="009E0471"/>
    <w:rsid w:val="009E1836"/>
    <w:rsid w:val="009E1859"/>
    <w:rsid w:val="009E1B18"/>
    <w:rsid w:val="009E223B"/>
    <w:rsid w:val="009E25D0"/>
    <w:rsid w:val="009E2A32"/>
    <w:rsid w:val="009E2AFA"/>
    <w:rsid w:val="009E2D8C"/>
    <w:rsid w:val="009E2DC6"/>
    <w:rsid w:val="009E3D71"/>
    <w:rsid w:val="009E3D81"/>
    <w:rsid w:val="009E4948"/>
    <w:rsid w:val="009E5249"/>
    <w:rsid w:val="009E5CBC"/>
    <w:rsid w:val="009E5F29"/>
    <w:rsid w:val="009E643D"/>
    <w:rsid w:val="009E6643"/>
    <w:rsid w:val="009E67DC"/>
    <w:rsid w:val="009E68A2"/>
    <w:rsid w:val="009E753B"/>
    <w:rsid w:val="009E768B"/>
    <w:rsid w:val="009F0132"/>
    <w:rsid w:val="009F0248"/>
    <w:rsid w:val="009F0736"/>
    <w:rsid w:val="009F0D08"/>
    <w:rsid w:val="009F1A6A"/>
    <w:rsid w:val="009F2505"/>
    <w:rsid w:val="009F2893"/>
    <w:rsid w:val="009F3876"/>
    <w:rsid w:val="009F3D97"/>
    <w:rsid w:val="009F3EFD"/>
    <w:rsid w:val="009F4607"/>
    <w:rsid w:val="009F4F5F"/>
    <w:rsid w:val="009F525E"/>
    <w:rsid w:val="009F5DCD"/>
    <w:rsid w:val="009F6EBF"/>
    <w:rsid w:val="009F716A"/>
    <w:rsid w:val="009F7D9A"/>
    <w:rsid w:val="009F7F09"/>
    <w:rsid w:val="00A00363"/>
    <w:rsid w:val="00A006EF"/>
    <w:rsid w:val="00A00809"/>
    <w:rsid w:val="00A00A56"/>
    <w:rsid w:val="00A01202"/>
    <w:rsid w:val="00A018CC"/>
    <w:rsid w:val="00A02E12"/>
    <w:rsid w:val="00A04C92"/>
    <w:rsid w:val="00A05809"/>
    <w:rsid w:val="00A058CA"/>
    <w:rsid w:val="00A11B21"/>
    <w:rsid w:val="00A11F2B"/>
    <w:rsid w:val="00A12099"/>
    <w:rsid w:val="00A127C2"/>
    <w:rsid w:val="00A1285F"/>
    <w:rsid w:val="00A14402"/>
    <w:rsid w:val="00A14A17"/>
    <w:rsid w:val="00A1537A"/>
    <w:rsid w:val="00A15977"/>
    <w:rsid w:val="00A15A0C"/>
    <w:rsid w:val="00A15B10"/>
    <w:rsid w:val="00A15F7C"/>
    <w:rsid w:val="00A164E0"/>
    <w:rsid w:val="00A17D01"/>
    <w:rsid w:val="00A20FF7"/>
    <w:rsid w:val="00A21027"/>
    <w:rsid w:val="00A213AF"/>
    <w:rsid w:val="00A214AD"/>
    <w:rsid w:val="00A22F41"/>
    <w:rsid w:val="00A232E7"/>
    <w:rsid w:val="00A23742"/>
    <w:rsid w:val="00A242C0"/>
    <w:rsid w:val="00A24A78"/>
    <w:rsid w:val="00A2519D"/>
    <w:rsid w:val="00A25BDD"/>
    <w:rsid w:val="00A25CAB"/>
    <w:rsid w:val="00A26125"/>
    <w:rsid w:val="00A26F02"/>
    <w:rsid w:val="00A273FD"/>
    <w:rsid w:val="00A278F2"/>
    <w:rsid w:val="00A27BF2"/>
    <w:rsid w:val="00A319DB"/>
    <w:rsid w:val="00A31A55"/>
    <w:rsid w:val="00A31B84"/>
    <w:rsid w:val="00A32F95"/>
    <w:rsid w:val="00A3394D"/>
    <w:rsid w:val="00A33BAF"/>
    <w:rsid w:val="00A34E76"/>
    <w:rsid w:val="00A35015"/>
    <w:rsid w:val="00A35590"/>
    <w:rsid w:val="00A364A6"/>
    <w:rsid w:val="00A36CF8"/>
    <w:rsid w:val="00A37EEE"/>
    <w:rsid w:val="00A37F77"/>
    <w:rsid w:val="00A4043A"/>
    <w:rsid w:val="00A40BDB"/>
    <w:rsid w:val="00A41694"/>
    <w:rsid w:val="00A417CC"/>
    <w:rsid w:val="00A41FF1"/>
    <w:rsid w:val="00A42214"/>
    <w:rsid w:val="00A4238E"/>
    <w:rsid w:val="00A4295E"/>
    <w:rsid w:val="00A42FD5"/>
    <w:rsid w:val="00A430C9"/>
    <w:rsid w:val="00A432D8"/>
    <w:rsid w:val="00A43562"/>
    <w:rsid w:val="00A4433D"/>
    <w:rsid w:val="00A4457F"/>
    <w:rsid w:val="00A452F7"/>
    <w:rsid w:val="00A454DD"/>
    <w:rsid w:val="00A4569E"/>
    <w:rsid w:val="00A45E05"/>
    <w:rsid w:val="00A46592"/>
    <w:rsid w:val="00A46BB4"/>
    <w:rsid w:val="00A4702D"/>
    <w:rsid w:val="00A4707C"/>
    <w:rsid w:val="00A472CD"/>
    <w:rsid w:val="00A47D72"/>
    <w:rsid w:val="00A5070D"/>
    <w:rsid w:val="00A50A4F"/>
    <w:rsid w:val="00A50B0B"/>
    <w:rsid w:val="00A50D3E"/>
    <w:rsid w:val="00A51E35"/>
    <w:rsid w:val="00A528C7"/>
    <w:rsid w:val="00A52BA0"/>
    <w:rsid w:val="00A52DE0"/>
    <w:rsid w:val="00A52F84"/>
    <w:rsid w:val="00A52F93"/>
    <w:rsid w:val="00A534CA"/>
    <w:rsid w:val="00A54047"/>
    <w:rsid w:val="00A540C4"/>
    <w:rsid w:val="00A544A4"/>
    <w:rsid w:val="00A553DF"/>
    <w:rsid w:val="00A55604"/>
    <w:rsid w:val="00A556AA"/>
    <w:rsid w:val="00A564DC"/>
    <w:rsid w:val="00A56D78"/>
    <w:rsid w:val="00A5762A"/>
    <w:rsid w:val="00A57CC9"/>
    <w:rsid w:val="00A606C6"/>
    <w:rsid w:val="00A6114B"/>
    <w:rsid w:val="00A61871"/>
    <w:rsid w:val="00A61960"/>
    <w:rsid w:val="00A61C91"/>
    <w:rsid w:val="00A61CD8"/>
    <w:rsid w:val="00A61E60"/>
    <w:rsid w:val="00A61E77"/>
    <w:rsid w:val="00A62479"/>
    <w:rsid w:val="00A63A83"/>
    <w:rsid w:val="00A642D9"/>
    <w:rsid w:val="00A64563"/>
    <w:rsid w:val="00A645A2"/>
    <w:rsid w:val="00A645E6"/>
    <w:rsid w:val="00A64AF3"/>
    <w:rsid w:val="00A64E18"/>
    <w:rsid w:val="00A64F1A"/>
    <w:rsid w:val="00A65807"/>
    <w:rsid w:val="00A66290"/>
    <w:rsid w:val="00A665EE"/>
    <w:rsid w:val="00A66953"/>
    <w:rsid w:val="00A67893"/>
    <w:rsid w:val="00A67F25"/>
    <w:rsid w:val="00A67F89"/>
    <w:rsid w:val="00A67FD8"/>
    <w:rsid w:val="00A70003"/>
    <w:rsid w:val="00A704A2"/>
    <w:rsid w:val="00A71E3B"/>
    <w:rsid w:val="00A72718"/>
    <w:rsid w:val="00A728F9"/>
    <w:rsid w:val="00A72CB5"/>
    <w:rsid w:val="00A74088"/>
    <w:rsid w:val="00A74C4E"/>
    <w:rsid w:val="00A75346"/>
    <w:rsid w:val="00A75C66"/>
    <w:rsid w:val="00A75D9D"/>
    <w:rsid w:val="00A75EDE"/>
    <w:rsid w:val="00A76012"/>
    <w:rsid w:val="00A76356"/>
    <w:rsid w:val="00A76F67"/>
    <w:rsid w:val="00A76FA2"/>
    <w:rsid w:val="00A770E3"/>
    <w:rsid w:val="00A772A0"/>
    <w:rsid w:val="00A77420"/>
    <w:rsid w:val="00A77C63"/>
    <w:rsid w:val="00A80538"/>
    <w:rsid w:val="00A80986"/>
    <w:rsid w:val="00A8148D"/>
    <w:rsid w:val="00A817D8"/>
    <w:rsid w:val="00A817ED"/>
    <w:rsid w:val="00A81D3C"/>
    <w:rsid w:val="00A820CA"/>
    <w:rsid w:val="00A8217E"/>
    <w:rsid w:val="00A82307"/>
    <w:rsid w:val="00A8239B"/>
    <w:rsid w:val="00A827EB"/>
    <w:rsid w:val="00A8310B"/>
    <w:rsid w:val="00A843B4"/>
    <w:rsid w:val="00A858CF"/>
    <w:rsid w:val="00A859D0"/>
    <w:rsid w:val="00A85F10"/>
    <w:rsid w:val="00A87A80"/>
    <w:rsid w:val="00A87E9F"/>
    <w:rsid w:val="00A87FDA"/>
    <w:rsid w:val="00A87FEF"/>
    <w:rsid w:val="00A912CD"/>
    <w:rsid w:val="00A91DD0"/>
    <w:rsid w:val="00A922E9"/>
    <w:rsid w:val="00A9277C"/>
    <w:rsid w:val="00A93150"/>
    <w:rsid w:val="00A93B76"/>
    <w:rsid w:val="00A946DD"/>
    <w:rsid w:val="00A9497D"/>
    <w:rsid w:val="00A949EA"/>
    <w:rsid w:val="00A94C3B"/>
    <w:rsid w:val="00A94CFF"/>
    <w:rsid w:val="00A9549F"/>
    <w:rsid w:val="00A9569E"/>
    <w:rsid w:val="00A95A62"/>
    <w:rsid w:val="00A96914"/>
    <w:rsid w:val="00A96EC0"/>
    <w:rsid w:val="00A97467"/>
    <w:rsid w:val="00AA111E"/>
    <w:rsid w:val="00AA1607"/>
    <w:rsid w:val="00AA1640"/>
    <w:rsid w:val="00AA28A2"/>
    <w:rsid w:val="00AA2BAE"/>
    <w:rsid w:val="00AA2D97"/>
    <w:rsid w:val="00AA3624"/>
    <w:rsid w:val="00AA3EC9"/>
    <w:rsid w:val="00AA4337"/>
    <w:rsid w:val="00AA434C"/>
    <w:rsid w:val="00AA49F7"/>
    <w:rsid w:val="00AA5680"/>
    <w:rsid w:val="00AA5D89"/>
    <w:rsid w:val="00AA6164"/>
    <w:rsid w:val="00AA6175"/>
    <w:rsid w:val="00AA6415"/>
    <w:rsid w:val="00AA7141"/>
    <w:rsid w:val="00AA7AA7"/>
    <w:rsid w:val="00AB09D9"/>
    <w:rsid w:val="00AB0EFE"/>
    <w:rsid w:val="00AB1145"/>
    <w:rsid w:val="00AB285E"/>
    <w:rsid w:val="00AB28C1"/>
    <w:rsid w:val="00AB2C60"/>
    <w:rsid w:val="00AB2C99"/>
    <w:rsid w:val="00AB30CE"/>
    <w:rsid w:val="00AB37E3"/>
    <w:rsid w:val="00AB3B3C"/>
    <w:rsid w:val="00AB4D2B"/>
    <w:rsid w:val="00AB54C9"/>
    <w:rsid w:val="00AB6537"/>
    <w:rsid w:val="00AB67E0"/>
    <w:rsid w:val="00AB689D"/>
    <w:rsid w:val="00AB6F8F"/>
    <w:rsid w:val="00AB7469"/>
    <w:rsid w:val="00AC0F0F"/>
    <w:rsid w:val="00AC1E09"/>
    <w:rsid w:val="00AC1E0A"/>
    <w:rsid w:val="00AC2E3A"/>
    <w:rsid w:val="00AC2E8D"/>
    <w:rsid w:val="00AC329F"/>
    <w:rsid w:val="00AC3400"/>
    <w:rsid w:val="00AC3E46"/>
    <w:rsid w:val="00AC4B41"/>
    <w:rsid w:val="00AC518D"/>
    <w:rsid w:val="00AC6983"/>
    <w:rsid w:val="00AC6FB4"/>
    <w:rsid w:val="00AC70C6"/>
    <w:rsid w:val="00AC7AFC"/>
    <w:rsid w:val="00AC7C49"/>
    <w:rsid w:val="00AD09AF"/>
    <w:rsid w:val="00AD149E"/>
    <w:rsid w:val="00AD2F50"/>
    <w:rsid w:val="00AD311A"/>
    <w:rsid w:val="00AD31E3"/>
    <w:rsid w:val="00AD379A"/>
    <w:rsid w:val="00AD3AB2"/>
    <w:rsid w:val="00AD3C1A"/>
    <w:rsid w:val="00AD45CF"/>
    <w:rsid w:val="00AD4984"/>
    <w:rsid w:val="00AD6858"/>
    <w:rsid w:val="00AD739F"/>
    <w:rsid w:val="00AD7AD0"/>
    <w:rsid w:val="00AD7D77"/>
    <w:rsid w:val="00AE0412"/>
    <w:rsid w:val="00AE18E8"/>
    <w:rsid w:val="00AE20CF"/>
    <w:rsid w:val="00AE27D7"/>
    <w:rsid w:val="00AE2F30"/>
    <w:rsid w:val="00AE48F0"/>
    <w:rsid w:val="00AE4D08"/>
    <w:rsid w:val="00AE4EBF"/>
    <w:rsid w:val="00AE502F"/>
    <w:rsid w:val="00AE53FF"/>
    <w:rsid w:val="00AE5CF2"/>
    <w:rsid w:val="00AE5E07"/>
    <w:rsid w:val="00AE677D"/>
    <w:rsid w:val="00AE6C1C"/>
    <w:rsid w:val="00AE6C22"/>
    <w:rsid w:val="00AE6CC3"/>
    <w:rsid w:val="00AE7940"/>
    <w:rsid w:val="00AF0909"/>
    <w:rsid w:val="00AF13F5"/>
    <w:rsid w:val="00AF18AC"/>
    <w:rsid w:val="00AF24E0"/>
    <w:rsid w:val="00AF25DC"/>
    <w:rsid w:val="00AF2706"/>
    <w:rsid w:val="00AF2BD7"/>
    <w:rsid w:val="00AF3A96"/>
    <w:rsid w:val="00AF4651"/>
    <w:rsid w:val="00AF4A6F"/>
    <w:rsid w:val="00AF51B6"/>
    <w:rsid w:val="00AF5612"/>
    <w:rsid w:val="00AF7141"/>
    <w:rsid w:val="00AF7F59"/>
    <w:rsid w:val="00B00055"/>
    <w:rsid w:val="00B00149"/>
    <w:rsid w:val="00B0056C"/>
    <w:rsid w:val="00B01016"/>
    <w:rsid w:val="00B0102E"/>
    <w:rsid w:val="00B01C01"/>
    <w:rsid w:val="00B01F73"/>
    <w:rsid w:val="00B02622"/>
    <w:rsid w:val="00B0264F"/>
    <w:rsid w:val="00B03100"/>
    <w:rsid w:val="00B03734"/>
    <w:rsid w:val="00B03DF3"/>
    <w:rsid w:val="00B04254"/>
    <w:rsid w:val="00B04617"/>
    <w:rsid w:val="00B04787"/>
    <w:rsid w:val="00B04971"/>
    <w:rsid w:val="00B04A3B"/>
    <w:rsid w:val="00B04EED"/>
    <w:rsid w:val="00B051FB"/>
    <w:rsid w:val="00B05508"/>
    <w:rsid w:val="00B05A60"/>
    <w:rsid w:val="00B05F2C"/>
    <w:rsid w:val="00B06038"/>
    <w:rsid w:val="00B0603D"/>
    <w:rsid w:val="00B06583"/>
    <w:rsid w:val="00B07B6E"/>
    <w:rsid w:val="00B10BE4"/>
    <w:rsid w:val="00B11E0F"/>
    <w:rsid w:val="00B12BBA"/>
    <w:rsid w:val="00B12CCF"/>
    <w:rsid w:val="00B146C3"/>
    <w:rsid w:val="00B14962"/>
    <w:rsid w:val="00B150BA"/>
    <w:rsid w:val="00B15214"/>
    <w:rsid w:val="00B1556D"/>
    <w:rsid w:val="00B15A80"/>
    <w:rsid w:val="00B1705A"/>
    <w:rsid w:val="00B177EA"/>
    <w:rsid w:val="00B20805"/>
    <w:rsid w:val="00B219BB"/>
    <w:rsid w:val="00B22EAF"/>
    <w:rsid w:val="00B22FB0"/>
    <w:rsid w:val="00B233E9"/>
    <w:rsid w:val="00B23AA1"/>
    <w:rsid w:val="00B23B46"/>
    <w:rsid w:val="00B23B5C"/>
    <w:rsid w:val="00B23D6F"/>
    <w:rsid w:val="00B2418A"/>
    <w:rsid w:val="00B241D0"/>
    <w:rsid w:val="00B24359"/>
    <w:rsid w:val="00B24694"/>
    <w:rsid w:val="00B24853"/>
    <w:rsid w:val="00B248E7"/>
    <w:rsid w:val="00B24EC4"/>
    <w:rsid w:val="00B25BC8"/>
    <w:rsid w:val="00B2660E"/>
    <w:rsid w:val="00B26C4F"/>
    <w:rsid w:val="00B26E82"/>
    <w:rsid w:val="00B27979"/>
    <w:rsid w:val="00B30505"/>
    <w:rsid w:val="00B31395"/>
    <w:rsid w:val="00B31D73"/>
    <w:rsid w:val="00B3241C"/>
    <w:rsid w:val="00B3249F"/>
    <w:rsid w:val="00B3264D"/>
    <w:rsid w:val="00B32857"/>
    <w:rsid w:val="00B32E49"/>
    <w:rsid w:val="00B32E4B"/>
    <w:rsid w:val="00B33365"/>
    <w:rsid w:val="00B333AA"/>
    <w:rsid w:val="00B333F4"/>
    <w:rsid w:val="00B33855"/>
    <w:rsid w:val="00B33A7B"/>
    <w:rsid w:val="00B34CC0"/>
    <w:rsid w:val="00B34D55"/>
    <w:rsid w:val="00B35C88"/>
    <w:rsid w:val="00B368D8"/>
    <w:rsid w:val="00B37BD1"/>
    <w:rsid w:val="00B4006B"/>
    <w:rsid w:val="00B400FA"/>
    <w:rsid w:val="00B40428"/>
    <w:rsid w:val="00B40D11"/>
    <w:rsid w:val="00B40FE2"/>
    <w:rsid w:val="00B41397"/>
    <w:rsid w:val="00B41FC8"/>
    <w:rsid w:val="00B42204"/>
    <w:rsid w:val="00B424CE"/>
    <w:rsid w:val="00B424F8"/>
    <w:rsid w:val="00B42615"/>
    <w:rsid w:val="00B43F16"/>
    <w:rsid w:val="00B45180"/>
    <w:rsid w:val="00B45596"/>
    <w:rsid w:val="00B45B94"/>
    <w:rsid w:val="00B462BF"/>
    <w:rsid w:val="00B464D1"/>
    <w:rsid w:val="00B46530"/>
    <w:rsid w:val="00B472FE"/>
    <w:rsid w:val="00B47953"/>
    <w:rsid w:val="00B47EB8"/>
    <w:rsid w:val="00B5011F"/>
    <w:rsid w:val="00B50C6A"/>
    <w:rsid w:val="00B50CB3"/>
    <w:rsid w:val="00B50E0D"/>
    <w:rsid w:val="00B50FB7"/>
    <w:rsid w:val="00B5136C"/>
    <w:rsid w:val="00B51AC7"/>
    <w:rsid w:val="00B5216F"/>
    <w:rsid w:val="00B53AA6"/>
    <w:rsid w:val="00B53E3B"/>
    <w:rsid w:val="00B54C05"/>
    <w:rsid w:val="00B55521"/>
    <w:rsid w:val="00B55684"/>
    <w:rsid w:val="00B55942"/>
    <w:rsid w:val="00B56703"/>
    <w:rsid w:val="00B56AF0"/>
    <w:rsid w:val="00B574BF"/>
    <w:rsid w:val="00B57733"/>
    <w:rsid w:val="00B5792A"/>
    <w:rsid w:val="00B57A4F"/>
    <w:rsid w:val="00B57B56"/>
    <w:rsid w:val="00B6066B"/>
    <w:rsid w:val="00B60749"/>
    <w:rsid w:val="00B60A90"/>
    <w:rsid w:val="00B61695"/>
    <w:rsid w:val="00B623C7"/>
    <w:rsid w:val="00B62996"/>
    <w:rsid w:val="00B62C61"/>
    <w:rsid w:val="00B63015"/>
    <w:rsid w:val="00B634C8"/>
    <w:rsid w:val="00B648D5"/>
    <w:rsid w:val="00B64D2D"/>
    <w:rsid w:val="00B64DB9"/>
    <w:rsid w:val="00B65AA1"/>
    <w:rsid w:val="00B65C0E"/>
    <w:rsid w:val="00B65C1C"/>
    <w:rsid w:val="00B65E56"/>
    <w:rsid w:val="00B65E5E"/>
    <w:rsid w:val="00B65F73"/>
    <w:rsid w:val="00B6619A"/>
    <w:rsid w:val="00B661F4"/>
    <w:rsid w:val="00B66817"/>
    <w:rsid w:val="00B66E33"/>
    <w:rsid w:val="00B67264"/>
    <w:rsid w:val="00B677DD"/>
    <w:rsid w:val="00B67AA8"/>
    <w:rsid w:val="00B67B6C"/>
    <w:rsid w:val="00B70322"/>
    <w:rsid w:val="00B70580"/>
    <w:rsid w:val="00B70E6E"/>
    <w:rsid w:val="00B71D13"/>
    <w:rsid w:val="00B71E65"/>
    <w:rsid w:val="00B71F0A"/>
    <w:rsid w:val="00B72137"/>
    <w:rsid w:val="00B72452"/>
    <w:rsid w:val="00B72E4E"/>
    <w:rsid w:val="00B72F7C"/>
    <w:rsid w:val="00B7319F"/>
    <w:rsid w:val="00B732EB"/>
    <w:rsid w:val="00B737E4"/>
    <w:rsid w:val="00B7390A"/>
    <w:rsid w:val="00B73B21"/>
    <w:rsid w:val="00B74755"/>
    <w:rsid w:val="00B7527B"/>
    <w:rsid w:val="00B75448"/>
    <w:rsid w:val="00B758C7"/>
    <w:rsid w:val="00B75D8E"/>
    <w:rsid w:val="00B76116"/>
    <w:rsid w:val="00B76341"/>
    <w:rsid w:val="00B76C1F"/>
    <w:rsid w:val="00B76F5F"/>
    <w:rsid w:val="00B77157"/>
    <w:rsid w:val="00B77909"/>
    <w:rsid w:val="00B77A41"/>
    <w:rsid w:val="00B77D0F"/>
    <w:rsid w:val="00B77EDC"/>
    <w:rsid w:val="00B80728"/>
    <w:rsid w:val="00B80A47"/>
    <w:rsid w:val="00B81141"/>
    <w:rsid w:val="00B81E22"/>
    <w:rsid w:val="00B82042"/>
    <w:rsid w:val="00B8284F"/>
    <w:rsid w:val="00B82B89"/>
    <w:rsid w:val="00B82D0D"/>
    <w:rsid w:val="00B82FC5"/>
    <w:rsid w:val="00B832FB"/>
    <w:rsid w:val="00B8337C"/>
    <w:rsid w:val="00B83E73"/>
    <w:rsid w:val="00B83F19"/>
    <w:rsid w:val="00B8403B"/>
    <w:rsid w:val="00B8431F"/>
    <w:rsid w:val="00B84503"/>
    <w:rsid w:val="00B8498B"/>
    <w:rsid w:val="00B84F77"/>
    <w:rsid w:val="00B850C5"/>
    <w:rsid w:val="00B85966"/>
    <w:rsid w:val="00B85DB1"/>
    <w:rsid w:val="00B85DBF"/>
    <w:rsid w:val="00B86E84"/>
    <w:rsid w:val="00B86EC7"/>
    <w:rsid w:val="00B874F8"/>
    <w:rsid w:val="00B87523"/>
    <w:rsid w:val="00B8787B"/>
    <w:rsid w:val="00B878C2"/>
    <w:rsid w:val="00B87A1E"/>
    <w:rsid w:val="00B91707"/>
    <w:rsid w:val="00B92D14"/>
    <w:rsid w:val="00B93AC5"/>
    <w:rsid w:val="00B95054"/>
    <w:rsid w:val="00B95FB2"/>
    <w:rsid w:val="00B95FB4"/>
    <w:rsid w:val="00B9682E"/>
    <w:rsid w:val="00B97055"/>
    <w:rsid w:val="00B975EB"/>
    <w:rsid w:val="00B9777B"/>
    <w:rsid w:val="00B97D55"/>
    <w:rsid w:val="00BA077B"/>
    <w:rsid w:val="00BA0975"/>
    <w:rsid w:val="00BA0CC1"/>
    <w:rsid w:val="00BA1969"/>
    <w:rsid w:val="00BA1B70"/>
    <w:rsid w:val="00BA229A"/>
    <w:rsid w:val="00BA2A0F"/>
    <w:rsid w:val="00BA2D8D"/>
    <w:rsid w:val="00BA316E"/>
    <w:rsid w:val="00BA39BA"/>
    <w:rsid w:val="00BA4B38"/>
    <w:rsid w:val="00BA55AE"/>
    <w:rsid w:val="00BA57E5"/>
    <w:rsid w:val="00BA598F"/>
    <w:rsid w:val="00BA6118"/>
    <w:rsid w:val="00BA6129"/>
    <w:rsid w:val="00BA6840"/>
    <w:rsid w:val="00BA6AB3"/>
    <w:rsid w:val="00BA6B61"/>
    <w:rsid w:val="00BA782B"/>
    <w:rsid w:val="00BA7C35"/>
    <w:rsid w:val="00BA7ECB"/>
    <w:rsid w:val="00BB0831"/>
    <w:rsid w:val="00BB0AC1"/>
    <w:rsid w:val="00BB10EB"/>
    <w:rsid w:val="00BB170E"/>
    <w:rsid w:val="00BB1D50"/>
    <w:rsid w:val="00BB29C2"/>
    <w:rsid w:val="00BB3B82"/>
    <w:rsid w:val="00BB3BAF"/>
    <w:rsid w:val="00BB3C18"/>
    <w:rsid w:val="00BB42E8"/>
    <w:rsid w:val="00BB4E16"/>
    <w:rsid w:val="00BB4F65"/>
    <w:rsid w:val="00BB564A"/>
    <w:rsid w:val="00BB6163"/>
    <w:rsid w:val="00BB654F"/>
    <w:rsid w:val="00BB69C5"/>
    <w:rsid w:val="00BB7848"/>
    <w:rsid w:val="00BB7872"/>
    <w:rsid w:val="00BB7BDF"/>
    <w:rsid w:val="00BC028A"/>
    <w:rsid w:val="00BC0686"/>
    <w:rsid w:val="00BC08D6"/>
    <w:rsid w:val="00BC0E45"/>
    <w:rsid w:val="00BC0F09"/>
    <w:rsid w:val="00BC1FCB"/>
    <w:rsid w:val="00BC2056"/>
    <w:rsid w:val="00BC2749"/>
    <w:rsid w:val="00BC2FC6"/>
    <w:rsid w:val="00BC40EC"/>
    <w:rsid w:val="00BC42B1"/>
    <w:rsid w:val="00BC4869"/>
    <w:rsid w:val="00BC5614"/>
    <w:rsid w:val="00BC56D7"/>
    <w:rsid w:val="00BC6AAE"/>
    <w:rsid w:val="00BC72AB"/>
    <w:rsid w:val="00BC737D"/>
    <w:rsid w:val="00BC7450"/>
    <w:rsid w:val="00BC7AC9"/>
    <w:rsid w:val="00BC7D38"/>
    <w:rsid w:val="00BD067F"/>
    <w:rsid w:val="00BD18AD"/>
    <w:rsid w:val="00BD2E5D"/>
    <w:rsid w:val="00BD3AFD"/>
    <w:rsid w:val="00BD4356"/>
    <w:rsid w:val="00BD4E5D"/>
    <w:rsid w:val="00BD5102"/>
    <w:rsid w:val="00BD52B9"/>
    <w:rsid w:val="00BD577E"/>
    <w:rsid w:val="00BD6094"/>
    <w:rsid w:val="00BD67BB"/>
    <w:rsid w:val="00BD726C"/>
    <w:rsid w:val="00BD735A"/>
    <w:rsid w:val="00BD73C5"/>
    <w:rsid w:val="00BD7BC5"/>
    <w:rsid w:val="00BE09C4"/>
    <w:rsid w:val="00BE1253"/>
    <w:rsid w:val="00BE188C"/>
    <w:rsid w:val="00BE2029"/>
    <w:rsid w:val="00BE3517"/>
    <w:rsid w:val="00BE379F"/>
    <w:rsid w:val="00BE3D65"/>
    <w:rsid w:val="00BE4218"/>
    <w:rsid w:val="00BE44B5"/>
    <w:rsid w:val="00BE482E"/>
    <w:rsid w:val="00BE4953"/>
    <w:rsid w:val="00BE4C0C"/>
    <w:rsid w:val="00BE550F"/>
    <w:rsid w:val="00BE6380"/>
    <w:rsid w:val="00BE645E"/>
    <w:rsid w:val="00BE6B98"/>
    <w:rsid w:val="00BE75AE"/>
    <w:rsid w:val="00BE77D6"/>
    <w:rsid w:val="00BE7A4D"/>
    <w:rsid w:val="00BF0EB0"/>
    <w:rsid w:val="00BF1656"/>
    <w:rsid w:val="00BF19E8"/>
    <w:rsid w:val="00BF1E63"/>
    <w:rsid w:val="00BF23C3"/>
    <w:rsid w:val="00BF2929"/>
    <w:rsid w:val="00BF2CF7"/>
    <w:rsid w:val="00BF3127"/>
    <w:rsid w:val="00BF32FC"/>
    <w:rsid w:val="00BF3833"/>
    <w:rsid w:val="00BF3B46"/>
    <w:rsid w:val="00BF426C"/>
    <w:rsid w:val="00BF48C4"/>
    <w:rsid w:val="00BF4916"/>
    <w:rsid w:val="00BF4FC4"/>
    <w:rsid w:val="00BF5212"/>
    <w:rsid w:val="00BF527B"/>
    <w:rsid w:val="00BF5433"/>
    <w:rsid w:val="00BF5FBE"/>
    <w:rsid w:val="00BF61E7"/>
    <w:rsid w:val="00BF6C81"/>
    <w:rsid w:val="00BF77D4"/>
    <w:rsid w:val="00C0026F"/>
    <w:rsid w:val="00C002CC"/>
    <w:rsid w:val="00C009CF"/>
    <w:rsid w:val="00C01AB7"/>
    <w:rsid w:val="00C036CF"/>
    <w:rsid w:val="00C03B50"/>
    <w:rsid w:val="00C03EA5"/>
    <w:rsid w:val="00C03F79"/>
    <w:rsid w:val="00C043C1"/>
    <w:rsid w:val="00C04428"/>
    <w:rsid w:val="00C04F7B"/>
    <w:rsid w:val="00C051C1"/>
    <w:rsid w:val="00C0531E"/>
    <w:rsid w:val="00C064FE"/>
    <w:rsid w:val="00C069FB"/>
    <w:rsid w:val="00C07401"/>
    <w:rsid w:val="00C0764C"/>
    <w:rsid w:val="00C078DC"/>
    <w:rsid w:val="00C10D52"/>
    <w:rsid w:val="00C114DB"/>
    <w:rsid w:val="00C1161F"/>
    <w:rsid w:val="00C11853"/>
    <w:rsid w:val="00C11A7D"/>
    <w:rsid w:val="00C11B15"/>
    <w:rsid w:val="00C11EF5"/>
    <w:rsid w:val="00C12C0C"/>
    <w:rsid w:val="00C13370"/>
    <w:rsid w:val="00C13671"/>
    <w:rsid w:val="00C13731"/>
    <w:rsid w:val="00C13877"/>
    <w:rsid w:val="00C138C1"/>
    <w:rsid w:val="00C1430E"/>
    <w:rsid w:val="00C14885"/>
    <w:rsid w:val="00C16706"/>
    <w:rsid w:val="00C16A62"/>
    <w:rsid w:val="00C16EAF"/>
    <w:rsid w:val="00C17646"/>
    <w:rsid w:val="00C17F9A"/>
    <w:rsid w:val="00C20292"/>
    <w:rsid w:val="00C20FBF"/>
    <w:rsid w:val="00C21944"/>
    <w:rsid w:val="00C2264D"/>
    <w:rsid w:val="00C227C1"/>
    <w:rsid w:val="00C22B19"/>
    <w:rsid w:val="00C230C0"/>
    <w:rsid w:val="00C24363"/>
    <w:rsid w:val="00C2479E"/>
    <w:rsid w:val="00C25120"/>
    <w:rsid w:val="00C26CC8"/>
    <w:rsid w:val="00C30463"/>
    <w:rsid w:val="00C30799"/>
    <w:rsid w:val="00C30A21"/>
    <w:rsid w:val="00C310C4"/>
    <w:rsid w:val="00C318B3"/>
    <w:rsid w:val="00C31A60"/>
    <w:rsid w:val="00C3265B"/>
    <w:rsid w:val="00C32A92"/>
    <w:rsid w:val="00C32C5F"/>
    <w:rsid w:val="00C3312D"/>
    <w:rsid w:val="00C33254"/>
    <w:rsid w:val="00C33402"/>
    <w:rsid w:val="00C33405"/>
    <w:rsid w:val="00C3434E"/>
    <w:rsid w:val="00C350C4"/>
    <w:rsid w:val="00C35711"/>
    <w:rsid w:val="00C3584E"/>
    <w:rsid w:val="00C359AB"/>
    <w:rsid w:val="00C35AD0"/>
    <w:rsid w:val="00C368B5"/>
    <w:rsid w:val="00C37787"/>
    <w:rsid w:val="00C37796"/>
    <w:rsid w:val="00C40450"/>
    <w:rsid w:val="00C40ED9"/>
    <w:rsid w:val="00C40F16"/>
    <w:rsid w:val="00C4103C"/>
    <w:rsid w:val="00C43A3E"/>
    <w:rsid w:val="00C43A90"/>
    <w:rsid w:val="00C44574"/>
    <w:rsid w:val="00C44873"/>
    <w:rsid w:val="00C44A3B"/>
    <w:rsid w:val="00C44C5C"/>
    <w:rsid w:val="00C450F1"/>
    <w:rsid w:val="00C451A9"/>
    <w:rsid w:val="00C45931"/>
    <w:rsid w:val="00C460DF"/>
    <w:rsid w:val="00C4644D"/>
    <w:rsid w:val="00C4683D"/>
    <w:rsid w:val="00C46ADF"/>
    <w:rsid w:val="00C46E9D"/>
    <w:rsid w:val="00C47282"/>
    <w:rsid w:val="00C475C8"/>
    <w:rsid w:val="00C477CB"/>
    <w:rsid w:val="00C47D44"/>
    <w:rsid w:val="00C50263"/>
    <w:rsid w:val="00C504B6"/>
    <w:rsid w:val="00C50EC2"/>
    <w:rsid w:val="00C5123E"/>
    <w:rsid w:val="00C51825"/>
    <w:rsid w:val="00C52C04"/>
    <w:rsid w:val="00C53CE4"/>
    <w:rsid w:val="00C53D22"/>
    <w:rsid w:val="00C540BE"/>
    <w:rsid w:val="00C54597"/>
    <w:rsid w:val="00C5517A"/>
    <w:rsid w:val="00C5546F"/>
    <w:rsid w:val="00C557E7"/>
    <w:rsid w:val="00C55C49"/>
    <w:rsid w:val="00C56C08"/>
    <w:rsid w:val="00C57A58"/>
    <w:rsid w:val="00C60399"/>
    <w:rsid w:val="00C6180A"/>
    <w:rsid w:val="00C61FE6"/>
    <w:rsid w:val="00C62BBC"/>
    <w:rsid w:val="00C630A2"/>
    <w:rsid w:val="00C63A58"/>
    <w:rsid w:val="00C63BDE"/>
    <w:rsid w:val="00C63F8E"/>
    <w:rsid w:val="00C64140"/>
    <w:rsid w:val="00C6587F"/>
    <w:rsid w:val="00C6648B"/>
    <w:rsid w:val="00C66797"/>
    <w:rsid w:val="00C668C7"/>
    <w:rsid w:val="00C66E45"/>
    <w:rsid w:val="00C670B6"/>
    <w:rsid w:val="00C67FF1"/>
    <w:rsid w:val="00C711FA"/>
    <w:rsid w:val="00C71915"/>
    <w:rsid w:val="00C71DA4"/>
    <w:rsid w:val="00C733C1"/>
    <w:rsid w:val="00C739B8"/>
    <w:rsid w:val="00C73AFB"/>
    <w:rsid w:val="00C743AA"/>
    <w:rsid w:val="00C74689"/>
    <w:rsid w:val="00C747E3"/>
    <w:rsid w:val="00C752FA"/>
    <w:rsid w:val="00C77502"/>
    <w:rsid w:val="00C80BB5"/>
    <w:rsid w:val="00C80CA7"/>
    <w:rsid w:val="00C81156"/>
    <w:rsid w:val="00C81215"/>
    <w:rsid w:val="00C8151C"/>
    <w:rsid w:val="00C824D3"/>
    <w:rsid w:val="00C83307"/>
    <w:rsid w:val="00C83DA0"/>
    <w:rsid w:val="00C86442"/>
    <w:rsid w:val="00C86501"/>
    <w:rsid w:val="00C86587"/>
    <w:rsid w:val="00C867C9"/>
    <w:rsid w:val="00C86AF4"/>
    <w:rsid w:val="00C86BF1"/>
    <w:rsid w:val="00C86C7C"/>
    <w:rsid w:val="00C87152"/>
    <w:rsid w:val="00C87879"/>
    <w:rsid w:val="00C87999"/>
    <w:rsid w:val="00C90B4B"/>
    <w:rsid w:val="00C91223"/>
    <w:rsid w:val="00C91CBF"/>
    <w:rsid w:val="00C92186"/>
    <w:rsid w:val="00C921F8"/>
    <w:rsid w:val="00C92F4E"/>
    <w:rsid w:val="00C937DF"/>
    <w:rsid w:val="00C94055"/>
    <w:rsid w:val="00C94546"/>
    <w:rsid w:val="00C94866"/>
    <w:rsid w:val="00C9493A"/>
    <w:rsid w:val="00C94ED0"/>
    <w:rsid w:val="00C94F55"/>
    <w:rsid w:val="00C95F8B"/>
    <w:rsid w:val="00C960DB"/>
    <w:rsid w:val="00C96356"/>
    <w:rsid w:val="00C964E0"/>
    <w:rsid w:val="00C96852"/>
    <w:rsid w:val="00C96A59"/>
    <w:rsid w:val="00C96D8A"/>
    <w:rsid w:val="00C9731C"/>
    <w:rsid w:val="00C97BC4"/>
    <w:rsid w:val="00CA16A2"/>
    <w:rsid w:val="00CA17C4"/>
    <w:rsid w:val="00CA1AA9"/>
    <w:rsid w:val="00CA32B1"/>
    <w:rsid w:val="00CA3887"/>
    <w:rsid w:val="00CA3E91"/>
    <w:rsid w:val="00CA44A0"/>
    <w:rsid w:val="00CA4E46"/>
    <w:rsid w:val="00CA5085"/>
    <w:rsid w:val="00CA52A3"/>
    <w:rsid w:val="00CA531A"/>
    <w:rsid w:val="00CA5820"/>
    <w:rsid w:val="00CA5AA4"/>
    <w:rsid w:val="00CA5F5F"/>
    <w:rsid w:val="00CA657D"/>
    <w:rsid w:val="00CA6751"/>
    <w:rsid w:val="00CA79C9"/>
    <w:rsid w:val="00CA7DDF"/>
    <w:rsid w:val="00CB00F6"/>
    <w:rsid w:val="00CB046C"/>
    <w:rsid w:val="00CB04E2"/>
    <w:rsid w:val="00CB1576"/>
    <w:rsid w:val="00CB1CCE"/>
    <w:rsid w:val="00CB1FCC"/>
    <w:rsid w:val="00CB304C"/>
    <w:rsid w:val="00CB32B5"/>
    <w:rsid w:val="00CB34A8"/>
    <w:rsid w:val="00CB3ADF"/>
    <w:rsid w:val="00CB4447"/>
    <w:rsid w:val="00CB4D89"/>
    <w:rsid w:val="00CB53F2"/>
    <w:rsid w:val="00CB6294"/>
    <w:rsid w:val="00CB6CC2"/>
    <w:rsid w:val="00CB6CEF"/>
    <w:rsid w:val="00CB6E2D"/>
    <w:rsid w:val="00CB6E57"/>
    <w:rsid w:val="00CB7127"/>
    <w:rsid w:val="00CC0508"/>
    <w:rsid w:val="00CC0884"/>
    <w:rsid w:val="00CC0BD2"/>
    <w:rsid w:val="00CC0C7D"/>
    <w:rsid w:val="00CC1F1C"/>
    <w:rsid w:val="00CC21A1"/>
    <w:rsid w:val="00CC2DD6"/>
    <w:rsid w:val="00CC2DEE"/>
    <w:rsid w:val="00CC309A"/>
    <w:rsid w:val="00CC3460"/>
    <w:rsid w:val="00CC3F89"/>
    <w:rsid w:val="00CC43A2"/>
    <w:rsid w:val="00CC4631"/>
    <w:rsid w:val="00CC4BA8"/>
    <w:rsid w:val="00CC4DD1"/>
    <w:rsid w:val="00CC518A"/>
    <w:rsid w:val="00CC5408"/>
    <w:rsid w:val="00CC5518"/>
    <w:rsid w:val="00CC6C7F"/>
    <w:rsid w:val="00CC70D6"/>
    <w:rsid w:val="00CC758F"/>
    <w:rsid w:val="00CC7B99"/>
    <w:rsid w:val="00CC7EAC"/>
    <w:rsid w:val="00CD02B9"/>
    <w:rsid w:val="00CD0313"/>
    <w:rsid w:val="00CD066D"/>
    <w:rsid w:val="00CD0C81"/>
    <w:rsid w:val="00CD1FDD"/>
    <w:rsid w:val="00CD268E"/>
    <w:rsid w:val="00CD27E4"/>
    <w:rsid w:val="00CD34AB"/>
    <w:rsid w:val="00CD3EA7"/>
    <w:rsid w:val="00CD4BF9"/>
    <w:rsid w:val="00CD4EF1"/>
    <w:rsid w:val="00CD50AB"/>
    <w:rsid w:val="00CD514F"/>
    <w:rsid w:val="00CD5F5F"/>
    <w:rsid w:val="00CD6A0D"/>
    <w:rsid w:val="00CD6A8D"/>
    <w:rsid w:val="00CD6BAD"/>
    <w:rsid w:val="00CD7B86"/>
    <w:rsid w:val="00CD7C4A"/>
    <w:rsid w:val="00CE01CA"/>
    <w:rsid w:val="00CE0890"/>
    <w:rsid w:val="00CE0EB8"/>
    <w:rsid w:val="00CE1566"/>
    <w:rsid w:val="00CE3F18"/>
    <w:rsid w:val="00CE414C"/>
    <w:rsid w:val="00CE4554"/>
    <w:rsid w:val="00CE4883"/>
    <w:rsid w:val="00CE4DCA"/>
    <w:rsid w:val="00CE5D66"/>
    <w:rsid w:val="00CE616F"/>
    <w:rsid w:val="00CE65C5"/>
    <w:rsid w:val="00CE6931"/>
    <w:rsid w:val="00CE79C0"/>
    <w:rsid w:val="00CF040B"/>
    <w:rsid w:val="00CF1087"/>
    <w:rsid w:val="00CF1929"/>
    <w:rsid w:val="00CF1A0F"/>
    <w:rsid w:val="00CF1D65"/>
    <w:rsid w:val="00CF2023"/>
    <w:rsid w:val="00CF3538"/>
    <w:rsid w:val="00CF390F"/>
    <w:rsid w:val="00CF3C5D"/>
    <w:rsid w:val="00CF58C5"/>
    <w:rsid w:val="00CF5C71"/>
    <w:rsid w:val="00CF6649"/>
    <w:rsid w:val="00CF669B"/>
    <w:rsid w:val="00CF6B3F"/>
    <w:rsid w:val="00D01035"/>
    <w:rsid w:val="00D012B3"/>
    <w:rsid w:val="00D02D30"/>
    <w:rsid w:val="00D02E3F"/>
    <w:rsid w:val="00D0328B"/>
    <w:rsid w:val="00D03C4A"/>
    <w:rsid w:val="00D03E35"/>
    <w:rsid w:val="00D05014"/>
    <w:rsid w:val="00D0536C"/>
    <w:rsid w:val="00D064DD"/>
    <w:rsid w:val="00D06AB5"/>
    <w:rsid w:val="00D06EFE"/>
    <w:rsid w:val="00D070BD"/>
    <w:rsid w:val="00D07F7B"/>
    <w:rsid w:val="00D108B6"/>
    <w:rsid w:val="00D10AD6"/>
    <w:rsid w:val="00D10F34"/>
    <w:rsid w:val="00D120CB"/>
    <w:rsid w:val="00D12DFD"/>
    <w:rsid w:val="00D13210"/>
    <w:rsid w:val="00D13329"/>
    <w:rsid w:val="00D1339F"/>
    <w:rsid w:val="00D144D2"/>
    <w:rsid w:val="00D15232"/>
    <w:rsid w:val="00D15988"/>
    <w:rsid w:val="00D15ACB"/>
    <w:rsid w:val="00D15F24"/>
    <w:rsid w:val="00D164F3"/>
    <w:rsid w:val="00D16FEA"/>
    <w:rsid w:val="00D17554"/>
    <w:rsid w:val="00D17AF3"/>
    <w:rsid w:val="00D17C15"/>
    <w:rsid w:val="00D2050E"/>
    <w:rsid w:val="00D21CF0"/>
    <w:rsid w:val="00D221A4"/>
    <w:rsid w:val="00D22222"/>
    <w:rsid w:val="00D22BE0"/>
    <w:rsid w:val="00D23FE1"/>
    <w:rsid w:val="00D246BB"/>
    <w:rsid w:val="00D24E58"/>
    <w:rsid w:val="00D24EA4"/>
    <w:rsid w:val="00D2557D"/>
    <w:rsid w:val="00D25ABB"/>
    <w:rsid w:val="00D25F4A"/>
    <w:rsid w:val="00D261B9"/>
    <w:rsid w:val="00D26214"/>
    <w:rsid w:val="00D26D4C"/>
    <w:rsid w:val="00D273BD"/>
    <w:rsid w:val="00D302EE"/>
    <w:rsid w:val="00D303E2"/>
    <w:rsid w:val="00D31451"/>
    <w:rsid w:val="00D32E58"/>
    <w:rsid w:val="00D32FDB"/>
    <w:rsid w:val="00D33592"/>
    <w:rsid w:val="00D33EBE"/>
    <w:rsid w:val="00D340F7"/>
    <w:rsid w:val="00D347D7"/>
    <w:rsid w:val="00D34BEE"/>
    <w:rsid w:val="00D374BE"/>
    <w:rsid w:val="00D376B3"/>
    <w:rsid w:val="00D37A3D"/>
    <w:rsid w:val="00D37A78"/>
    <w:rsid w:val="00D42087"/>
    <w:rsid w:val="00D42283"/>
    <w:rsid w:val="00D42524"/>
    <w:rsid w:val="00D43156"/>
    <w:rsid w:val="00D4334C"/>
    <w:rsid w:val="00D43FD0"/>
    <w:rsid w:val="00D44555"/>
    <w:rsid w:val="00D44BF0"/>
    <w:rsid w:val="00D44D0C"/>
    <w:rsid w:val="00D4522E"/>
    <w:rsid w:val="00D45C1F"/>
    <w:rsid w:val="00D460D3"/>
    <w:rsid w:val="00D46C43"/>
    <w:rsid w:val="00D46FB0"/>
    <w:rsid w:val="00D47ADF"/>
    <w:rsid w:val="00D47BA1"/>
    <w:rsid w:val="00D50526"/>
    <w:rsid w:val="00D505EC"/>
    <w:rsid w:val="00D5119B"/>
    <w:rsid w:val="00D51767"/>
    <w:rsid w:val="00D51A0F"/>
    <w:rsid w:val="00D51A7C"/>
    <w:rsid w:val="00D51DB2"/>
    <w:rsid w:val="00D528A4"/>
    <w:rsid w:val="00D52F44"/>
    <w:rsid w:val="00D52F9E"/>
    <w:rsid w:val="00D53005"/>
    <w:rsid w:val="00D536CA"/>
    <w:rsid w:val="00D53A56"/>
    <w:rsid w:val="00D54C17"/>
    <w:rsid w:val="00D54E0C"/>
    <w:rsid w:val="00D56442"/>
    <w:rsid w:val="00D57682"/>
    <w:rsid w:val="00D57A72"/>
    <w:rsid w:val="00D609DD"/>
    <w:rsid w:val="00D60C64"/>
    <w:rsid w:val="00D61339"/>
    <w:rsid w:val="00D61D5B"/>
    <w:rsid w:val="00D62311"/>
    <w:rsid w:val="00D624FB"/>
    <w:rsid w:val="00D62600"/>
    <w:rsid w:val="00D62DD2"/>
    <w:rsid w:val="00D63228"/>
    <w:rsid w:val="00D63500"/>
    <w:rsid w:val="00D639E6"/>
    <w:rsid w:val="00D64371"/>
    <w:rsid w:val="00D64D28"/>
    <w:rsid w:val="00D64EBA"/>
    <w:rsid w:val="00D651E2"/>
    <w:rsid w:val="00D65D88"/>
    <w:rsid w:val="00D65EDF"/>
    <w:rsid w:val="00D665D1"/>
    <w:rsid w:val="00D66D52"/>
    <w:rsid w:val="00D66F35"/>
    <w:rsid w:val="00D678DE"/>
    <w:rsid w:val="00D7077D"/>
    <w:rsid w:val="00D716DE"/>
    <w:rsid w:val="00D7245F"/>
    <w:rsid w:val="00D72F09"/>
    <w:rsid w:val="00D74925"/>
    <w:rsid w:val="00D74D0D"/>
    <w:rsid w:val="00D75607"/>
    <w:rsid w:val="00D7606D"/>
    <w:rsid w:val="00D765F1"/>
    <w:rsid w:val="00D7675E"/>
    <w:rsid w:val="00D76DAC"/>
    <w:rsid w:val="00D77B39"/>
    <w:rsid w:val="00D80AAA"/>
    <w:rsid w:val="00D8196B"/>
    <w:rsid w:val="00D81E5F"/>
    <w:rsid w:val="00D81E88"/>
    <w:rsid w:val="00D826F3"/>
    <w:rsid w:val="00D8287C"/>
    <w:rsid w:val="00D8331E"/>
    <w:rsid w:val="00D84AE2"/>
    <w:rsid w:val="00D85AC2"/>
    <w:rsid w:val="00D862CD"/>
    <w:rsid w:val="00D86921"/>
    <w:rsid w:val="00D86CD6"/>
    <w:rsid w:val="00D86DE9"/>
    <w:rsid w:val="00D91493"/>
    <w:rsid w:val="00D92C1F"/>
    <w:rsid w:val="00D92E9C"/>
    <w:rsid w:val="00D9327F"/>
    <w:rsid w:val="00D9345F"/>
    <w:rsid w:val="00D94A7D"/>
    <w:rsid w:val="00D952A5"/>
    <w:rsid w:val="00D95988"/>
    <w:rsid w:val="00D95E1E"/>
    <w:rsid w:val="00D9615B"/>
    <w:rsid w:val="00D963EB"/>
    <w:rsid w:val="00D965F0"/>
    <w:rsid w:val="00D97350"/>
    <w:rsid w:val="00D97998"/>
    <w:rsid w:val="00DA01E6"/>
    <w:rsid w:val="00DA0512"/>
    <w:rsid w:val="00DA12FD"/>
    <w:rsid w:val="00DA144D"/>
    <w:rsid w:val="00DA163F"/>
    <w:rsid w:val="00DA1731"/>
    <w:rsid w:val="00DA20C1"/>
    <w:rsid w:val="00DA2F51"/>
    <w:rsid w:val="00DA366F"/>
    <w:rsid w:val="00DA456D"/>
    <w:rsid w:val="00DA6C28"/>
    <w:rsid w:val="00DA7D22"/>
    <w:rsid w:val="00DB03CB"/>
    <w:rsid w:val="00DB0CC6"/>
    <w:rsid w:val="00DB19FA"/>
    <w:rsid w:val="00DB1C3F"/>
    <w:rsid w:val="00DB2314"/>
    <w:rsid w:val="00DB36E3"/>
    <w:rsid w:val="00DB3972"/>
    <w:rsid w:val="00DB3C6A"/>
    <w:rsid w:val="00DB3E13"/>
    <w:rsid w:val="00DB3E9B"/>
    <w:rsid w:val="00DB3F3D"/>
    <w:rsid w:val="00DB491C"/>
    <w:rsid w:val="00DB49B1"/>
    <w:rsid w:val="00DB4CC9"/>
    <w:rsid w:val="00DB60AF"/>
    <w:rsid w:val="00DB60F7"/>
    <w:rsid w:val="00DB6319"/>
    <w:rsid w:val="00DB75D7"/>
    <w:rsid w:val="00DC0268"/>
    <w:rsid w:val="00DC12FA"/>
    <w:rsid w:val="00DC13BE"/>
    <w:rsid w:val="00DC15EF"/>
    <w:rsid w:val="00DC1B49"/>
    <w:rsid w:val="00DC21B1"/>
    <w:rsid w:val="00DC2608"/>
    <w:rsid w:val="00DC26CA"/>
    <w:rsid w:val="00DC33E0"/>
    <w:rsid w:val="00DC3542"/>
    <w:rsid w:val="00DC36BC"/>
    <w:rsid w:val="00DC49CF"/>
    <w:rsid w:val="00DC4D39"/>
    <w:rsid w:val="00DC5F2D"/>
    <w:rsid w:val="00DC69B3"/>
    <w:rsid w:val="00DC7129"/>
    <w:rsid w:val="00DC7757"/>
    <w:rsid w:val="00DC7A2D"/>
    <w:rsid w:val="00DD041D"/>
    <w:rsid w:val="00DD2557"/>
    <w:rsid w:val="00DD3108"/>
    <w:rsid w:val="00DD3A80"/>
    <w:rsid w:val="00DD3D85"/>
    <w:rsid w:val="00DD3FB9"/>
    <w:rsid w:val="00DD6131"/>
    <w:rsid w:val="00DD65A1"/>
    <w:rsid w:val="00DD6859"/>
    <w:rsid w:val="00DD7E4C"/>
    <w:rsid w:val="00DE1434"/>
    <w:rsid w:val="00DE2C60"/>
    <w:rsid w:val="00DE2E0F"/>
    <w:rsid w:val="00DE2F1D"/>
    <w:rsid w:val="00DE300D"/>
    <w:rsid w:val="00DE34BD"/>
    <w:rsid w:val="00DE3832"/>
    <w:rsid w:val="00DE3CDD"/>
    <w:rsid w:val="00DE4A8A"/>
    <w:rsid w:val="00DE5312"/>
    <w:rsid w:val="00DE5B76"/>
    <w:rsid w:val="00DE5CF3"/>
    <w:rsid w:val="00DE5D07"/>
    <w:rsid w:val="00DE6305"/>
    <w:rsid w:val="00DE7151"/>
    <w:rsid w:val="00DF14C7"/>
    <w:rsid w:val="00DF1958"/>
    <w:rsid w:val="00DF1F4F"/>
    <w:rsid w:val="00DF21BD"/>
    <w:rsid w:val="00DF28D2"/>
    <w:rsid w:val="00DF2A6F"/>
    <w:rsid w:val="00DF3A08"/>
    <w:rsid w:val="00DF3AE6"/>
    <w:rsid w:val="00DF3D88"/>
    <w:rsid w:val="00DF3DAC"/>
    <w:rsid w:val="00DF522B"/>
    <w:rsid w:val="00DF5427"/>
    <w:rsid w:val="00DF6080"/>
    <w:rsid w:val="00DF6457"/>
    <w:rsid w:val="00DF658C"/>
    <w:rsid w:val="00DF6AEE"/>
    <w:rsid w:val="00DF6B6D"/>
    <w:rsid w:val="00DF6F40"/>
    <w:rsid w:val="00DF71DA"/>
    <w:rsid w:val="00E00CD7"/>
    <w:rsid w:val="00E00E39"/>
    <w:rsid w:val="00E0128D"/>
    <w:rsid w:val="00E02285"/>
    <w:rsid w:val="00E02489"/>
    <w:rsid w:val="00E0277A"/>
    <w:rsid w:val="00E027DF"/>
    <w:rsid w:val="00E02B38"/>
    <w:rsid w:val="00E02BFE"/>
    <w:rsid w:val="00E02E21"/>
    <w:rsid w:val="00E03257"/>
    <w:rsid w:val="00E033F7"/>
    <w:rsid w:val="00E034AC"/>
    <w:rsid w:val="00E03617"/>
    <w:rsid w:val="00E040DD"/>
    <w:rsid w:val="00E05032"/>
    <w:rsid w:val="00E055A2"/>
    <w:rsid w:val="00E05EA5"/>
    <w:rsid w:val="00E05F47"/>
    <w:rsid w:val="00E062A6"/>
    <w:rsid w:val="00E06449"/>
    <w:rsid w:val="00E068EA"/>
    <w:rsid w:val="00E06F97"/>
    <w:rsid w:val="00E0792C"/>
    <w:rsid w:val="00E07F77"/>
    <w:rsid w:val="00E1107A"/>
    <w:rsid w:val="00E11340"/>
    <w:rsid w:val="00E11E1F"/>
    <w:rsid w:val="00E1221E"/>
    <w:rsid w:val="00E1246D"/>
    <w:rsid w:val="00E1267D"/>
    <w:rsid w:val="00E14885"/>
    <w:rsid w:val="00E14E62"/>
    <w:rsid w:val="00E15065"/>
    <w:rsid w:val="00E15B38"/>
    <w:rsid w:val="00E15B5C"/>
    <w:rsid w:val="00E16BCC"/>
    <w:rsid w:val="00E17BC9"/>
    <w:rsid w:val="00E20534"/>
    <w:rsid w:val="00E20737"/>
    <w:rsid w:val="00E208FC"/>
    <w:rsid w:val="00E20ABA"/>
    <w:rsid w:val="00E20C3A"/>
    <w:rsid w:val="00E20C89"/>
    <w:rsid w:val="00E20D55"/>
    <w:rsid w:val="00E21D9C"/>
    <w:rsid w:val="00E21E4E"/>
    <w:rsid w:val="00E22625"/>
    <w:rsid w:val="00E2262A"/>
    <w:rsid w:val="00E227FC"/>
    <w:rsid w:val="00E24B8F"/>
    <w:rsid w:val="00E2563E"/>
    <w:rsid w:val="00E25C13"/>
    <w:rsid w:val="00E25C88"/>
    <w:rsid w:val="00E25EE4"/>
    <w:rsid w:val="00E25F92"/>
    <w:rsid w:val="00E26D58"/>
    <w:rsid w:val="00E31167"/>
    <w:rsid w:val="00E31196"/>
    <w:rsid w:val="00E3145D"/>
    <w:rsid w:val="00E322A7"/>
    <w:rsid w:val="00E3248F"/>
    <w:rsid w:val="00E32958"/>
    <w:rsid w:val="00E331D6"/>
    <w:rsid w:val="00E33437"/>
    <w:rsid w:val="00E33EBA"/>
    <w:rsid w:val="00E340AA"/>
    <w:rsid w:val="00E34C09"/>
    <w:rsid w:val="00E35286"/>
    <w:rsid w:val="00E35491"/>
    <w:rsid w:val="00E355F4"/>
    <w:rsid w:val="00E3579E"/>
    <w:rsid w:val="00E35A6B"/>
    <w:rsid w:val="00E35B70"/>
    <w:rsid w:val="00E35EBA"/>
    <w:rsid w:val="00E35FD6"/>
    <w:rsid w:val="00E36799"/>
    <w:rsid w:val="00E36D54"/>
    <w:rsid w:val="00E36FA5"/>
    <w:rsid w:val="00E36FBD"/>
    <w:rsid w:val="00E37620"/>
    <w:rsid w:val="00E4052C"/>
    <w:rsid w:val="00E40AE6"/>
    <w:rsid w:val="00E414D9"/>
    <w:rsid w:val="00E418B8"/>
    <w:rsid w:val="00E418EB"/>
    <w:rsid w:val="00E41A70"/>
    <w:rsid w:val="00E41B21"/>
    <w:rsid w:val="00E42107"/>
    <w:rsid w:val="00E42756"/>
    <w:rsid w:val="00E43486"/>
    <w:rsid w:val="00E437B7"/>
    <w:rsid w:val="00E440CB"/>
    <w:rsid w:val="00E4413C"/>
    <w:rsid w:val="00E4426F"/>
    <w:rsid w:val="00E463E3"/>
    <w:rsid w:val="00E4643C"/>
    <w:rsid w:val="00E466AF"/>
    <w:rsid w:val="00E50141"/>
    <w:rsid w:val="00E502D2"/>
    <w:rsid w:val="00E5195A"/>
    <w:rsid w:val="00E52102"/>
    <w:rsid w:val="00E52FD7"/>
    <w:rsid w:val="00E537BE"/>
    <w:rsid w:val="00E538F4"/>
    <w:rsid w:val="00E546C0"/>
    <w:rsid w:val="00E5498E"/>
    <w:rsid w:val="00E54F62"/>
    <w:rsid w:val="00E55245"/>
    <w:rsid w:val="00E55FF7"/>
    <w:rsid w:val="00E56111"/>
    <w:rsid w:val="00E561B0"/>
    <w:rsid w:val="00E56570"/>
    <w:rsid w:val="00E56761"/>
    <w:rsid w:val="00E56A26"/>
    <w:rsid w:val="00E56D5F"/>
    <w:rsid w:val="00E577CD"/>
    <w:rsid w:val="00E57BC2"/>
    <w:rsid w:val="00E6019D"/>
    <w:rsid w:val="00E6084E"/>
    <w:rsid w:val="00E60B9B"/>
    <w:rsid w:val="00E62346"/>
    <w:rsid w:val="00E62BCD"/>
    <w:rsid w:val="00E6306B"/>
    <w:rsid w:val="00E6308D"/>
    <w:rsid w:val="00E63D2A"/>
    <w:rsid w:val="00E63D3A"/>
    <w:rsid w:val="00E63EA3"/>
    <w:rsid w:val="00E651F8"/>
    <w:rsid w:val="00E65827"/>
    <w:rsid w:val="00E65F41"/>
    <w:rsid w:val="00E65FF2"/>
    <w:rsid w:val="00E6721B"/>
    <w:rsid w:val="00E70568"/>
    <w:rsid w:val="00E708DC"/>
    <w:rsid w:val="00E713E9"/>
    <w:rsid w:val="00E7186B"/>
    <w:rsid w:val="00E7271B"/>
    <w:rsid w:val="00E73398"/>
    <w:rsid w:val="00E733A7"/>
    <w:rsid w:val="00E73F07"/>
    <w:rsid w:val="00E7442C"/>
    <w:rsid w:val="00E74D62"/>
    <w:rsid w:val="00E7549B"/>
    <w:rsid w:val="00E75515"/>
    <w:rsid w:val="00E75949"/>
    <w:rsid w:val="00E7596D"/>
    <w:rsid w:val="00E768FA"/>
    <w:rsid w:val="00E76DF2"/>
    <w:rsid w:val="00E76FE6"/>
    <w:rsid w:val="00E77082"/>
    <w:rsid w:val="00E775AC"/>
    <w:rsid w:val="00E779F9"/>
    <w:rsid w:val="00E77B9D"/>
    <w:rsid w:val="00E801E6"/>
    <w:rsid w:val="00E80296"/>
    <w:rsid w:val="00E8032B"/>
    <w:rsid w:val="00E8036C"/>
    <w:rsid w:val="00E80C55"/>
    <w:rsid w:val="00E812E2"/>
    <w:rsid w:val="00E8147B"/>
    <w:rsid w:val="00E81D34"/>
    <w:rsid w:val="00E82160"/>
    <w:rsid w:val="00E8222A"/>
    <w:rsid w:val="00E82740"/>
    <w:rsid w:val="00E83853"/>
    <w:rsid w:val="00E83CDD"/>
    <w:rsid w:val="00E83CF0"/>
    <w:rsid w:val="00E84051"/>
    <w:rsid w:val="00E84A25"/>
    <w:rsid w:val="00E855E7"/>
    <w:rsid w:val="00E859AE"/>
    <w:rsid w:val="00E862FF"/>
    <w:rsid w:val="00E86E32"/>
    <w:rsid w:val="00E87019"/>
    <w:rsid w:val="00E8738F"/>
    <w:rsid w:val="00E87394"/>
    <w:rsid w:val="00E873FE"/>
    <w:rsid w:val="00E900AA"/>
    <w:rsid w:val="00E90B9F"/>
    <w:rsid w:val="00E90FD7"/>
    <w:rsid w:val="00E9153B"/>
    <w:rsid w:val="00E91574"/>
    <w:rsid w:val="00E9159C"/>
    <w:rsid w:val="00E91C61"/>
    <w:rsid w:val="00E928FB"/>
    <w:rsid w:val="00E93138"/>
    <w:rsid w:val="00E9369D"/>
    <w:rsid w:val="00E9384B"/>
    <w:rsid w:val="00E939EC"/>
    <w:rsid w:val="00E94A14"/>
    <w:rsid w:val="00E94C2F"/>
    <w:rsid w:val="00E95788"/>
    <w:rsid w:val="00E95D57"/>
    <w:rsid w:val="00E96471"/>
    <w:rsid w:val="00E96641"/>
    <w:rsid w:val="00E97138"/>
    <w:rsid w:val="00E97511"/>
    <w:rsid w:val="00E975A1"/>
    <w:rsid w:val="00E97974"/>
    <w:rsid w:val="00E97A38"/>
    <w:rsid w:val="00EA02CC"/>
    <w:rsid w:val="00EA0513"/>
    <w:rsid w:val="00EA062D"/>
    <w:rsid w:val="00EA0BCC"/>
    <w:rsid w:val="00EA0F1B"/>
    <w:rsid w:val="00EA0F8C"/>
    <w:rsid w:val="00EA12FC"/>
    <w:rsid w:val="00EA1E82"/>
    <w:rsid w:val="00EA2EFF"/>
    <w:rsid w:val="00EA438A"/>
    <w:rsid w:val="00EA5077"/>
    <w:rsid w:val="00EA5998"/>
    <w:rsid w:val="00EA6313"/>
    <w:rsid w:val="00EA6837"/>
    <w:rsid w:val="00EA6A07"/>
    <w:rsid w:val="00EA6AFA"/>
    <w:rsid w:val="00EA75B2"/>
    <w:rsid w:val="00EB0B3D"/>
    <w:rsid w:val="00EB0EFB"/>
    <w:rsid w:val="00EB0F01"/>
    <w:rsid w:val="00EB1052"/>
    <w:rsid w:val="00EB1249"/>
    <w:rsid w:val="00EB15FF"/>
    <w:rsid w:val="00EB21C6"/>
    <w:rsid w:val="00EB2448"/>
    <w:rsid w:val="00EB2548"/>
    <w:rsid w:val="00EB2791"/>
    <w:rsid w:val="00EB3268"/>
    <w:rsid w:val="00EB3385"/>
    <w:rsid w:val="00EB3798"/>
    <w:rsid w:val="00EB390E"/>
    <w:rsid w:val="00EB4663"/>
    <w:rsid w:val="00EB49F2"/>
    <w:rsid w:val="00EB4EB1"/>
    <w:rsid w:val="00EB4F83"/>
    <w:rsid w:val="00EB58E6"/>
    <w:rsid w:val="00EB6465"/>
    <w:rsid w:val="00EB6707"/>
    <w:rsid w:val="00EB7ACA"/>
    <w:rsid w:val="00EC00E8"/>
    <w:rsid w:val="00EC0FAF"/>
    <w:rsid w:val="00EC1E86"/>
    <w:rsid w:val="00EC2104"/>
    <w:rsid w:val="00EC2DA0"/>
    <w:rsid w:val="00EC3B9B"/>
    <w:rsid w:val="00EC4D46"/>
    <w:rsid w:val="00EC5582"/>
    <w:rsid w:val="00EC56CE"/>
    <w:rsid w:val="00EC5D9A"/>
    <w:rsid w:val="00EC5F1D"/>
    <w:rsid w:val="00EC5F33"/>
    <w:rsid w:val="00EC7872"/>
    <w:rsid w:val="00EC7A8A"/>
    <w:rsid w:val="00ED0154"/>
    <w:rsid w:val="00ED027B"/>
    <w:rsid w:val="00ED0A0C"/>
    <w:rsid w:val="00ED0FD7"/>
    <w:rsid w:val="00ED14B8"/>
    <w:rsid w:val="00ED1A14"/>
    <w:rsid w:val="00ED1BCF"/>
    <w:rsid w:val="00ED2B1D"/>
    <w:rsid w:val="00ED3C3F"/>
    <w:rsid w:val="00ED49CB"/>
    <w:rsid w:val="00ED52B6"/>
    <w:rsid w:val="00ED5B49"/>
    <w:rsid w:val="00ED64A5"/>
    <w:rsid w:val="00ED657C"/>
    <w:rsid w:val="00ED79D7"/>
    <w:rsid w:val="00ED7C7D"/>
    <w:rsid w:val="00ED7CA9"/>
    <w:rsid w:val="00ED7F62"/>
    <w:rsid w:val="00ED7FE5"/>
    <w:rsid w:val="00EE0549"/>
    <w:rsid w:val="00EE0F9B"/>
    <w:rsid w:val="00EE12AD"/>
    <w:rsid w:val="00EE161E"/>
    <w:rsid w:val="00EE1730"/>
    <w:rsid w:val="00EE2602"/>
    <w:rsid w:val="00EE335A"/>
    <w:rsid w:val="00EE350C"/>
    <w:rsid w:val="00EE3610"/>
    <w:rsid w:val="00EE3679"/>
    <w:rsid w:val="00EE38C6"/>
    <w:rsid w:val="00EE3977"/>
    <w:rsid w:val="00EE40F8"/>
    <w:rsid w:val="00EE448D"/>
    <w:rsid w:val="00EE4CFB"/>
    <w:rsid w:val="00EE5AD0"/>
    <w:rsid w:val="00EE5DE1"/>
    <w:rsid w:val="00EE6BE3"/>
    <w:rsid w:val="00EF012F"/>
    <w:rsid w:val="00EF0EAF"/>
    <w:rsid w:val="00EF0FA8"/>
    <w:rsid w:val="00EF1062"/>
    <w:rsid w:val="00EF112E"/>
    <w:rsid w:val="00EF24DA"/>
    <w:rsid w:val="00EF2A46"/>
    <w:rsid w:val="00EF35F0"/>
    <w:rsid w:val="00EF37B4"/>
    <w:rsid w:val="00EF3E68"/>
    <w:rsid w:val="00EF4111"/>
    <w:rsid w:val="00EF5467"/>
    <w:rsid w:val="00EF5FD5"/>
    <w:rsid w:val="00EF6E29"/>
    <w:rsid w:val="00F0025F"/>
    <w:rsid w:val="00F00780"/>
    <w:rsid w:val="00F00819"/>
    <w:rsid w:val="00F01064"/>
    <w:rsid w:val="00F01803"/>
    <w:rsid w:val="00F019CE"/>
    <w:rsid w:val="00F02BE6"/>
    <w:rsid w:val="00F03BB9"/>
    <w:rsid w:val="00F03D1A"/>
    <w:rsid w:val="00F04A19"/>
    <w:rsid w:val="00F0548F"/>
    <w:rsid w:val="00F05DC3"/>
    <w:rsid w:val="00F077C2"/>
    <w:rsid w:val="00F103EA"/>
    <w:rsid w:val="00F10F83"/>
    <w:rsid w:val="00F10FE3"/>
    <w:rsid w:val="00F12243"/>
    <w:rsid w:val="00F1255F"/>
    <w:rsid w:val="00F125E0"/>
    <w:rsid w:val="00F13E3F"/>
    <w:rsid w:val="00F141CE"/>
    <w:rsid w:val="00F1452F"/>
    <w:rsid w:val="00F145D7"/>
    <w:rsid w:val="00F148FF"/>
    <w:rsid w:val="00F15A3B"/>
    <w:rsid w:val="00F15B64"/>
    <w:rsid w:val="00F160F7"/>
    <w:rsid w:val="00F16E93"/>
    <w:rsid w:val="00F16F99"/>
    <w:rsid w:val="00F1703D"/>
    <w:rsid w:val="00F172F0"/>
    <w:rsid w:val="00F20DE0"/>
    <w:rsid w:val="00F21837"/>
    <w:rsid w:val="00F224BB"/>
    <w:rsid w:val="00F2271B"/>
    <w:rsid w:val="00F231B2"/>
    <w:rsid w:val="00F236F9"/>
    <w:rsid w:val="00F23A67"/>
    <w:rsid w:val="00F23A6E"/>
    <w:rsid w:val="00F24CE4"/>
    <w:rsid w:val="00F259A9"/>
    <w:rsid w:val="00F25DB0"/>
    <w:rsid w:val="00F262F1"/>
    <w:rsid w:val="00F27052"/>
    <w:rsid w:val="00F27994"/>
    <w:rsid w:val="00F27DD6"/>
    <w:rsid w:val="00F27E93"/>
    <w:rsid w:val="00F301A0"/>
    <w:rsid w:val="00F3036F"/>
    <w:rsid w:val="00F30C25"/>
    <w:rsid w:val="00F315B2"/>
    <w:rsid w:val="00F31871"/>
    <w:rsid w:val="00F31AE9"/>
    <w:rsid w:val="00F32948"/>
    <w:rsid w:val="00F32C1D"/>
    <w:rsid w:val="00F3309F"/>
    <w:rsid w:val="00F3472F"/>
    <w:rsid w:val="00F34A75"/>
    <w:rsid w:val="00F351C0"/>
    <w:rsid w:val="00F36A0F"/>
    <w:rsid w:val="00F37929"/>
    <w:rsid w:val="00F409C6"/>
    <w:rsid w:val="00F40F11"/>
    <w:rsid w:val="00F41390"/>
    <w:rsid w:val="00F439F7"/>
    <w:rsid w:val="00F43D24"/>
    <w:rsid w:val="00F43D52"/>
    <w:rsid w:val="00F43E7D"/>
    <w:rsid w:val="00F4683C"/>
    <w:rsid w:val="00F46853"/>
    <w:rsid w:val="00F47063"/>
    <w:rsid w:val="00F4710F"/>
    <w:rsid w:val="00F4764C"/>
    <w:rsid w:val="00F50477"/>
    <w:rsid w:val="00F508ED"/>
    <w:rsid w:val="00F515C2"/>
    <w:rsid w:val="00F51AC3"/>
    <w:rsid w:val="00F51FFA"/>
    <w:rsid w:val="00F52613"/>
    <w:rsid w:val="00F53D27"/>
    <w:rsid w:val="00F5468F"/>
    <w:rsid w:val="00F54A3D"/>
    <w:rsid w:val="00F5573E"/>
    <w:rsid w:val="00F55BF7"/>
    <w:rsid w:val="00F56BDE"/>
    <w:rsid w:val="00F56BE9"/>
    <w:rsid w:val="00F56EBF"/>
    <w:rsid w:val="00F60B3A"/>
    <w:rsid w:val="00F60C4C"/>
    <w:rsid w:val="00F61762"/>
    <w:rsid w:val="00F62830"/>
    <w:rsid w:val="00F62A2D"/>
    <w:rsid w:val="00F62C40"/>
    <w:rsid w:val="00F62D3B"/>
    <w:rsid w:val="00F63B39"/>
    <w:rsid w:val="00F63B85"/>
    <w:rsid w:val="00F63CB1"/>
    <w:rsid w:val="00F65004"/>
    <w:rsid w:val="00F650E3"/>
    <w:rsid w:val="00F65500"/>
    <w:rsid w:val="00F65ED0"/>
    <w:rsid w:val="00F66244"/>
    <w:rsid w:val="00F66461"/>
    <w:rsid w:val="00F66CA3"/>
    <w:rsid w:val="00F66CCA"/>
    <w:rsid w:val="00F66D3A"/>
    <w:rsid w:val="00F67204"/>
    <w:rsid w:val="00F72587"/>
    <w:rsid w:val="00F725CC"/>
    <w:rsid w:val="00F734A4"/>
    <w:rsid w:val="00F7377B"/>
    <w:rsid w:val="00F74959"/>
    <w:rsid w:val="00F75708"/>
    <w:rsid w:val="00F7579F"/>
    <w:rsid w:val="00F75E11"/>
    <w:rsid w:val="00F76479"/>
    <w:rsid w:val="00F76D93"/>
    <w:rsid w:val="00F76E61"/>
    <w:rsid w:val="00F76FCE"/>
    <w:rsid w:val="00F77228"/>
    <w:rsid w:val="00F80DA5"/>
    <w:rsid w:val="00F818D1"/>
    <w:rsid w:val="00F82813"/>
    <w:rsid w:val="00F82A7E"/>
    <w:rsid w:val="00F82E9D"/>
    <w:rsid w:val="00F82F91"/>
    <w:rsid w:val="00F83030"/>
    <w:rsid w:val="00F83380"/>
    <w:rsid w:val="00F833BC"/>
    <w:rsid w:val="00F8341D"/>
    <w:rsid w:val="00F834BF"/>
    <w:rsid w:val="00F83BA4"/>
    <w:rsid w:val="00F84A0E"/>
    <w:rsid w:val="00F84C9F"/>
    <w:rsid w:val="00F85C0F"/>
    <w:rsid w:val="00F862E9"/>
    <w:rsid w:val="00F86725"/>
    <w:rsid w:val="00F875FE"/>
    <w:rsid w:val="00F8768D"/>
    <w:rsid w:val="00F877C3"/>
    <w:rsid w:val="00F90006"/>
    <w:rsid w:val="00F90E0C"/>
    <w:rsid w:val="00F921C7"/>
    <w:rsid w:val="00F9220B"/>
    <w:rsid w:val="00F92BCC"/>
    <w:rsid w:val="00F93E66"/>
    <w:rsid w:val="00F94846"/>
    <w:rsid w:val="00F94B8C"/>
    <w:rsid w:val="00F94D02"/>
    <w:rsid w:val="00F94D0E"/>
    <w:rsid w:val="00F953F9"/>
    <w:rsid w:val="00F955CE"/>
    <w:rsid w:val="00F955F4"/>
    <w:rsid w:val="00F956A5"/>
    <w:rsid w:val="00F9592A"/>
    <w:rsid w:val="00F95971"/>
    <w:rsid w:val="00F9597A"/>
    <w:rsid w:val="00F95BCB"/>
    <w:rsid w:val="00F968B1"/>
    <w:rsid w:val="00F97890"/>
    <w:rsid w:val="00FA077F"/>
    <w:rsid w:val="00FA07BA"/>
    <w:rsid w:val="00FA0813"/>
    <w:rsid w:val="00FA0C01"/>
    <w:rsid w:val="00FA0C7C"/>
    <w:rsid w:val="00FA0E40"/>
    <w:rsid w:val="00FA102A"/>
    <w:rsid w:val="00FA1C61"/>
    <w:rsid w:val="00FA202E"/>
    <w:rsid w:val="00FA226D"/>
    <w:rsid w:val="00FA24AA"/>
    <w:rsid w:val="00FA2D70"/>
    <w:rsid w:val="00FA3091"/>
    <w:rsid w:val="00FA467D"/>
    <w:rsid w:val="00FA4C66"/>
    <w:rsid w:val="00FA6623"/>
    <w:rsid w:val="00FA66F8"/>
    <w:rsid w:val="00FA749C"/>
    <w:rsid w:val="00FB05A0"/>
    <w:rsid w:val="00FB188B"/>
    <w:rsid w:val="00FB1C86"/>
    <w:rsid w:val="00FB2143"/>
    <w:rsid w:val="00FB21F6"/>
    <w:rsid w:val="00FB2316"/>
    <w:rsid w:val="00FB2DFF"/>
    <w:rsid w:val="00FB324E"/>
    <w:rsid w:val="00FB3EDA"/>
    <w:rsid w:val="00FB443D"/>
    <w:rsid w:val="00FB4845"/>
    <w:rsid w:val="00FB485F"/>
    <w:rsid w:val="00FB5229"/>
    <w:rsid w:val="00FB5A97"/>
    <w:rsid w:val="00FB7ACD"/>
    <w:rsid w:val="00FB7E19"/>
    <w:rsid w:val="00FC01DC"/>
    <w:rsid w:val="00FC0EA4"/>
    <w:rsid w:val="00FC10ED"/>
    <w:rsid w:val="00FC115C"/>
    <w:rsid w:val="00FC1402"/>
    <w:rsid w:val="00FC14D1"/>
    <w:rsid w:val="00FC1895"/>
    <w:rsid w:val="00FC1D28"/>
    <w:rsid w:val="00FC2432"/>
    <w:rsid w:val="00FC2BAA"/>
    <w:rsid w:val="00FC2C1A"/>
    <w:rsid w:val="00FC37BA"/>
    <w:rsid w:val="00FC3873"/>
    <w:rsid w:val="00FC391E"/>
    <w:rsid w:val="00FC3C6D"/>
    <w:rsid w:val="00FC3E90"/>
    <w:rsid w:val="00FC3FEF"/>
    <w:rsid w:val="00FC4028"/>
    <w:rsid w:val="00FC42F9"/>
    <w:rsid w:val="00FC4A68"/>
    <w:rsid w:val="00FC4E38"/>
    <w:rsid w:val="00FC5330"/>
    <w:rsid w:val="00FC5423"/>
    <w:rsid w:val="00FC5646"/>
    <w:rsid w:val="00FC61A3"/>
    <w:rsid w:val="00FC647E"/>
    <w:rsid w:val="00FC6E2B"/>
    <w:rsid w:val="00FC79C4"/>
    <w:rsid w:val="00FD052E"/>
    <w:rsid w:val="00FD0776"/>
    <w:rsid w:val="00FD0FA9"/>
    <w:rsid w:val="00FD12CA"/>
    <w:rsid w:val="00FD1CA9"/>
    <w:rsid w:val="00FD2225"/>
    <w:rsid w:val="00FD2A25"/>
    <w:rsid w:val="00FD4B69"/>
    <w:rsid w:val="00FD5D54"/>
    <w:rsid w:val="00FD709F"/>
    <w:rsid w:val="00FD717B"/>
    <w:rsid w:val="00FD7214"/>
    <w:rsid w:val="00FD7965"/>
    <w:rsid w:val="00FE0015"/>
    <w:rsid w:val="00FE05AB"/>
    <w:rsid w:val="00FE0E37"/>
    <w:rsid w:val="00FE1DA7"/>
    <w:rsid w:val="00FE1DAF"/>
    <w:rsid w:val="00FE1FD9"/>
    <w:rsid w:val="00FE22B5"/>
    <w:rsid w:val="00FE248B"/>
    <w:rsid w:val="00FE2643"/>
    <w:rsid w:val="00FE2679"/>
    <w:rsid w:val="00FE2AEC"/>
    <w:rsid w:val="00FE2B0B"/>
    <w:rsid w:val="00FE2BAC"/>
    <w:rsid w:val="00FE304D"/>
    <w:rsid w:val="00FE3E9B"/>
    <w:rsid w:val="00FE4694"/>
    <w:rsid w:val="00FE473D"/>
    <w:rsid w:val="00FE4B37"/>
    <w:rsid w:val="00FE4EC9"/>
    <w:rsid w:val="00FE54F7"/>
    <w:rsid w:val="00FE5F71"/>
    <w:rsid w:val="00FE60DB"/>
    <w:rsid w:val="00FE7306"/>
    <w:rsid w:val="00FE7511"/>
    <w:rsid w:val="00FE7907"/>
    <w:rsid w:val="00FE7B9D"/>
    <w:rsid w:val="00FF05E7"/>
    <w:rsid w:val="00FF090B"/>
    <w:rsid w:val="00FF0C42"/>
    <w:rsid w:val="00FF0D21"/>
    <w:rsid w:val="00FF0DE9"/>
    <w:rsid w:val="00FF1517"/>
    <w:rsid w:val="00FF17D5"/>
    <w:rsid w:val="00FF1BBF"/>
    <w:rsid w:val="00FF1F95"/>
    <w:rsid w:val="00FF3944"/>
    <w:rsid w:val="00FF4796"/>
    <w:rsid w:val="00FF4B8B"/>
    <w:rsid w:val="00FF5952"/>
    <w:rsid w:val="00FF69E6"/>
    <w:rsid w:val="00FF7D7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7187FC"/>
  <w15:chartTrackingRefBased/>
  <w15:docId w15:val="{50443CC1-F706-418F-BC55-CEB5EA0CC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7542"/>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7B7F31"/>
    <w:pPr>
      <w:keepNext/>
      <w:keepLines/>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8B5DA9"/>
    <w:pPr>
      <w:keepNext/>
      <w:keepLines/>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17542"/>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17542"/>
    <w:pPr>
      <w:keepNext/>
      <w:keepLines/>
      <w:ind w:firstLine="720"/>
      <w:outlineLvl w:val="3"/>
    </w:pPr>
    <w:rPr>
      <w:rFonts w:eastAsiaTheme="majorEastAsia" w:cstheme="majorBidi"/>
      <w:b/>
      <w:iCs/>
    </w:rPr>
  </w:style>
  <w:style w:type="paragraph" w:styleId="Heading5">
    <w:name w:val="heading 5"/>
    <w:basedOn w:val="Heading4"/>
    <w:next w:val="Normal"/>
    <w:link w:val="Heading5Char"/>
    <w:uiPriority w:val="9"/>
    <w:unhideWhenUsed/>
    <w:qFormat/>
    <w:rsid w:val="004539F6"/>
    <w:pPr>
      <w:spacing w:before="40"/>
      <w:outlineLvl w:val="4"/>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7FDC"/>
    <w:pPr>
      <w:tabs>
        <w:tab w:val="center" w:pos="4513"/>
        <w:tab w:val="right" w:pos="9026"/>
      </w:tabs>
      <w:spacing w:line="240" w:lineRule="auto"/>
    </w:pPr>
  </w:style>
  <w:style w:type="character" w:customStyle="1" w:styleId="HeaderChar">
    <w:name w:val="Header Char"/>
    <w:basedOn w:val="DefaultParagraphFont"/>
    <w:link w:val="Header"/>
    <w:uiPriority w:val="99"/>
    <w:rsid w:val="005D7FDC"/>
  </w:style>
  <w:style w:type="paragraph" w:styleId="Footer">
    <w:name w:val="footer"/>
    <w:basedOn w:val="Normal"/>
    <w:link w:val="FooterChar"/>
    <w:uiPriority w:val="99"/>
    <w:unhideWhenUsed/>
    <w:rsid w:val="005D7FDC"/>
    <w:pPr>
      <w:tabs>
        <w:tab w:val="center" w:pos="4513"/>
        <w:tab w:val="right" w:pos="9026"/>
      </w:tabs>
      <w:spacing w:line="240" w:lineRule="auto"/>
    </w:pPr>
  </w:style>
  <w:style w:type="character" w:customStyle="1" w:styleId="FooterChar">
    <w:name w:val="Footer Char"/>
    <w:basedOn w:val="DefaultParagraphFont"/>
    <w:link w:val="Footer"/>
    <w:uiPriority w:val="99"/>
    <w:rsid w:val="005D7FDC"/>
  </w:style>
  <w:style w:type="character" w:styleId="CommentReference">
    <w:name w:val="annotation reference"/>
    <w:basedOn w:val="DefaultParagraphFont"/>
    <w:uiPriority w:val="99"/>
    <w:semiHidden/>
    <w:unhideWhenUsed/>
    <w:rsid w:val="005200D9"/>
    <w:rPr>
      <w:sz w:val="16"/>
      <w:szCs w:val="16"/>
    </w:rPr>
  </w:style>
  <w:style w:type="paragraph" w:styleId="CommentText">
    <w:name w:val="annotation text"/>
    <w:basedOn w:val="Normal"/>
    <w:link w:val="CommentTextChar"/>
    <w:uiPriority w:val="99"/>
    <w:semiHidden/>
    <w:unhideWhenUsed/>
    <w:rsid w:val="005200D9"/>
    <w:pPr>
      <w:spacing w:line="240" w:lineRule="auto"/>
    </w:pPr>
    <w:rPr>
      <w:sz w:val="20"/>
      <w:szCs w:val="20"/>
    </w:rPr>
  </w:style>
  <w:style w:type="character" w:customStyle="1" w:styleId="CommentTextChar">
    <w:name w:val="Comment Text Char"/>
    <w:basedOn w:val="DefaultParagraphFont"/>
    <w:link w:val="CommentText"/>
    <w:uiPriority w:val="99"/>
    <w:semiHidden/>
    <w:rsid w:val="005200D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00D9"/>
    <w:rPr>
      <w:b/>
      <w:bCs/>
    </w:rPr>
  </w:style>
  <w:style w:type="character" w:customStyle="1" w:styleId="CommentSubjectChar">
    <w:name w:val="Comment Subject Char"/>
    <w:basedOn w:val="CommentTextChar"/>
    <w:link w:val="CommentSubject"/>
    <w:uiPriority w:val="99"/>
    <w:semiHidden/>
    <w:rsid w:val="005200D9"/>
    <w:rPr>
      <w:rFonts w:ascii="Times New Roman" w:hAnsi="Times New Roman"/>
      <w:b/>
      <w:bCs/>
      <w:sz w:val="20"/>
      <w:szCs w:val="20"/>
    </w:rPr>
  </w:style>
  <w:style w:type="paragraph" w:styleId="BalloonText">
    <w:name w:val="Balloon Text"/>
    <w:basedOn w:val="Normal"/>
    <w:link w:val="BalloonTextChar"/>
    <w:uiPriority w:val="99"/>
    <w:semiHidden/>
    <w:unhideWhenUsed/>
    <w:rsid w:val="005200D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00D9"/>
    <w:rPr>
      <w:rFonts w:ascii="Segoe UI" w:hAnsi="Segoe UI" w:cs="Segoe UI"/>
      <w:sz w:val="18"/>
      <w:szCs w:val="18"/>
    </w:rPr>
  </w:style>
  <w:style w:type="table" w:styleId="TableGrid">
    <w:name w:val="Table Grid"/>
    <w:basedOn w:val="TableNormal"/>
    <w:uiPriority w:val="39"/>
    <w:rsid w:val="00E63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6306B"/>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7B7F31"/>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BD2E5D"/>
    <w:pPr>
      <w:spacing w:line="259" w:lineRule="auto"/>
      <w:outlineLvl w:val="9"/>
    </w:pPr>
    <w:rPr>
      <w:lang w:val="en-US" w:eastAsia="en-US"/>
    </w:rPr>
  </w:style>
  <w:style w:type="paragraph" w:styleId="TOC1">
    <w:name w:val="toc 1"/>
    <w:basedOn w:val="Normal"/>
    <w:next w:val="Normal"/>
    <w:autoRedefine/>
    <w:uiPriority w:val="39"/>
    <w:unhideWhenUsed/>
    <w:rsid w:val="007B7F31"/>
    <w:pPr>
      <w:tabs>
        <w:tab w:val="right" w:leader="dot" w:pos="8777"/>
      </w:tabs>
      <w:spacing w:after="100"/>
    </w:pPr>
  </w:style>
  <w:style w:type="character" w:styleId="Hyperlink">
    <w:name w:val="Hyperlink"/>
    <w:basedOn w:val="DefaultParagraphFont"/>
    <w:uiPriority w:val="99"/>
    <w:unhideWhenUsed/>
    <w:rsid w:val="00BD2E5D"/>
    <w:rPr>
      <w:color w:val="0563C1" w:themeColor="hyperlink"/>
      <w:u w:val="single"/>
    </w:rPr>
  </w:style>
  <w:style w:type="character" w:customStyle="1" w:styleId="Heading2Char">
    <w:name w:val="Heading 2 Char"/>
    <w:basedOn w:val="DefaultParagraphFont"/>
    <w:link w:val="Heading2"/>
    <w:uiPriority w:val="9"/>
    <w:rsid w:val="008B5DA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1754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917542"/>
    <w:rPr>
      <w:rFonts w:ascii="Times New Roman" w:eastAsiaTheme="majorEastAsia" w:hAnsi="Times New Roman" w:cstheme="majorBidi"/>
      <w:b/>
      <w:iCs/>
      <w:sz w:val="24"/>
    </w:rPr>
  </w:style>
  <w:style w:type="paragraph" w:styleId="TOC2">
    <w:name w:val="toc 2"/>
    <w:basedOn w:val="Normal"/>
    <w:next w:val="Normal"/>
    <w:autoRedefine/>
    <w:uiPriority w:val="39"/>
    <w:unhideWhenUsed/>
    <w:rsid w:val="005A5341"/>
    <w:pPr>
      <w:spacing w:after="100"/>
      <w:ind w:left="240"/>
    </w:pPr>
  </w:style>
  <w:style w:type="paragraph" w:styleId="TOC3">
    <w:name w:val="toc 3"/>
    <w:basedOn w:val="Normal"/>
    <w:next w:val="Normal"/>
    <w:autoRedefine/>
    <w:uiPriority w:val="39"/>
    <w:unhideWhenUsed/>
    <w:rsid w:val="005A5341"/>
    <w:pPr>
      <w:spacing w:after="100"/>
      <w:ind w:left="480"/>
    </w:pPr>
  </w:style>
  <w:style w:type="character" w:customStyle="1" w:styleId="UnresolvedMention1">
    <w:name w:val="Unresolved Mention1"/>
    <w:basedOn w:val="DefaultParagraphFont"/>
    <w:uiPriority w:val="99"/>
    <w:semiHidden/>
    <w:unhideWhenUsed/>
    <w:rsid w:val="000A29D7"/>
    <w:rPr>
      <w:color w:val="808080"/>
      <w:shd w:val="clear" w:color="auto" w:fill="E6E6E6"/>
    </w:rPr>
  </w:style>
  <w:style w:type="paragraph" w:styleId="TOC4">
    <w:name w:val="toc 4"/>
    <w:basedOn w:val="Normal"/>
    <w:next w:val="Normal"/>
    <w:autoRedefine/>
    <w:uiPriority w:val="39"/>
    <w:unhideWhenUsed/>
    <w:rsid w:val="00B01C01"/>
    <w:pPr>
      <w:spacing w:after="100"/>
      <w:ind w:left="720"/>
    </w:pPr>
  </w:style>
  <w:style w:type="character" w:styleId="PlaceholderText">
    <w:name w:val="Placeholder Text"/>
    <w:basedOn w:val="DefaultParagraphFont"/>
    <w:uiPriority w:val="99"/>
    <w:semiHidden/>
    <w:rsid w:val="009340C9"/>
    <w:rPr>
      <w:color w:val="808080"/>
    </w:rPr>
  </w:style>
  <w:style w:type="paragraph" w:styleId="ListParagraph">
    <w:name w:val="List Paragraph"/>
    <w:basedOn w:val="Normal"/>
    <w:uiPriority w:val="34"/>
    <w:qFormat/>
    <w:rsid w:val="0070104F"/>
    <w:pPr>
      <w:ind w:left="720"/>
      <w:contextualSpacing/>
    </w:pPr>
  </w:style>
  <w:style w:type="paragraph" w:customStyle="1" w:styleId="EndNoteBibliographyTitle">
    <w:name w:val="EndNote Bibliography Title"/>
    <w:basedOn w:val="Normal"/>
    <w:link w:val="EndNoteBibliographyTitleChar"/>
    <w:rsid w:val="00E36FA5"/>
    <w:pPr>
      <w:jc w:val="center"/>
    </w:pPr>
    <w:rPr>
      <w:rFonts w:cs="Times New Roman"/>
      <w:noProof/>
    </w:rPr>
  </w:style>
  <w:style w:type="character" w:customStyle="1" w:styleId="EndNoteBibliographyTitleChar">
    <w:name w:val="EndNote Bibliography Title Char"/>
    <w:basedOn w:val="DefaultParagraphFont"/>
    <w:link w:val="EndNoteBibliographyTitle"/>
    <w:rsid w:val="00E36FA5"/>
    <w:rPr>
      <w:rFonts w:ascii="Times New Roman" w:hAnsi="Times New Roman" w:cs="Times New Roman"/>
      <w:noProof/>
      <w:sz w:val="24"/>
    </w:rPr>
  </w:style>
  <w:style w:type="paragraph" w:customStyle="1" w:styleId="EndNoteBibliography">
    <w:name w:val="EndNote Bibliography"/>
    <w:basedOn w:val="Normal"/>
    <w:link w:val="EndNoteBibliographyChar"/>
    <w:rsid w:val="00E36FA5"/>
    <w:pPr>
      <w:spacing w:line="240" w:lineRule="auto"/>
    </w:pPr>
    <w:rPr>
      <w:rFonts w:cs="Times New Roman"/>
      <w:noProof/>
    </w:rPr>
  </w:style>
  <w:style w:type="character" w:customStyle="1" w:styleId="EndNoteBibliographyChar">
    <w:name w:val="EndNote Bibliography Char"/>
    <w:basedOn w:val="DefaultParagraphFont"/>
    <w:link w:val="EndNoteBibliography"/>
    <w:rsid w:val="00E36FA5"/>
    <w:rPr>
      <w:rFonts w:ascii="Times New Roman" w:hAnsi="Times New Roman" w:cs="Times New Roman"/>
      <w:noProof/>
      <w:sz w:val="24"/>
    </w:rPr>
  </w:style>
  <w:style w:type="character" w:customStyle="1" w:styleId="Heading5Char">
    <w:name w:val="Heading 5 Char"/>
    <w:basedOn w:val="DefaultParagraphFont"/>
    <w:link w:val="Heading5"/>
    <w:uiPriority w:val="9"/>
    <w:rsid w:val="004539F6"/>
    <w:rPr>
      <w:rFonts w:ascii="Times New Roman" w:eastAsiaTheme="majorEastAsia" w:hAnsi="Times New Roman" w:cstheme="majorBidi"/>
      <w:b/>
      <w:i/>
      <w:iCs/>
      <w:sz w:val="24"/>
    </w:rPr>
  </w:style>
  <w:style w:type="character" w:styleId="Mention">
    <w:name w:val="Mention"/>
    <w:basedOn w:val="DefaultParagraphFont"/>
    <w:uiPriority w:val="99"/>
    <w:semiHidden/>
    <w:unhideWhenUsed/>
    <w:rsid w:val="0033367E"/>
    <w:rPr>
      <w:color w:val="2B579A"/>
      <w:shd w:val="clear" w:color="auto" w:fill="E6E6E6"/>
    </w:rPr>
  </w:style>
  <w:style w:type="paragraph" w:styleId="Caption">
    <w:name w:val="caption"/>
    <w:basedOn w:val="Normal"/>
    <w:next w:val="Normal"/>
    <w:uiPriority w:val="35"/>
    <w:unhideWhenUsed/>
    <w:qFormat/>
    <w:rsid w:val="00107E4F"/>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62D5B"/>
    <w:rPr>
      <w:color w:val="954F72" w:themeColor="followedHyperlink"/>
      <w:u w:val="single"/>
    </w:rPr>
  </w:style>
  <w:style w:type="paragraph" w:styleId="NormalWeb">
    <w:name w:val="Normal (Web)"/>
    <w:basedOn w:val="Normal"/>
    <w:uiPriority w:val="99"/>
    <w:semiHidden/>
    <w:unhideWhenUsed/>
    <w:rsid w:val="0086553E"/>
    <w:pPr>
      <w:spacing w:before="100" w:beforeAutospacing="1" w:after="100" w:afterAutospacing="1" w:line="240" w:lineRule="auto"/>
    </w:pPr>
    <w:rPr>
      <w:rFonts w:cs="Times New Roman"/>
      <w:szCs w:val="24"/>
      <w:lang w:eastAsia="zh-CN"/>
    </w:rPr>
  </w:style>
  <w:style w:type="character" w:styleId="UnresolvedMention">
    <w:name w:val="Unresolved Mention"/>
    <w:basedOn w:val="DefaultParagraphFont"/>
    <w:uiPriority w:val="99"/>
    <w:semiHidden/>
    <w:unhideWhenUsed/>
    <w:rsid w:val="00B57B5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hyperlink" Target="https://doi.org/10.1016/j.anbehav.2013.06.018" TargetMode="External"/><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hyperlink" Target="http://dx.doi.org/10.1101/03903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amhaun01/phipattern" TargetMode="External"/><Relationship Id="rId20" Type="http://schemas.openxmlformats.org/officeDocument/2006/relationships/image" Target="media/image9.png"/><Relationship Id="rId29" Type="http://schemas.openxmlformats.org/officeDocument/2006/relationships/hyperlink" Target="http://dx.doi.org/10.1016/j.concog.2005.09.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hronux.org/" TargetMode="External"/><Relationship Id="rId24" Type="http://schemas.openxmlformats.org/officeDocument/2006/relationships/hyperlink" Target="http://dx.doi.org/10.1016/S1364-6613(00)01568-0" TargetMode="External"/><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doi.org/10.1016/j.concog.2008.10.005"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dx.doi.org/10.1016/j.concog.2007.02.001" TargetMode="External"/><Relationship Id="rId30" Type="http://schemas.openxmlformats.org/officeDocument/2006/relationships/hyperlink" Target="http://adsabs.harvard.edu/abs/2017arXiv170802967T"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3C113B-85A4-4EE7-890F-3EBACAC3A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2</TotalTime>
  <Pages>47</Pages>
  <Words>26696</Words>
  <Characters>152170</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us Leung</dc:creator>
  <cp:keywords/>
  <dc:description/>
  <cp:lastModifiedBy>Angus Leung</cp:lastModifiedBy>
  <cp:revision>1552</cp:revision>
  <dcterms:created xsi:type="dcterms:W3CDTF">2017-10-01T00:33:00Z</dcterms:created>
  <dcterms:modified xsi:type="dcterms:W3CDTF">2017-10-13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9b0531-af27-3fbf-b60b-e295221a151f</vt:lpwstr>
  </property>
  <property fmtid="{D5CDD505-2E9C-101B-9397-08002B2CF9AE}" pid="4" name="Mendeley Citation Style_1">
    <vt:lpwstr>http://www.zotero.org/styles/apa</vt:lpwstr>
  </property>
</Properties>
</file>